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0C285E" w14:textId="05DC44AF" w:rsidR="0081199C" w:rsidRPr="00984DDF" w:rsidRDefault="0081199C" w:rsidP="00115D34">
      <w:pPr>
        <w:spacing w:before="62" w:line="516" w:lineRule="auto"/>
        <w:ind w:left="1606" w:right="1406"/>
        <w:jc w:val="center"/>
        <w:rPr>
          <w:rFonts w:ascii="Arial MT"/>
          <w:sz w:val="32"/>
        </w:rPr>
      </w:pPr>
      <w:r w:rsidRPr="00984DDF">
        <w:rPr>
          <w:rFonts w:ascii="Arial MT"/>
          <w:sz w:val="32"/>
        </w:rPr>
        <w:t>Federated Learning: Evaluating Popular Frameworks</w:t>
      </w:r>
      <w:r w:rsidR="0095795E" w:rsidRPr="00984DDF">
        <w:rPr>
          <w:rFonts w:ascii="Arial MT"/>
          <w:sz w:val="32"/>
        </w:rPr>
        <w:t xml:space="preserve"> and Developing a Se</w:t>
      </w:r>
      <w:r w:rsidR="0046638E">
        <w:rPr>
          <w:rFonts w:ascii="Arial MT"/>
          <w:sz w:val="32"/>
        </w:rPr>
        <w:t>r</w:t>
      </w:r>
      <w:r w:rsidR="0095795E" w:rsidRPr="00984DDF">
        <w:rPr>
          <w:rFonts w:ascii="Arial MT"/>
          <w:sz w:val="32"/>
        </w:rPr>
        <w:t>ver to MimiReal Scenarios</w:t>
      </w:r>
    </w:p>
    <w:p w14:paraId="69D681E0" w14:textId="77777777" w:rsidR="002A583A" w:rsidRPr="00984DDF" w:rsidRDefault="002A583A">
      <w:pPr>
        <w:pStyle w:val="BodyText"/>
        <w:rPr>
          <w:rFonts w:ascii="Arial MT"/>
          <w:sz w:val="36"/>
        </w:rPr>
      </w:pPr>
    </w:p>
    <w:p w14:paraId="19E5B952" w14:textId="77777777" w:rsidR="002A583A" w:rsidRPr="00984DDF" w:rsidRDefault="002A583A">
      <w:pPr>
        <w:pStyle w:val="BodyText"/>
        <w:spacing w:before="8"/>
        <w:rPr>
          <w:rFonts w:ascii="Arial MT"/>
          <w:sz w:val="33"/>
        </w:rPr>
      </w:pPr>
    </w:p>
    <w:p w14:paraId="1D033A5C" w14:textId="567A4189" w:rsidR="002A583A" w:rsidRPr="00984DDF" w:rsidRDefault="00750CB3">
      <w:pPr>
        <w:ind w:left="1608" w:right="1406"/>
        <w:jc w:val="center"/>
        <w:rPr>
          <w:rFonts w:ascii="Arial MT"/>
          <w:sz w:val="28"/>
        </w:rPr>
      </w:pPr>
      <w:r w:rsidRPr="00984DDF">
        <w:rPr>
          <w:rFonts w:ascii="Arial MT"/>
          <w:sz w:val="28"/>
        </w:rPr>
        <w:t>Jose Maria Rico Leal</w:t>
      </w:r>
    </w:p>
    <w:p w14:paraId="1FE29E69" w14:textId="77777777" w:rsidR="002A583A" w:rsidRPr="00984DDF" w:rsidRDefault="002A583A">
      <w:pPr>
        <w:pStyle w:val="BodyText"/>
        <w:rPr>
          <w:rFonts w:ascii="Arial MT"/>
          <w:sz w:val="30"/>
        </w:rPr>
      </w:pPr>
    </w:p>
    <w:p w14:paraId="0B97A7DB" w14:textId="77777777" w:rsidR="002A583A" w:rsidRPr="00984DDF" w:rsidRDefault="002A583A">
      <w:pPr>
        <w:pStyle w:val="BodyText"/>
        <w:spacing w:before="8"/>
        <w:rPr>
          <w:rFonts w:ascii="Arial MT"/>
          <w:sz w:val="40"/>
        </w:rPr>
      </w:pPr>
    </w:p>
    <w:p w14:paraId="540F4191" w14:textId="77777777" w:rsidR="002A583A" w:rsidRPr="00984DDF" w:rsidRDefault="000910E1">
      <w:pPr>
        <w:spacing w:line="537" w:lineRule="auto"/>
        <w:ind w:left="2609" w:right="2410"/>
        <w:jc w:val="center"/>
        <w:rPr>
          <w:rFonts w:ascii="Arial MT"/>
          <w:sz w:val="28"/>
        </w:rPr>
      </w:pPr>
      <w:r w:rsidRPr="00984DDF">
        <w:rPr>
          <w:rFonts w:ascii="Arial MT"/>
          <w:sz w:val="28"/>
        </w:rPr>
        <w:t>A Thesis Submitted in Partial Fulfilment</w:t>
      </w:r>
      <w:r w:rsidRPr="00984DDF">
        <w:rPr>
          <w:rFonts w:ascii="Arial MT"/>
          <w:spacing w:val="-75"/>
          <w:sz w:val="28"/>
        </w:rPr>
        <w:t xml:space="preserve"> </w:t>
      </w:r>
      <w:r w:rsidRPr="00984DDF">
        <w:rPr>
          <w:rFonts w:ascii="Arial MT"/>
          <w:sz w:val="28"/>
        </w:rPr>
        <w:t>of</w:t>
      </w:r>
      <w:r w:rsidRPr="00984DDF">
        <w:rPr>
          <w:rFonts w:ascii="Arial MT"/>
          <w:spacing w:val="-1"/>
          <w:sz w:val="28"/>
        </w:rPr>
        <w:t xml:space="preserve"> </w:t>
      </w:r>
      <w:r w:rsidRPr="00984DDF">
        <w:rPr>
          <w:rFonts w:ascii="Arial MT"/>
          <w:sz w:val="28"/>
        </w:rPr>
        <w:t>the</w:t>
      </w:r>
      <w:r w:rsidRPr="00984DDF">
        <w:rPr>
          <w:rFonts w:ascii="Arial MT"/>
          <w:spacing w:val="-2"/>
          <w:sz w:val="28"/>
        </w:rPr>
        <w:t xml:space="preserve"> </w:t>
      </w:r>
      <w:r w:rsidRPr="00984DDF">
        <w:rPr>
          <w:rFonts w:ascii="Arial MT"/>
          <w:sz w:val="28"/>
        </w:rPr>
        <w:t>requirements</w:t>
      </w:r>
      <w:r w:rsidRPr="00984DDF">
        <w:rPr>
          <w:rFonts w:ascii="Arial MT"/>
          <w:spacing w:val="-1"/>
          <w:sz w:val="28"/>
        </w:rPr>
        <w:t xml:space="preserve"> </w:t>
      </w:r>
      <w:r w:rsidRPr="00984DDF">
        <w:rPr>
          <w:rFonts w:ascii="Arial MT"/>
          <w:sz w:val="28"/>
        </w:rPr>
        <w:t>for</w:t>
      </w:r>
      <w:r w:rsidRPr="00984DDF">
        <w:rPr>
          <w:rFonts w:ascii="Arial MT"/>
          <w:spacing w:val="-4"/>
          <w:sz w:val="28"/>
        </w:rPr>
        <w:t xml:space="preserve"> </w:t>
      </w:r>
      <w:r w:rsidRPr="00984DDF">
        <w:rPr>
          <w:rFonts w:ascii="Arial MT"/>
          <w:sz w:val="28"/>
        </w:rPr>
        <w:t>the</w:t>
      </w:r>
    </w:p>
    <w:p w14:paraId="68533CAD" w14:textId="77777777" w:rsidR="002A583A" w:rsidRPr="00984DDF" w:rsidRDefault="000910E1">
      <w:pPr>
        <w:spacing w:before="3"/>
        <w:ind w:left="1606" w:right="1406"/>
        <w:jc w:val="center"/>
        <w:rPr>
          <w:rFonts w:ascii="Arial MT"/>
          <w:sz w:val="28"/>
        </w:rPr>
      </w:pPr>
      <w:r w:rsidRPr="00984DDF">
        <w:rPr>
          <w:rFonts w:ascii="Arial MT"/>
          <w:sz w:val="28"/>
        </w:rPr>
        <w:t>Degree</w:t>
      </w:r>
      <w:r w:rsidRPr="00984DDF">
        <w:rPr>
          <w:rFonts w:ascii="Arial MT"/>
          <w:spacing w:val="-2"/>
          <w:sz w:val="28"/>
        </w:rPr>
        <w:t xml:space="preserve"> </w:t>
      </w:r>
      <w:r w:rsidRPr="00984DDF">
        <w:rPr>
          <w:rFonts w:ascii="Arial MT"/>
          <w:sz w:val="28"/>
        </w:rPr>
        <w:t>of</w:t>
      </w:r>
    </w:p>
    <w:p w14:paraId="5C4BB35B" w14:textId="77777777" w:rsidR="002A583A" w:rsidRPr="00984DDF" w:rsidRDefault="002A583A">
      <w:pPr>
        <w:pStyle w:val="BodyText"/>
        <w:spacing w:before="9"/>
        <w:rPr>
          <w:rFonts w:ascii="Arial MT"/>
          <w:sz w:val="34"/>
        </w:rPr>
      </w:pPr>
    </w:p>
    <w:p w14:paraId="5F2C8339" w14:textId="77777777" w:rsidR="002A583A" w:rsidRPr="00984DDF" w:rsidRDefault="000910E1">
      <w:pPr>
        <w:ind w:left="1609" w:right="1406"/>
        <w:jc w:val="center"/>
        <w:rPr>
          <w:rFonts w:ascii="Arial MT"/>
          <w:sz w:val="28"/>
        </w:rPr>
      </w:pPr>
      <w:r w:rsidRPr="00984DDF">
        <w:rPr>
          <w:rFonts w:ascii="Arial MT"/>
          <w:sz w:val="28"/>
        </w:rPr>
        <w:t>Master</w:t>
      </w:r>
      <w:r w:rsidRPr="00984DDF">
        <w:rPr>
          <w:rFonts w:ascii="Arial MT"/>
          <w:spacing w:val="-4"/>
          <w:sz w:val="28"/>
        </w:rPr>
        <w:t xml:space="preserve"> </w:t>
      </w:r>
      <w:r w:rsidRPr="00984DDF">
        <w:rPr>
          <w:rFonts w:ascii="Arial MT"/>
          <w:sz w:val="28"/>
        </w:rPr>
        <w:t>of</w:t>
      </w:r>
      <w:r w:rsidRPr="00984DDF">
        <w:rPr>
          <w:rFonts w:ascii="Arial MT"/>
          <w:spacing w:val="-1"/>
          <w:sz w:val="28"/>
        </w:rPr>
        <w:t xml:space="preserve"> </w:t>
      </w:r>
      <w:r w:rsidRPr="00984DDF">
        <w:rPr>
          <w:rFonts w:ascii="Arial MT"/>
          <w:sz w:val="28"/>
        </w:rPr>
        <w:t>Science</w:t>
      </w:r>
      <w:r w:rsidRPr="00984DDF">
        <w:rPr>
          <w:rFonts w:ascii="Arial MT"/>
          <w:spacing w:val="-4"/>
          <w:sz w:val="28"/>
        </w:rPr>
        <w:t xml:space="preserve"> </w:t>
      </w:r>
      <w:r w:rsidRPr="00984DDF">
        <w:rPr>
          <w:rFonts w:ascii="Arial MT"/>
          <w:sz w:val="28"/>
        </w:rPr>
        <w:t>in</w:t>
      </w:r>
      <w:r w:rsidRPr="00984DDF">
        <w:rPr>
          <w:rFonts w:ascii="Arial MT"/>
          <w:spacing w:val="-1"/>
          <w:sz w:val="28"/>
        </w:rPr>
        <w:t xml:space="preserve"> </w:t>
      </w:r>
      <w:r w:rsidRPr="00984DDF">
        <w:rPr>
          <w:rFonts w:ascii="Arial MT"/>
          <w:sz w:val="28"/>
        </w:rPr>
        <w:t>Data Analytics</w:t>
      </w:r>
    </w:p>
    <w:p w14:paraId="73493171" w14:textId="77777777" w:rsidR="002A583A" w:rsidRPr="00984DDF" w:rsidRDefault="002A583A">
      <w:pPr>
        <w:pStyle w:val="BodyText"/>
        <w:rPr>
          <w:rFonts w:ascii="Arial MT"/>
          <w:sz w:val="20"/>
        </w:rPr>
      </w:pPr>
    </w:p>
    <w:p w14:paraId="0E0A40AC" w14:textId="77777777" w:rsidR="002A583A" w:rsidRPr="00984DDF" w:rsidRDefault="000910E1">
      <w:pPr>
        <w:pStyle w:val="BodyText"/>
        <w:spacing w:before="4"/>
        <w:rPr>
          <w:rFonts w:ascii="Arial MT"/>
          <w:sz w:val="20"/>
        </w:rPr>
      </w:pPr>
      <w:r w:rsidRPr="00984DDF">
        <w:rPr>
          <w:noProof/>
        </w:rPr>
        <w:drawing>
          <wp:anchor distT="0" distB="0" distL="0" distR="0" simplePos="0" relativeHeight="3" behindDoc="0" locked="0" layoutInCell="1" allowOverlap="1" wp14:anchorId="14B18483" wp14:editId="7935604A">
            <wp:simplePos x="0" y="0"/>
            <wp:positionH relativeFrom="page">
              <wp:posOffset>2244917</wp:posOffset>
            </wp:positionH>
            <wp:positionV relativeFrom="paragraph">
              <wp:posOffset>173492</wp:posOffset>
            </wp:positionV>
            <wp:extent cx="2983799" cy="621506"/>
            <wp:effectExtent l="0" t="0" r="0" b="0"/>
            <wp:wrapTopAndBottom/>
            <wp:docPr id="3" name="image2.jpeg" descr="Diagram  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8" cstate="print"/>
                    <a:stretch>
                      <a:fillRect/>
                    </a:stretch>
                  </pic:blipFill>
                  <pic:spPr>
                    <a:xfrm>
                      <a:off x="0" y="0"/>
                      <a:ext cx="2983799" cy="621506"/>
                    </a:xfrm>
                    <a:prstGeom prst="rect">
                      <a:avLst/>
                    </a:prstGeom>
                  </pic:spPr>
                </pic:pic>
              </a:graphicData>
            </a:graphic>
          </wp:anchor>
        </w:drawing>
      </w:r>
    </w:p>
    <w:p w14:paraId="3A5FC769" w14:textId="77777777" w:rsidR="002A583A" w:rsidRPr="00984DDF" w:rsidRDefault="002A583A">
      <w:pPr>
        <w:pStyle w:val="BodyText"/>
        <w:rPr>
          <w:rFonts w:ascii="Arial MT"/>
          <w:sz w:val="30"/>
        </w:rPr>
      </w:pPr>
    </w:p>
    <w:p w14:paraId="2116D9DE" w14:textId="77777777" w:rsidR="002A583A" w:rsidRPr="00984DDF" w:rsidRDefault="002A583A">
      <w:pPr>
        <w:pStyle w:val="BodyText"/>
        <w:rPr>
          <w:rFonts w:ascii="Arial MT"/>
          <w:sz w:val="30"/>
        </w:rPr>
      </w:pPr>
    </w:p>
    <w:p w14:paraId="04B0E854" w14:textId="77777777" w:rsidR="002A583A" w:rsidRPr="00984DDF" w:rsidRDefault="002A583A">
      <w:pPr>
        <w:pStyle w:val="BodyText"/>
        <w:spacing w:before="11"/>
        <w:rPr>
          <w:rFonts w:ascii="Arial MT"/>
          <w:sz w:val="24"/>
        </w:rPr>
      </w:pPr>
    </w:p>
    <w:p w14:paraId="11CD875B" w14:textId="1974EE53" w:rsidR="002A583A" w:rsidRPr="00984DDF" w:rsidRDefault="000910E1">
      <w:pPr>
        <w:spacing w:line="537" w:lineRule="auto"/>
        <w:ind w:left="3519" w:right="3316" w:firstLine="3"/>
        <w:jc w:val="center"/>
        <w:rPr>
          <w:rFonts w:ascii="Arial MT"/>
          <w:sz w:val="28"/>
        </w:rPr>
      </w:pPr>
      <w:r w:rsidRPr="00984DDF">
        <w:rPr>
          <w:rFonts w:ascii="Arial MT"/>
          <w:sz w:val="28"/>
        </w:rPr>
        <w:t>September 202</w:t>
      </w:r>
      <w:r w:rsidR="00476CBF" w:rsidRPr="00984DDF">
        <w:rPr>
          <w:rFonts w:ascii="Arial MT"/>
          <w:sz w:val="28"/>
        </w:rPr>
        <w:t>4</w:t>
      </w:r>
      <w:r w:rsidRPr="00984DDF">
        <w:rPr>
          <w:rFonts w:ascii="Arial MT"/>
          <w:spacing w:val="1"/>
          <w:sz w:val="28"/>
        </w:rPr>
        <w:t xml:space="preserve"> </w:t>
      </w:r>
      <w:r w:rsidRPr="00984DDF">
        <w:rPr>
          <w:rFonts w:ascii="Arial MT"/>
          <w:sz w:val="28"/>
        </w:rPr>
        <w:t>Supervisor:</w:t>
      </w:r>
      <w:r w:rsidRPr="00984DDF">
        <w:rPr>
          <w:rFonts w:ascii="Arial MT"/>
          <w:spacing w:val="-7"/>
          <w:sz w:val="28"/>
        </w:rPr>
        <w:t xml:space="preserve"> </w:t>
      </w:r>
      <w:r w:rsidR="00476CBF" w:rsidRPr="00984DDF">
        <w:rPr>
          <w:rFonts w:ascii="Arial MT"/>
          <w:sz w:val="28"/>
        </w:rPr>
        <w:t>Sam Weiss</w:t>
      </w:r>
    </w:p>
    <w:p w14:paraId="2800EF8A" w14:textId="77777777" w:rsidR="00236A6A" w:rsidRPr="00984DDF" w:rsidRDefault="00236A6A">
      <w:pPr>
        <w:spacing w:line="537" w:lineRule="auto"/>
        <w:ind w:left="3519" w:right="3316" w:firstLine="3"/>
        <w:jc w:val="center"/>
        <w:rPr>
          <w:rFonts w:ascii="Arial MT"/>
          <w:sz w:val="28"/>
        </w:rPr>
      </w:pPr>
    </w:p>
    <w:p w14:paraId="0D867C30" w14:textId="77777777" w:rsidR="002A583A" w:rsidRPr="00984DDF" w:rsidRDefault="002A583A">
      <w:pPr>
        <w:spacing w:line="537" w:lineRule="auto"/>
        <w:jc w:val="center"/>
        <w:rPr>
          <w:rFonts w:ascii="Arial MT"/>
          <w:sz w:val="28"/>
        </w:rPr>
      </w:pPr>
    </w:p>
    <w:p w14:paraId="14CE6150" w14:textId="77777777" w:rsidR="009705DF" w:rsidRPr="00984DDF" w:rsidRDefault="009705DF">
      <w:pPr>
        <w:spacing w:line="537" w:lineRule="auto"/>
        <w:jc w:val="center"/>
        <w:rPr>
          <w:rFonts w:ascii="Arial MT"/>
          <w:sz w:val="28"/>
        </w:rPr>
        <w:sectPr w:rsidR="009705DF" w:rsidRPr="00984DDF">
          <w:pgSz w:w="11910" w:h="16840"/>
          <w:pgMar w:top="1520" w:right="1100" w:bottom="280" w:left="900" w:header="720" w:footer="720" w:gutter="0"/>
          <w:cols w:space="720"/>
        </w:sectPr>
      </w:pPr>
    </w:p>
    <w:p w14:paraId="3A4DB9CC" w14:textId="77777777" w:rsidR="006A31C3" w:rsidRPr="00984DDF" w:rsidRDefault="006A31C3">
      <w:pPr>
        <w:spacing w:before="41"/>
        <w:ind w:left="540"/>
        <w:rPr>
          <w:b/>
        </w:rPr>
      </w:pPr>
    </w:p>
    <w:p w14:paraId="1B6BBC57" w14:textId="77777777" w:rsidR="006A31C3" w:rsidRPr="00984DDF" w:rsidRDefault="006A31C3">
      <w:pPr>
        <w:spacing w:before="41"/>
        <w:ind w:left="540"/>
        <w:rPr>
          <w:b/>
        </w:rPr>
      </w:pPr>
    </w:p>
    <w:p w14:paraId="4C77F6D4" w14:textId="52DDA0B9" w:rsidR="002A583A" w:rsidRPr="00984DDF" w:rsidRDefault="000910E1" w:rsidP="006A31C3">
      <w:pPr>
        <w:pStyle w:val="Heading1"/>
      </w:pPr>
      <w:bookmarkStart w:id="0" w:name="_Toc173755880"/>
      <w:r w:rsidRPr="00984DDF">
        <w:lastRenderedPageBreak/>
        <w:t>Abstract</w:t>
      </w:r>
      <w:bookmarkEnd w:id="0"/>
    </w:p>
    <w:p w14:paraId="594F81D7" w14:textId="4DBF0829" w:rsidR="002A583A" w:rsidRPr="00984DDF" w:rsidRDefault="000910E1" w:rsidP="00476CBF">
      <w:pPr>
        <w:tabs>
          <w:tab w:val="left" w:pos="7779"/>
        </w:tabs>
        <w:spacing w:before="120"/>
        <w:ind w:left="557"/>
        <w:jc w:val="both"/>
        <w:rPr>
          <w:b/>
        </w:rPr>
      </w:pPr>
      <w:r w:rsidRPr="00984DDF">
        <w:rPr>
          <w:b/>
        </w:rPr>
        <w:t>GitHub:</w:t>
      </w:r>
      <w:r w:rsidR="002222D9">
        <w:rPr>
          <w:b/>
        </w:rPr>
        <w:t xml:space="preserve"> </w:t>
      </w:r>
      <w:r w:rsidR="002222D9" w:rsidRPr="002222D9">
        <w:rPr>
          <w:b/>
        </w:rPr>
        <w:t>https://github.com/JoseRicoCct/Capstone_MScData_Sept23_SB.git</w:t>
      </w:r>
      <w:r w:rsidRPr="00984DDF">
        <w:rPr>
          <w:b/>
        </w:rPr>
        <w:tab/>
        <w:t>Wordcount:</w:t>
      </w:r>
      <w:r w:rsidRPr="00984DDF">
        <w:rPr>
          <w:b/>
          <w:spacing w:val="-2"/>
        </w:rPr>
        <w:t xml:space="preserve"> </w:t>
      </w:r>
      <w:r w:rsidR="00476CBF" w:rsidRPr="00984DDF">
        <w:rPr>
          <w:b/>
        </w:rPr>
        <w:t>15,000</w:t>
      </w:r>
    </w:p>
    <w:p w14:paraId="3EEFE6DC" w14:textId="77777777" w:rsidR="00750CB3" w:rsidRPr="00984DDF" w:rsidRDefault="00750CB3" w:rsidP="00476CBF">
      <w:pPr>
        <w:tabs>
          <w:tab w:val="left" w:pos="7779"/>
        </w:tabs>
        <w:spacing w:before="120"/>
        <w:ind w:left="557"/>
        <w:jc w:val="both"/>
        <w:rPr>
          <w:b/>
        </w:rPr>
      </w:pPr>
    </w:p>
    <w:p w14:paraId="6601EFE9" w14:textId="77777777" w:rsidR="00750CB3" w:rsidRPr="00984DDF" w:rsidRDefault="00750CB3" w:rsidP="00476CBF">
      <w:pPr>
        <w:tabs>
          <w:tab w:val="left" w:pos="7779"/>
        </w:tabs>
        <w:spacing w:before="120"/>
        <w:ind w:left="557"/>
        <w:jc w:val="both"/>
        <w:rPr>
          <w:b/>
        </w:rPr>
      </w:pPr>
    </w:p>
    <w:p w14:paraId="6BC51C78" w14:textId="77777777" w:rsidR="00750CB3" w:rsidRPr="00984DDF" w:rsidRDefault="00750CB3" w:rsidP="00476CBF">
      <w:pPr>
        <w:tabs>
          <w:tab w:val="left" w:pos="7779"/>
        </w:tabs>
        <w:spacing w:before="120"/>
        <w:ind w:left="557"/>
        <w:jc w:val="both"/>
        <w:rPr>
          <w:b/>
        </w:rPr>
      </w:pPr>
    </w:p>
    <w:p w14:paraId="166E0B3D" w14:textId="77777777" w:rsidR="00750CB3" w:rsidRPr="00984DDF" w:rsidRDefault="00750CB3" w:rsidP="00476CBF">
      <w:pPr>
        <w:tabs>
          <w:tab w:val="left" w:pos="7779"/>
        </w:tabs>
        <w:spacing w:before="120"/>
        <w:ind w:left="557"/>
        <w:jc w:val="both"/>
        <w:rPr>
          <w:b/>
        </w:rPr>
      </w:pPr>
    </w:p>
    <w:p w14:paraId="40729227" w14:textId="77777777" w:rsidR="00750CB3" w:rsidRPr="00984DDF" w:rsidRDefault="00750CB3" w:rsidP="00476CBF">
      <w:pPr>
        <w:tabs>
          <w:tab w:val="left" w:pos="7779"/>
        </w:tabs>
        <w:spacing w:before="120"/>
        <w:ind w:left="557"/>
        <w:jc w:val="both"/>
        <w:rPr>
          <w:b/>
        </w:rPr>
      </w:pPr>
    </w:p>
    <w:p w14:paraId="556CC59D" w14:textId="77777777" w:rsidR="00750CB3" w:rsidRPr="00984DDF" w:rsidRDefault="00750CB3" w:rsidP="00476CBF">
      <w:pPr>
        <w:tabs>
          <w:tab w:val="left" w:pos="7779"/>
        </w:tabs>
        <w:spacing w:before="120"/>
        <w:ind w:left="557"/>
        <w:jc w:val="both"/>
        <w:rPr>
          <w:b/>
        </w:rPr>
      </w:pPr>
    </w:p>
    <w:p w14:paraId="38910F24" w14:textId="77777777" w:rsidR="00750CB3" w:rsidRPr="00984DDF" w:rsidRDefault="00750CB3" w:rsidP="00476CBF">
      <w:pPr>
        <w:tabs>
          <w:tab w:val="left" w:pos="7779"/>
        </w:tabs>
        <w:spacing w:before="120"/>
        <w:ind w:left="557"/>
        <w:jc w:val="both"/>
        <w:rPr>
          <w:b/>
        </w:rPr>
      </w:pPr>
    </w:p>
    <w:p w14:paraId="5A582665" w14:textId="77777777" w:rsidR="00750CB3" w:rsidRPr="00984DDF" w:rsidRDefault="00750CB3" w:rsidP="00476CBF">
      <w:pPr>
        <w:tabs>
          <w:tab w:val="left" w:pos="7779"/>
        </w:tabs>
        <w:spacing w:before="120"/>
        <w:ind w:left="557"/>
        <w:jc w:val="both"/>
        <w:rPr>
          <w:b/>
        </w:rPr>
      </w:pPr>
    </w:p>
    <w:p w14:paraId="78E935B9" w14:textId="77777777" w:rsidR="00750CB3" w:rsidRPr="00984DDF" w:rsidRDefault="00750CB3" w:rsidP="00476CBF">
      <w:pPr>
        <w:tabs>
          <w:tab w:val="left" w:pos="7779"/>
        </w:tabs>
        <w:spacing w:before="120"/>
        <w:ind w:left="557"/>
        <w:jc w:val="both"/>
        <w:rPr>
          <w:b/>
        </w:rPr>
      </w:pPr>
    </w:p>
    <w:p w14:paraId="27DEF653" w14:textId="77777777" w:rsidR="00750CB3" w:rsidRPr="00984DDF" w:rsidRDefault="00750CB3" w:rsidP="00476CBF">
      <w:pPr>
        <w:tabs>
          <w:tab w:val="left" w:pos="7779"/>
        </w:tabs>
        <w:spacing w:before="120"/>
        <w:ind w:left="557"/>
        <w:jc w:val="both"/>
        <w:rPr>
          <w:b/>
        </w:rPr>
      </w:pPr>
    </w:p>
    <w:p w14:paraId="225C6CB4" w14:textId="77777777" w:rsidR="00750CB3" w:rsidRPr="00984DDF" w:rsidRDefault="00750CB3" w:rsidP="00476CBF">
      <w:pPr>
        <w:tabs>
          <w:tab w:val="left" w:pos="7779"/>
        </w:tabs>
        <w:spacing w:before="120"/>
        <w:ind w:left="557"/>
        <w:jc w:val="both"/>
        <w:rPr>
          <w:b/>
        </w:rPr>
      </w:pPr>
    </w:p>
    <w:p w14:paraId="2BDE7F99" w14:textId="77777777" w:rsidR="00750CB3" w:rsidRPr="00984DDF" w:rsidRDefault="00750CB3" w:rsidP="00476CBF">
      <w:pPr>
        <w:tabs>
          <w:tab w:val="left" w:pos="7779"/>
        </w:tabs>
        <w:spacing w:before="120"/>
        <w:ind w:left="557"/>
        <w:jc w:val="both"/>
        <w:rPr>
          <w:b/>
        </w:rPr>
      </w:pPr>
    </w:p>
    <w:p w14:paraId="3C772A47" w14:textId="77777777" w:rsidR="00750CB3" w:rsidRPr="00984DDF" w:rsidRDefault="00750CB3" w:rsidP="00476CBF">
      <w:pPr>
        <w:tabs>
          <w:tab w:val="left" w:pos="7779"/>
        </w:tabs>
        <w:spacing w:before="120"/>
        <w:ind w:left="557"/>
        <w:jc w:val="both"/>
        <w:rPr>
          <w:b/>
        </w:rPr>
      </w:pPr>
    </w:p>
    <w:p w14:paraId="39715427" w14:textId="77777777" w:rsidR="00750CB3" w:rsidRPr="00984DDF" w:rsidRDefault="00750CB3" w:rsidP="00476CBF">
      <w:pPr>
        <w:tabs>
          <w:tab w:val="left" w:pos="7779"/>
        </w:tabs>
        <w:spacing w:before="120"/>
        <w:ind w:left="557"/>
        <w:jc w:val="both"/>
        <w:rPr>
          <w:b/>
        </w:rPr>
      </w:pPr>
    </w:p>
    <w:p w14:paraId="277C6553" w14:textId="77777777" w:rsidR="00750CB3" w:rsidRPr="00984DDF" w:rsidRDefault="00750CB3" w:rsidP="00476CBF">
      <w:pPr>
        <w:tabs>
          <w:tab w:val="left" w:pos="7779"/>
        </w:tabs>
        <w:spacing w:before="120"/>
        <w:ind w:left="557"/>
        <w:jc w:val="both"/>
        <w:rPr>
          <w:b/>
        </w:rPr>
      </w:pPr>
    </w:p>
    <w:p w14:paraId="63023BA6" w14:textId="77777777" w:rsidR="00750CB3" w:rsidRPr="00984DDF" w:rsidRDefault="00750CB3" w:rsidP="00476CBF">
      <w:pPr>
        <w:tabs>
          <w:tab w:val="left" w:pos="7779"/>
        </w:tabs>
        <w:spacing w:before="120"/>
        <w:ind w:left="557"/>
        <w:jc w:val="both"/>
        <w:rPr>
          <w:b/>
        </w:rPr>
      </w:pPr>
    </w:p>
    <w:p w14:paraId="7881644F" w14:textId="77777777" w:rsidR="00750CB3" w:rsidRPr="00984DDF" w:rsidRDefault="00750CB3" w:rsidP="00476CBF">
      <w:pPr>
        <w:tabs>
          <w:tab w:val="left" w:pos="7779"/>
        </w:tabs>
        <w:spacing w:before="120"/>
        <w:ind w:left="557"/>
        <w:jc w:val="both"/>
        <w:rPr>
          <w:b/>
        </w:rPr>
      </w:pPr>
    </w:p>
    <w:p w14:paraId="62539DE0" w14:textId="77777777" w:rsidR="00750CB3" w:rsidRPr="00984DDF" w:rsidRDefault="00750CB3" w:rsidP="00476CBF">
      <w:pPr>
        <w:tabs>
          <w:tab w:val="left" w:pos="7779"/>
        </w:tabs>
        <w:spacing w:before="120"/>
        <w:ind w:left="557"/>
        <w:jc w:val="both"/>
        <w:rPr>
          <w:b/>
        </w:rPr>
      </w:pPr>
    </w:p>
    <w:p w14:paraId="717FC6D9" w14:textId="77777777" w:rsidR="00750CB3" w:rsidRPr="00984DDF" w:rsidRDefault="00750CB3" w:rsidP="00476CBF">
      <w:pPr>
        <w:tabs>
          <w:tab w:val="left" w:pos="7779"/>
        </w:tabs>
        <w:spacing w:before="120"/>
        <w:ind w:left="557"/>
        <w:jc w:val="both"/>
        <w:rPr>
          <w:b/>
        </w:rPr>
      </w:pPr>
    </w:p>
    <w:p w14:paraId="651E7CBF" w14:textId="77777777" w:rsidR="00750CB3" w:rsidRPr="00984DDF" w:rsidRDefault="00750CB3" w:rsidP="00476CBF">
      <w:pPr>
        <w:tabs>
          <w:tab w:val="left" w:pos="7779"/>
        </w:tabs>
        <w:spacing w:before="120"/>
        <w:ind w:left="557"/>
        <w:jc w:val="both"/>
        <w:rPr>
          <w:b/>
        </w:rPr>
      </w:pPr>
    </w:p>
    <w:p w14:paraId="0EB9CFAA" w14:textId="77777777" w:rsidR="00750CB3" w:rsidRPr="00984DDF" w:rsidRDefault="00750CB3" w:rsidP="00476CBF">
      <w:pPr>
        <w:tabs>
          <w:tab w:val="left" w:pos="7779"/>
        </w:tabs>
        <w:spacing w:before="120"/>
        <w:ind w:left="557"/>
        <w:jc w:val="both"/>
        <w:rPr>
          <w:b/>
        </w:rPr>
      </w:pPr>
    </w:p>
    <w:p w14:paraId="51728E4E" w14:textId="77777777" w:rsidR="00750CB3" w:rsidRPr="00984DDF" w:rsidRDefault="00750CB3" w:rsidP="00476CBF">
      <w:pPr>
        <w:tabs>
          <w:tab w:val="left" w:pos="7779"/>
        </w:tabs>
        <w:spacing w:before="120"/>
        <w:ind w:left="557"/>
        <w:jc w:val="both"/>
        <w:rPr>
          <w:b/>
        </w:rPr>
      </w:pPr>
    </w:p>
    <w:p w14:paraId="0F60CE9A" w14:textId="77777777" w:rsidR="00750CB3" w:rsidRPr="00984DDF" w:rsidRDefault="00750CB3" w:rsidP="00476CBF">
      <w:pPr>
        <w:tabs>
          <w:tab w:val="left" w:pos="7779"/>
        </w:tabs>
        <w:spacing w:before="120"/>
        <w:ind w:left="557"/>
        <w:jc w:val="both"/>
        <w:rPr>
          <w:b/>
        </w:rPr>
      </w:pPr>
    </w:p>
    <w:p w14:paraId="02A176B7" w14:textId="77777777" w:rsidR="00750CB3" w:rsidRPr="00984DDF" w:rsidRDefault="00750CB3" w:rsidP="00476CBF">
      <w:pPr>
        <w:tabs>
          <w:tab w:val="left" w:pos="7779"/>
        </w:tabs>
        <w:spacing w:before="120"/>
        <w:ind w:left="557"/>
        <w:jc w:val="both"/>
        <w:rPr>
          <w:b/>
        </w:rPr>
      </w:pPr>
    </w:p>
    <w:p w14:paraId="0155EF9D" w14:textId="77777777" w:rsidR="00750CB3" w:rsidRPr="00984DDF" w:rsidRDefault="00750CB3" w:rsidP="00393B09">
      <w:pPr>
        <w:tabs>
          <w:tab w:val="left" w:pos="7779"/>
        </w:tabs>
        <w:spacing w:before="120"/>
        <w:jc w:val="both"/>
        <w:rPr>
          <w:b/>
        </w:rPr>
      </w:pPr>
    </w:p>
    <w:p w14:paraId="13486E07" w14:textId="2069FF6B" w:rsidR="002A583A" w:rsidRPr="00984DDF" w:rsidRDefault="002A583A">
      <w:pPr>
        <w:spacing w:before="41"/>
        <w:ind w:left="540"/>
        <w:rPr>
          <w:b/>
        </w:rPr>
      </w:pPr>
    </w:p>
    <w:p w14:paraId="5773F857" w14:textId="77777777" w:rsidR="00236A6A" w:rsidRPr="00984DDF" w:rsidRDefault="00236A6A">
      <w:pPr>
        <w:spacing w:before="41"/>
        <w:ind w:left="540"/>
        <w:rPr>
          <w:b/>
        </w:rPr>
      </w:pPr>
    </w:p>
    <w:p w14:paraId="1BBED1B1" w14:textId="77777777" w:rsidR="00236A6A" w:rsidRPr="00984DDF" w:rsidRDefault="00236A6A">
      <w:pPr>
        <w:spacing w:before="41"/>
        <w:ind w:left="540"/>
        <w:rPr>
          <w:b/>
        </w:rPr>
      </w:pPr>
    </w:p>
    <w:p w14:paraId="241C6522" w14:textId="77777777" w:rsidR="000A4E77" w:rsidRPr="00984DDF" w:rsidRDefault="000A4E77">
      <w:pPr>
        <w:spacing w:before="41"/>
        <w:ind w:left="540"/>
        <w:rPr>
          <w:b/>
        </w:rPr>
      </w:pPr>
    </w:p>
    <w:p w14:paraId="3BAC812C" w14:textId="77777777" w:rsidR="000A4E77" w:rsidRPr="00984DDF" w:rsidRDefault="000A4E77">
      <w:pPr>
        <w:spacing w:before="41"/>
        <w:ind w:left="540"/>
        <w:rPr>
          <w:b/>
        </w:rPr>
      </w:pPr>
    </w:p>
    <w:p w14:paraId="466F0052" w14:textId="77777777" w:rsidR="000A4E77" w:rsidRPr="00984DDF" w:rsidRDefault="000A4E77">
      <w:pPr>
        <w:spacing w:before="41"/>
        <w:ind w:left="540"/>
        <w:rPr>
          <w:b/>
        </w:rPr>
      </w:pPr>
    </w:p>
    <w:p w14:paraId="64EDDBB8" w14:textId="77777777" w:rsidR="00236A6A" w:rsidRPr="00984DDF" w:rsidRDefault="00236A6A">
      <w:pPr>
        <w:spacing w:before="41"/>
        <w:ind w:left="540"/>
        <w:rPr>
          <w:b/>
        </w:rPr>
      </w:pPr>
    </w:p>
    <w:p w14:paraId="3A3F6F5E" w14:textId="77777777" w:rsidR="00236A6A" w:rsidRPr="00984DDF" w:rsidRDefault="00236A6A">
      <w:pPr>
        <w:spacing w:before="41"/>
        <w:ind w:left="540"/>
        <w:rPr>
          <w:b/>
        </w:rPr>
      </w:pPr>
    </w:p>
    <w:sdt>
      <w:sdtPr>
        <w:rPr>
          <w:rFonts w:ascii="Calibri" w:eastAsia="Calibri" w:hAnsi="Calibri" w:cs="Calibri"/>
          <w:color w:val="auto"/>
          <w:sz w:val="22"/>
          <w:szCs w:val="22"/>
        </w:rPr>
        <w:id w:val="1181092145"/>
        <w:docPartObj>
          <w:docPartGallery w:val="Table of Contents"/>
          <w:docPartUnique/>
        </w:docPartObj>
      </w:sdtPr>
      <w:sdtEndPr>
        <w:rPr>
          <w:b/>
          <w:bCs/>
        </w:rPr>
      </w:sdtEndPr>
      <w:sdtContent>
        <w:p w14:paraId="45BF06AF" w14:textId="67380D69" w:rsidR="00750CB3" w:rsidRPr="00984DDF" w:rsidRDefault="00750CB3">
          <w:pPr>
            <w:pStyle w:val="TOCHeading"/>
          </w:pPr>
        </w:p>
        <w:p w14:paraId="438D5BE8" w14:textId="103E1162" w:rsidR="00723030" w:rsidRDefault="00823F36">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r w:rsidRPr="00984DDF">
            <w:fldChar w:fldCharType="begin"/>
          </w:r>
          <w:r w:rsidRPr="00984DDF">
            <w:instrText xml:space="preserve"> TOC \o "1-3" \h \z \u </w:instrText>
          </w:r>
          <w:r w:rsidRPr="00984DDF">
            <w:fldChar w:fldCharType="separate"/>
          </w:r>
          <w:hyperlink w:anchor="_Toc173755880" w:history="1">
            <w:r w:rsidR="00723030" w:rsidRPr="00042C84">
              <w:rPr>
                <w:rStyle w:val="Hyperlink"/>
                <w:noProof/>
              </w:rPr>
              <w:t>Abstract</w:t>
            </w:r>
            <w:r w:rsidR="00723030">
              <w:rPr>
                <w:noProof/>
                <w:webHidden/>
              </w:rPr>
              <w:tab/>
            </w:r>
            <w:r w:rsidR="00723030">
              <w:rPr>
                <w:noProof/>
                <w:webHidden/>
              </w:rPr>
              <w:fldChar w:fldCharType="begin"/>
            </w:r>
            <w:r w:rsidR="00723030">
              <w:rPr>
                <w:noProof/>
                <w:webHidden/>
              </w:rPr>
              <w:instrText xml:space="preserve"> PAGEREF _Toc173755880 \h </w:instrText>
            </w:r>
            <w:r w:rsidR="00723030">
              <w:rPr>
                <w:noProof/>
                <w:webHidden/>
              </w:rPr>
            </w:r>
            <w:r w:rsidR="00723030">
              <w:rPr>
                <w:noProof/>
                <w:webHidden/>
              </w:rPr>
              <w:fldChar w:fldCharType="separate"/>
            </w:r>
            <w:r w:rsidR="00156BF4">
              <w:rPr>
                <w:noProof/>
                <w:webHidden/>
              </w:rPr>
              <w:t>2</w:t>
            </w:r>
            <w:r w:rsidR="00723030">
              <w:rPr>
                <w:noProof/>
                <w:webHidden/>
              </w:rPr>
              <w:fldChar w:fldCharType="end"/>
            </w:r>
          </w:hyperlink>
        </w:p>
        <w:p w14:paraId="210BA255" w14:textId="3401FE00" w:rsidR="00723030" w:rsidRDefault="00AA224A">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1" w:history="1">
            <w:r w:rsidR="00723030" w:rsidRPr="00042C84">
              <w:rPr>
                <w:rStyle w:val="Hyperlink"/>
                <w:noProof/>
              </w:rPr>
              <w:t>Abbreviations</w:t>
            </w:r>
            <w:r w:rsidR="00723030">
              <w:rPr>
                <w:noProof/>
                <w:webHidden/>
              </w:rPr>
              <w:tab/>
            </w:r>
            <w:r w:rsidR="00723030">
              <w:rPr>
                <w:noProof/>
                <w:webHidden/>
              </w:rPr>
              <w:fldChar w:fldCharType="begin"/>
            </w:r>
            <w:r w:rsidR="00723030">
              <w:rPr>
                <w:noProof/>
                <w:webHidden/>
              </w:rPr>
              <w:instrText xml:space="preserve"> PAGEREF _Toc173755881 \h </w:instrText>
            </w:r>
            <w:r w:rsidR="00723030">
              <w:rPr>
                <w:noProof/>
                <w:webHidden/>
              </w:rPr>
            </w:r>
            <w:r w:rsidR="00723030">
              <w:rPr>
                <w:noProof/>
                <w:webHidden/>
              </w:rPr>
              <w:fldChar w:fldCharType="separate"/>
            </w:r>
            <w:r w:rsidR="00156BF4">
              <w:rPr>
                <w:noProof/>
                <w:webHidden/>
              </w:rPr>
              <w:t>5</w:t>
            </w:r>
            <w:r w:rsidR="00723030">
              <w:rPr>
                <w:noProof/>
                <w:webHidden/>
              </w:rPr>
              <w:fldChar w:fldCharType="end"/>
            </w:r>
          </w:hyperlink>
        </w:p>
        <w:p w14:paraId="565F628E" w14:textId="2871BDC7" w:rsidR="00723030" w:rsidRDefault="00AA224A">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2" w:history="1">
            <w:r w:rsidR="00723030" w:rsidRPr="00042C84">
              <w:rPr>
                <w:rStyle w:val="Hyperlink"/>
                <w:noProof/>
              </w:rPr>
              <w:t>Figures</w:t>
            </w:r>
            <w:r w:rsidR="00723030">
              <w:rPr>
                <w:noProof/>
                <w:webHidden/>
              </w:rPr>
              <w:tab/>
            </w:r>
            <w:r w:rsidR="00723030">
              <w:rPr>
                <w:noProof/>
                <w:webHidden/>
              </w:rPr>
              <w:fldChar w:fldCharType="begin"/>
            </w:r>
            <w:r w:rsidR="00723030">
              <w:rPr>
                <w:noProof/>
                <w:webHidden/>
              </w:rPr>
              <w:instrText xml:space="preserve"> PAGEREF _Toc173755882 \h </w:instrText>
            </w:r>
            <w:r w:rsidR="00723030">
              <w:rPr>
                <w:noProof/>
                <w:webHidden/>
              </w:rPr>
            </w:r>
            <w:r w:rsidR="00723030">
              <w:rPr>
                <w:noProof/>
                <w:webHidden/>
              </w:rPr>
              <w:fldChar w:fldCharType="separate"/>
            </w:r>
            <w:r w:rsidR="00156BF4">
              <w:rPr>
                <w:noProof/>
                <w:webHidden/>
              </w:rPr>
              <w:t>6</w:t>
            </w:r>
            <w:r w:rsidR="00723030">
              <w:rPr>
                <w:noProof/>
                <w:webHidden/>
              </w:rPr>
              <w:fldChar w:fldCharType="end"/>
            </w:r>
          </w:hyperlink>
        </w:p>
        <w:p w14:paraId="2454CCF6" w14:textId="09392A53" w:rsidR="00723030" w:rsidRDefault="00AA224A">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3" w:history="1">
            <w:r w:rsidR="00723030" w:rsidRPr="00042C84">
              <w:rPr>
                <w:rStyle w:val="Hyperlink"/>
                <w:noProof/>
              </w:rPr>
              <w:t>Tables</w:t>
            </w:r>
            <w:r w:rsidR="00723030">
              <w:rPr>
                <w:noProof/>
                <w:webHidden/>
              </w:rPr>
              <w:tab/>
            </w:r>
            <w:r w:rsidR="00723030">
              <w:rPr>
                <w:noProof/>
                <w:webHidden/>
              </w:rPr>
              <w:fldChar w:fldCharType="begin"/>
            </w:r>
            <w:r w:rsidR="00723030">
              <w:rPr>
                <w:noProof/>
                <w:webHidden/>
              </w:rPr>
              <w:instrText xml:space="preserve"> PAGEREF _Toc173755883 \h </w:instrText>
            </w:r>
            <w:r w:rsidR="00723030">
              <w:rPr>
                <w:noProof/>
                <w:webHidden/>
              </w:rPr>
            </w:r>
            <w:r w:rsidR="00723030">
              <w:rPr>
                <w:noProof/>
                <w:webHidden/>
              </w:rPr>
              <w:fldChar w:fldCharType="separate"/>
            </w:r>
            <w:r w:rsidR="00156BF4">
              <w:rPr>
                <w:noProof/>
                <w:webHidden/>
              </w:rPr>
              <w:t>7</w:t>
            </w:r>
            <w:r w:rsidR="00723030">
              <w:rPr>
                <w:noProof/>
                <w:webHidden/>
              </w:rPr>
              <w:fldChar w:fldCharType="end"/>
            </w:r>
          </w:hyperlink>
        </w:p>
        <w:p w14:paraId="6447B801" w14:textId="7645A431" w:rsidR="00723030" w:rsidRDefault="00AA224A">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4" w:history="1">
            <w:r w:rsidR="00723030" w:rsidRPr="00042C84">
              <w:rPr>
                <w:rStyle w:val="Hyperlink"/>
                <w:noProof/>
                <w:lang w:val="en-US"/>
              </w:rPr>
              <w:t>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Introduction</w:t>
            </w:r>
            <w:r w:rsidR="00723030">
              <w:rPr>
                <w:noProof/>
                <w:webHidden/>
              </w:rPr>
              <w:tab/>
            </w:r>
            <w:r w:rsidR="00723030">
              <w:rPr>
                <w:noProof/>
                <w:webHidden/>
              </w:rPr>
              <w:fldChar w:fldCharType="begin"/>
            </w:r>
            <w:r w:rsidR="00723030">
              <w:rPr>
                <w:noProof/>
                <w:webHidden/>
              </w:rPr>
              <w:instrText xml:space="preserve"> PAGEREF _Toc173755884 \h </w:instrText>
            </w:r>
            <w:r w:rsidR="00723030">
              <w:rPr>
                <w:noProof/>
                <w:webHidden/>
              </w:rPr>
            </w:r>
            <w:r w:rsidR="00723030">
              <w:rPr>
                <w:noProof/>
                <w:webHidden/>
              </w:rPr>
              <w:fldChar w:fldCharType="separate"/>
            </w:r>
            <w:r w:rsidR="00156BF4">
              <w:rPr>
                <w:noProof/>
                <w:webHidden/>
              </w:rPr>
              <w:t>8</w:t>
            </w:r>
            <w:r w:rsidR="00723030">
              <w:rPr>
                <w:noProof/>
                <w:webHidden/>
              </w:rPr>
              <w:fldChar w:fldCharType="end"/>
            </w:r>
          </w:hyperlink>
        </w:p>
        <w:p w14:paraId="2E6AF8DF" w14:textId="18683DF1" w:rsidR="00723030" w:rsidRDefault="00AA224A">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5" w:history="1">
            <w:r w:rsidR="00723030" w:rsidRPr="00042C84">
              <w:rPr>
                <w:rStyle w:val="Hyperlink"/>
                <w:bCs/>
                <w:noProof/>
                <w:spacing w:val="-2"/>
                <w:lang w:val="en-US"/>
              </w:rPr>
              <w:t>1.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Motivation</w:t>
            </w:r>
            <w:r w:rsidR="00723030">
              <w:rPr>
                <w:noProof/>
                <w:webHidden/>
              </w:rPr>
              <w:tab/>
            </w:r>
            <w:r w:rsidR="00723030">
              <w:rPr>
                <w:noProof/>
                <w:webHidden/>
              </w:rPr>
              <w:fldChar w:fldCharType="begin"/>
            </w:r>
            <w:r w:rsidR="00723030">
              <w:rPr>
                <w:noProof/>
                <w:webHidden/>
              </w:rPr>
              <w:instrText xml:space="preserve"> PAGEREF _Toc173755885 \h </w:instrText>
            </w:r>
            <w:r w:rsidR="00723030">
              <w:rPr>
                <w:noProof/>
                <w:webHidden/>
              </w:rPr>
            </w:r>
            <w:r w:rsidR="00723030">
              <w:rPr>
                <w:noProof/>
                <w:webHidden/>
              </w:rPr>
              <w:fldChar w:fldCharType="separate"/>
            </w:r>
            <w:r w:rsidR="00156BF4">
              <w:rPr>
                <w:noProof/>
                <w:webHidden/>
              </w:rPr>
              <w:t>8</w:t>
            </w:r>
            <w:r w:rsidR="00723030">
              <w:rPr>
                <w:noProof/>
                <w:webHidden/>
              </w:rPr>
              <w:fldChar w:fldCharType="end"/>
            </w:r>
          </w:hyperlink>
        </w:p>
        <w:p w14:paraId="58DA5C2D" w14:textId="5E9C3A19" w:rsidR="00723030" w:rsidRDefault="00AA224A">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6" w:history="1">
            <w:r w:rsidR="00723030" w:rsidRPr="00042C84">
              <w:rPr>
                <w:rStyle w:val="Hyperlink"/>
                <w:bCs/>
                <w:noProof/>
                <w:spacing w:val="-2"/>
                <w:lang w:val="en-US"/>
              </w:rPr>
              <w:t>1.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Research Objectives</w:t>
            </w:r>
            <w:r w:rsidR="00723030">
              <w:rPr>
                <w:noProof/>
                <w:webHidden/>
              </w:rPr>
              <w:tab/>
            </w:r>
            <w:r w:rsidR="00723030">
              <w:rPr>
                <w:noProof/>
                <w:webHidden/>
              </w:rPr>
              <w:fldChar w:fldCharType="begin"/>
            </w:r>
            <w:r w:rsidR="00723030">
              <w:rPr>
                <w:noProof/>
                <w:webHidden/>
              </w:rPr>
              <w:instrText xml:space="preserve"> PAGEREF _Toc173755886 \h </w:instrText>
            </w:r>
            <w:r w:rsidR="00723030">
              <w:rPr>
                <w:noProof/>
                <w:webHidden/>
              </w:rPr>
            </w:r>
            <w:r w:rsidR="00723030">
              <w:rPr>
                <w:noProof/>
                <w:webHidden/>
              </w:rPr>
              <w:fldChar w:fldCharType="separate"/>
            </w:r>
            <w:r w:rsidR="00156BF4">
              <w:rPr>
                <w:noProof/>
                <w:webHidden/>
              </w:rPr>
              <w:t>9</w:t>
            </w:r>
            <w:r w:rsidR="00723030">
              <w:rPr>
                <w:noProof/>
                <w:webHidden/>
              </w:rPr>
              <w:fldChar w:fldCharType="end"/>
            </w:r>
          </w:hyperlink>
        </w:p>
        <w:p w14:paraId="4C0F0A08" w14:textId="4FD50848" w:rsidR="00723030" w:rsidRDefault="00AA224A">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7" w:history="1">
            <w:r w:rsidR="00723030" w:rsidRPr="00042C84">
              <w:rPr>
                <w:rStyle w:val="Hyperlink"/>
                <w:bCs/>
                <w:noProof/>
                <w:spacing w:val="-2"/>
                <w:lang w:val="en-US"/>
              </w:rPr>
              <w:t>1.3.</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Thesis Overview</w:t>
            </w:r>
            <w:r w:rsidR="00723030">
              <w:rPr>
                <w:noProof/>
                <w:webHidden/>
              </w:rPr>
              <w:tab/>
            </w:r>
            <w:r w:rsidR="00723030">
              <w:rPr>
                <w:noProof/>
                <w:webHidden/>
              </w:rPr>
              <w:fldChar w:fldCharType="begin"/>
            </w:r>
            <w:r w:rsidR="00723030">
              <w:rPr>
                <w:noProof/>
                <w:webHidden/>
              </w:rPr>
              <w:instrText xml:space="preserve"> PAGEREF _Toc173755887 \h </w:instrText>
            </w:r>
            <w:r w:rsidR="00723030">
              <w:rPr>
                <w:noProof/>
                <w:webHidden/>
              </w:rPr>
            </w:r>
            <w:r w:rsidR="00723030">
              <w:rPr>
                <w:noProof/>
                <w:webHidden/>
              </w:rPr>
              <w:fldChar w:fldCharType="separate"/>
            </w:r>
            <w:r w:rsidR="00156BF4">
              <w:rPr>
                <w:noProof/>
                <w:webHidden/>
              </w:rPr>
              <w:t>9</w:t>
            </w:r>
            <w:r w:rsidR="00723030">
              <w:rPr>
                <w:noProof/>
                <w:webHidden/>
              </w:rPr>
              <w:fldChar w:fldCharType="end"/>
            </w:r>
          </w:hyperlink>
        </w:p>
        <w:p w14:paraId="7800AD05" w14:textId="612992B0" w:rsidR="00723030" w:rsidRDefault="00AA224A">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8" w:history="1">
            <w:r w:rsidR="00723030" w:rsidRPr="00042C84">
              <w:rPr>
                <w:rStyle w:val="Hyperlink"/>
                <w:noProof/>
                <w:lang w:val="en-US"/>
              </w:rPr>
              <w:t>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Background</w:t>
            </w:r>
            <w:r w:rsidR="00723030">
              <w:rPr>
                <w:noProof/>
                <w:webHidden/>
              </w:rPr>
              <w:tab/>
            </w:r>
            <w:r w:rsidR="00723030">
              <w:rPr>
                <w:noProof/>
                <w:webHidden/>
              </w:rPr>
              <w:fldChar w:fldCharType="begin"/>
            </w:r>
            <w:r w:rsidR="00723030">
              <w:rPr>
                <w:noProof/>
                <w:webHidden/>
              </w:rPr>
              <w:instrText xml:space="preserve"> PAGEREF _Toc173755888 \h </w:instrText>
            </w:r>
            <w:r w:rsidR="00723030">
              <w:rPr>
                <w:noProof/>
                <w:webHidden/>
              </w:rPr>
            </w:r>
            <w:r w:rsidR="00723030">
              <w:rPr>
                <w:noProof/>
                <w:webHidden/>
              </w:rPr>
              <w:fldChar w:fldCharType="separate"/>
            </w:r>
            <w:r w:rsidR="00156BF4">
              <w:rPr>
                <w:noProof/>
                <w:webHidden/>
              </w:rPr>
              <w:t>9</w:t>
            </w:r>
            <w:r w:rsidR="00723030">
              <w:rPr>
                <w:noProof/>
                <w:webHidden/>
              </w:rPr>
              <w:fldChar w:fldCharType="end"/>
            </w:r>
          </w:hyperlink>
        </w:p>
        <w:p w14:paraId="4CFA8A08" w14:textId="35D79DBD" w:rsidR="00723030" w:rsidRDefault="00AA224A">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9" w:history="1">
            <w:r w:rsidR="00723030" w:rsidRPr="00042C84">
              <w:rPr>
                <w:rStyle w:val="Hyperlink"/>
                <w:bCs/>
                <w:noProof/>
                <w:spacing w:val="-2"/>
                <w:lang w:val="en-US"/>
              </w:rPr>
              <w:t>2.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What is Federated Learning</w:t>
            </w:r>
            <w:r w:rsidR="00723030">
              <w:rPr>
                <w:noProof/>
                <w:webHidden/>
              </w:rPr>
              <w:tab/>
            </w:r>
            <w:r w:rsidR="00723030">
              <w:rPr>
                <w:noProof/>
                <w:webHidden/>
              </w:rPr>
              <w:fldChar w:fldCharType="begin"/>
            </w:r>
            <w:r w:rsidR="00723030">
              <w:rPr>
                <w:noProof/>
                <w:webHidden/>
              </w:rPr>
              <w:instrText xml:space="preserve"> PAGEREF _Toc173755889 \h </w:instrText>
            </w:r>
            <w:r w:rsidR="00723030">
              <w:rPr>
                <w:noProof/>
                <w:webHidden/>
              </w:rPr>
            </w:r>
            <w:r w:rsidR="00723030">
              <w:rPr>
                <w:noProof/>
                <w:webHidden/>
              </w:rPr>
              <w:fldChar w:fldCharType="separate"/>
            </w:r>
            <w:r w:rsidR="00156BF4">
              <w:rPr>
                <w:noProof/>
                <w:webHidden/>
              </w:rPr>
              <w:t>9</w:t>
            </w:r>
            <w:r w:rsidR="00723030">
              <w:rPr>
                <w:noProof/>
                <w:webHidden/>
              </w:rPr>
              <w:fldChar w:fldCharType="end"/>
            </w:r>
          </w:hyperlink>
        </w:p>
        <w:p w14:paraId="428E406E" w14:textId="2C26D450" w:rsidR="00723030" w:rsidRDefault="00AA224A">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90" w:history="1">
            <w:r w:rsidR="00723030" w:rsidRPr="00042C84">
              <w:rPr>
                <w:rStyle w:val="Hyperlink"/>
                <w:bCs/>
                <w:noProof/>
                <w:spacing w:val="-2"/>
                <w:lang w:val="en-US"/>
              </w:rPr>
              <w:t>2.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Classification Based on Client Nature</w:t>
            </w:r>
            <w:r w:rsidR="00723030">
              <w:rPr>
                <w:noProof/>
                <w:webHidden/>
              </w:rPr>
              <w:tab/>
            </w:r>
            <w:r w:rsidR="00723030">
              <w:rPr>
                <w:noProof/>
                <w:webHidden/>
              </w:rPr>
              <w:fldChar w:fldCharType="begin"/>
            </w:r>
            <w:r w:rsidR="00723030">
              <w:rPr>
                <w:noProof/>
                <w:webHidden/>
              </w:rPr>
              <w:instrText xml:space="preserve"> PAGEREF _Toc173755890 \h </w:instrText>
            </w:r>
            <w:r w:rsidR="00723030">
              <w:rPr>
                <w:noProof/>
                <w:webHidden/>
              </w:rPr>
            </w:r>
            <w:r w:rsidR="00723030">
              <w:rPr>
                <w:noProof/>
                <w:webHidden/>
              </w:rPr>
              <w:fldChar w:fldCharType="separate"/>
            </w:r>
            <w:r w:rsidR="00156BF4">
              <w:rPr>
                <w:noProof/>
                <w:webHidden/>
              </w:rPr>
              <w:t>10</w:t>
            </w:r>
            <w:r w:rsidR="00723030">
              <w:rPr>
                <w:noProof/>
                <w:webHidden/>
              </w:rPr>
              <w:fldChar w:fldCharType="end"/>
            </w:r>
          </w:hyperlink>
        </w:p>
        <w:p w14:paraId="664A8889" w14:textId="2352E918" w:rsidR="00723030" w:rsidRDefault="00AA224A">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891" w:history="1">
            <w:r w:rsidR="00723030" w:rsidRPr="00042C84">
              <w:rPr>
                <w:rStyle w:val="Hyperlink"/>
                <w:rFonts w:eastAsia="Calibri" w:cs="Calibri"/>
                <w:bCs/>
                <w:noProof/>
                <w:spacing w:val="-2"/>
                <w:lang w:val="en-US"/>
              </w:rPr>
              <w:t>2.2.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Cross-device</w:t>
            </w:r>
            <w:r w:rsidR="00723030">
              <w:rPr>
                <w:noProof/>
                <w:webHidden/>
              </w:rPr>
              <w:tab/>
            </w:r>
            <w:r w:rsidR="00723030">
              <w:rPr>
                <w:noProof/>
                <w:webHidden/>
              </w:rPr>
              <w:fldChar w:fldCharType="begin"/>
            </w:r>
            <w:r w:rsidR="00723030">
              <w:rPr>
                <w:noProof/>
                <w:webHidden/>
              </w:rPr>
              <w:instrText xml:space="preserve"> PAGEREF _Toc173755891 \h </w:instrText>
            </w:r>
            <w:r w:rsidR="00723030">
              <w:rPr>
                <w:noProof/>
                <w:webHidden/>
              </w:rPr>
            </w:r>
            <w:r w:rsidR="00723030">
              <w:rPr>
                <w:noProof/>
                <w:webHidden/>
              </w:rPr>
              <w:fldChar w:fldCharType="separate"/>
            </w:r>
            <w:r w:rsidR="00156BF4">
              <w:rPr>
                <w:noProof/>
                <w:webHidden/>
              </w:rPr>
              <w:t>10</w:t>
            </w:r>
            <w:r w:rsidR="00723030">
              <w:rPr>
                <w:noProof/>
                <w:webHidden/>
              </w:rPr>
              <w:fldChar w:fldCharType="end"/>
            </w:r>
          </w:hyperlink>
        </w:p>
        <w:p w14:paraId="5464E209" w14:textId="25A7CE5A" w:rsidR="00723030" w:rsidRDefault="00AA224A">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892" w:history="1">
            <w:r w:rsidR="00723030" w:rsidRPr="00042C84">
              <w:rPr>
                <w:rStyle w:val="Hyperlink"/>
                <w:rFonts w:eastAsia="Calibri" w:cs="Calibri"/>
                <w:bCs/>
                <w:noProof/>
                <w:spacing w:val="-2"/>
                <w:lang w:val="en-US"/>
              </w:rPr>
              <w:t>2.2.2.</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Cross-silo</w:t>
            </w:r>
            <w:r w:rsidR="00723030">
              <w:rPr>
                <w:noProof/>
                <w:webHidden/>
              </w:rPr>
              <w:tab/>
            </w:r>
            <w:r w:rsidR="00723030">
              <w:rPr>
                <w:noProof/>
                <w:webHidden/>
              </w:rPr>
              <w:fldChar w:fldCharType="begin"/>
            </w:r>
            <w:r w:rsidR="00723030">
              <w:rPr>
                <w:noProof/>
                <w:webHidden/>
              </w:rPr>
              <w:instrText xml:space="preserve"> PAGEREF _Toc173755892 \h </w:instrText>
            </w:r>
            <w:r w:rsidR="00723030">
              <w:rPr>
                <w:noProof/>
                <w:webHidden/>
              </w:rPr>
            </w:r>
            <w:r w:rsidR="00723030">
              <w:rPr>
                <w:noProof/>
                <w:webHidden/>
              </w:rPr>
              <w:fldChar w:fldCharType="separate"/>
            </w:r>
            <w:r w:rsidR="00156BF4">
              <w:rPr>
                <w:noProof/>
                <w:webHidden/>
              </w:rPr>
              <w:t>11</w:t>
            </w:r>
            <w:r w:rsidR="00723030">
              <w:rPr>
                <w:noProof/>
                <w:webHidden/>
              </w:rPr>
              <w:fldChar w:fldCharType="end"/>
            </w:r>
          </w:hyperlink>
        </w:p>
        <w:p w14:paraId="3D404D2F" w14:textId="020E184A" w:rsidR="00723030" w:rsidRDefault="00AA224A">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93" w:history="1">
            <w:r w:rsidR="00723030" w:rsidRPr="00042C84">
              <w:rPr>
                <w:rStyle w:val="Hyperlink"/>
                <w:bCs/>
                <w:noProof/>
                <w:spacing w:val="-2"/>
                <w:lang w:val="en-US"/>
              </w:rPr>
              <w:t>2.3.</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Categorization of Federated Learning</w:t>
            </w:r>
            <w:r w:rsidR="00723030">
              <w:rPr>
                <w:noProof/>
                <w:webHidden/>
              </w:rPr>
              <w:tab/>
            </w:r>
            <w:r w:rsidR="00723030">
              <w:rPr>
                <w:noProof/>
                <w:webHidden/>
              </w:rPr>
              <w:fldChar w:fldCharType="begin"/>
            </w:r>
            <w:r w:rsidR="00723030">
              <w:rPr>
                <w:noProof/>
                <w:webHidden/>
              </w:rPr>
              <w:instrText xml:space="preserve"> PAGEREF _Toc173755893 \h </w:instrText>
            </w:r>
            <w:r w:rsidR="00723030">
              <w:rPr>
                <w:noProof/>
                <w:webHidden/>
              </w:rPr>
            </w:r>
            <w:r w:rsidR="00723030">
              <w:rPr>
                <w:noProof/>
                <w:webHidden/>
              </w:rPr>
              <w:fldChar w:fldCharType="separate"/>
            </w:r>
            <w:r w:rsidR="00156BF4">
              <w:rPr>
                <w:noProof/>
                <w:webHidden/>
              </w:rPr>
              <w:t>11</w:t>
            </w:r>
            <w:r w:rsidR="00723030">
              <w:rPr>
                <w:noProof/>
                <w:webHidden/>
              </w:rPr>
              <w:fldChar w:fldCharType="end"/>
            </w:r>
          </w:hyperlink>
        </w:p>
        <w:p w14:paraId="66DDDCB6" w14:textId="69893DD1" w:rsidR="00723030" w:rsidRDefault="00AA224A">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894" w:history="1">
            <w:r w:rsidR="00723030" w:rsidRPr="00042C84">
              <w:rPr>
                <w:rStyle w:val="Hyperlink"/>
                <w:rFonts w:eastAsia="Calibri" w:cs="Calibri"/>
                <w:bCs/>
                <w:noProof/>
                <w:spacing w:val="-2"/>
                <w:lang w:val="en-US"/>
              </w:rPr>
              <w:t>2.3.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Horizontal Federated Learning</w:t>
            </w:r>
            <w:r w:rsidR="00723030">
              <w:rPr>
                <w:noProof/>
                <w:webHidden/>
              </w:rPr>
              <w:tab/>
            </w:r>
            <w:r w:rsidR="00723030">
              <w:rPr>
                <w:noProof/>
                <w:webHidden/>
              </w:rPr>
              <w:fldChar w:fldCharType="begin"/>
            </w:r>
            <w:r w:rsidR="00723030">
              <w:rPr>
                <w:noProof/>
                <w:webHidden/>
              </w:rPr>
              <w:instrText xml:space="preserve"> PAGEREF _Toc173755894 \h </w:instrText>
            </w:r>
            <w:r w:rsidR="00723030">
              <w:rPr>
                <w:noProof/>
                <w:webHidden/>
              </w:rPr>
            </w:r>
            <w:r w:rsidR="00723030">
              <w:rPr>
                <w:noProof/>
                <w:webHidden/>
              </w:rPr>
              <w:fldChar w:fldCharType="separate"/>
            </w:r>
            <w:r w:rsidR="00156BF4">
              <w:rPr>
                <w:noProof/>
                <w:webHidden/>
              </w:rPr>
              <w:t>11</w:t>
            </w:r>
            <w:r w:rsidR="00723030">
              <w:rPr>
                <w:noProof/>
                <w:webHidden/>
              </w:rPr>
              <w:fldChar w:fldCharType="end"/>
            </w:r>
          </w:hyperlink>
        </w:p>
        <w:p w14:paraId="68692DBF" w14:textId="3BD76410" w:rsidR="00723030" w:rsidRDefault="00AA224A">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895" w:history="1">
            <w:r w:rsidR="00723030" w:rsidRPr="00042C84">
              <w:rPr>
                <w:rStyle w:val="Hyperlink"/>
                <w:rFonts w:eastAsia="Calibri" w:cs="Calibri"/>
                <w:bCs/>
                <w:noProof/>
                <w:spacing w:val="-2"/>
                <w:lang w:val="en-US"/>
              </w:rPr>
              <w:t>2.3.2.</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Vertical Federated Learning</w:t>
            </w:r>
            <w:r w:rsidR="00723030">
              <w:rPr>
                <w:noProof/>
                <w:webHidden/>
              </w:rPr>
              <w:tab/>
            </w:r>
            <w:r w:rsidR="00723030">
              <w:rPr>
                <w:noProof/>
                <w:webHidden/>
              </w:rPr>
              <w:fldChar w:fldCharType="begin"/>
            </w:r>
            <w:r w:rsidR="00723030">
              <w:rPr>
                <w:noProof/>
                <w:webHidden/>
              </w:rPr>
              <w:instrText xml:space="preserve"> PAGEREF _Toc173755895 \h </w:instrText>
            </w:r>
            <w:r w:rsidR="00723030">
              <w:rPr>
                <w:noProof/>
                <w:webHidden/>
              </w:rPr>
            </w:r>
            <w:r w:rsidR="00723030">
              <w:rPr>
                <w:noProof/>
                <w:webHidden/>
              </w:rPr>
              <w:fldChar w:fldCharType="separate"/>
            </w:r>
            <w:r w:rsidR="00156BF4">
              <w:rPr>
                <w:noProof/>
                <w:webHidden/>
              </w:rPr>
              <w:t>12</w:t>
            </w:r>
            <w:r w:rsidR="00723030">
              <w:rPr>
                <w:noProof/>
                <w:webHidden/>
              </w:rPr>
              <w:fldChar w:fldCharType="end"/>
            </w:r>
          </w:hyperlink>
        </w:p>
        <w:p w14:paraId="260CED5A" w14:textId="501DBDCA" w:rsidR="00723030" w:rsidRDefault="00AA224A">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896" w:history="1">
            <w:r w:rsidR="00723030" w:rsidRPr="00042C84">
              <w:rPr>
                <w:rStyle w:val="Hyperlink"/>
                <w:rFonts w:eastAsia="Calibri" w:cs="Calibri"/>
                <w:bCs/>
                <w:noProof/>
                <w:spacing w:val="-2"/>
                <w:lang w:val="en-US"/>
              </w:rPr>
              <w:t>2.3.3.</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Federated Transfer Learning</w:t>
            </w:r>
            <w:r w:rsidR="00723030">
              <w:rPr>
                <w:noProof/>
                <w:webHidden/>
              </w:rPr>
              <w:tab/>
            </w:r>
            <w:r w:rsidR="00723030">
              <w:rPr>
                <w:noProof/>
                <w:webHidden/>
              </w:rPr>
              <w:fldChar w:fldCharType="begin"/>
            </w:r>
            <w:r w:rsidR="00723030">
              <w:rPr>
                <w:noProof/>
                <w:webHidden/>
              </w:rPr>
              <w:instrText xml:space="preserve"> PAGEREF _Toc173755896 \h </w:instrText>
            </w:r>
            <w:r w:rsidR="00723030">
              <w:rPr>
                <w:noProof/>
                <w:webHidden/>
              </w:rPr>
            </w:r>
            <w:r w:rsidR="00723030">
              <w:rPr>
                <w:noProof/>
                <w:webHidden/>
              </w:rPr>
              <w:fldChar w:fldCharType="separate"/>
            </w:r>
            <w:r w:rsidR="00156BF4">
              <w:rPr>
                <w:noProof/>
                <w:webHidden/>
              </w:rPr>
              <w:t>12</w:t>
            </w:r>
            <w:r w:rsidR="00723030">
              <w:rPr>
                <w:noProof/>
                <w:webHidden/>
              </w:rPr>
              <w:fldChar w:fldCharType="end"/>
            </w:r>
          </w:hyperlink>
        </w:p>
        <w:p w14:paraId="58FA5DED" w14:textId="3D81584C" w:rsidR="00723030" w:rsidRDefault="00AA224A">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97" w:history="1">
            <w:r w:rsidR="00723030" w:rsidRPr="00042C84">
              <w:rPr>
                <w:rStyle w:val="Hyperlink"/>
                <w:bCs/>
                <w:noProof/>
                <w:spacing w:val="-2"/>
                <w:lang w:val="en-US"/>
              </w:rPr>
              <w:t>2.4.</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vs Distributed Machine Learning</w:t>
            </w:r>
            <w:r w:rsidR="00723030">
              <w:rPr>
                <w:noProof/>
                <w:webHidden/>
              </w:rPr>
              <w:tab/>
            </w:r>
            <w:r w:rsidR="00723030">
              <w:rPr>
                <w:noProof/>
                <w:webHidden/>
              </w:rPr>
              <w:fldChar w:fldCharType="begin"/>
            </w:r>
            <w:r w:rsidR="00723030">
              <w:rPr>
                <w:noProof/>
                <w:webHidden/>
              </w:rPr>
              <w:instrText xml:space="preserve"> PAGEREF _Toc173755897 \h </w:instrText>
            </w:r>
            <w:r w:rsidR="00723030">
              <w:rPr>
                <w:noProof/>
                <w:webHidden/>
              </w:rPr>
            </w:r>
            <w:r w:rsidR="00723030">
              <w:rPr>
                <w:noProof/>
                <w:webHidden/>
              </w:rPr>
              <w:fldChar w:fldCharType="separate"/>
            </w:r>
            <w:r w:rsidR="00156BF4">
              <w:rPr>
                <w:noProof/>
                <w:webHidden/>
              </w:rPr>
              <w:t>13</w:t>
            </w:r>
            <w:r w:rsidR="00723030">
              <w:rPr>
                <w:noProof/>
                <w:webHidden/>
              </w:rPr>
              <w:fldChar w:fldCharType="end"/>
            </w:r>
          </w:hyperlink>
        </w:p>
        <w:p w14:paraId="17F22AD6" w14:textId="79CE6D7C" w:rsidR="00723030" w:rsidRDefault="00AA224A">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98" w:history="1">
            <w:r w:rsidR="00723030" w:rsidRPr="00042C84">
              <w:rPr>
                <w:rStyle w:val="Hyperlink"/>
                <w:noProof/>
                <w:lang w:val="en-US"/>
              </w:rPr>
              <w:t>3.</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Literature</w:t>
            </w:r>
            <w:r w:rsidR="00723030" w:rsidRPr="00042C84">
              <w:rPr>
                <w:rStyle w:val="Hyperlink"/>
                <w:noProof/>
                <w:spacing w:val="-5"/>
              </w:rPr>
              <w:t xml:space="preserve"> </w:t>
            </w:r>
            <w:r w:rsidR="00723030" w:rsidRPr="00042C84">
              <w:rPr>
                <w:rStyle w:val="Hyperlink"/>
                <w:noProof/>
              </w:rPr>
              <w:t>Review</w:t>
            </w:r>
            <w:r w:rsidR="00723030">
              <w:rPr>
                <w:noProof/>
                <w:webHidden/>
              </w:rPr>
              <w:tab/>
            </w:r>
            <w:r w:rsidR="00723030">
              <w:rPr>
                <w:noProof/>
                <w:webHidden/>
              </w:rPr>
              <w:fldChar w:fldCharType="begin"/>
            </w:r>
            <w:r w:rsidR="00723030">
              <w:rPr>
                <w:noProof/>
                <w:webHidden/>
              </w:rPr>
              <w:instrText xml:space="preserve"> PAGEREF _Toc173755898 \h </w:instrText>
            </w:r>
            <w:r w:rsidR="00723030">
              <w:rPr>
                <w:noProof/>
                <w:webHidden/>
              </w:rPr>
            </w:r>
            <w:r w:rsidR="00723030">
              <w:rPr>
                <w:noProof/>
                <w:webHidden/>
              </w:rPr>
              <w:fldChar w:fldCharType="separate"/>
            </w:r>
            <w:r w:rsidR="00156BF4">
              <w:rPr>
                <w:noProof/>
                <w:webHidden/>
              </w:rPr>
              <w:t>14</w:t>
            </w:r>
            <w:r w:rsidR="00723030">
              <w:rPr>
                <w:noProof/>
                <w:webHidden/>
              </w:rPr>
              <w:fldChar w:fldCharType="end"/>
            </w:r>
          </w:hyperlink>
        </w:p>
        <w:p w14:paraId="40621022" w14:textId="00E6EE43" w:rsidR="00723030" w:rsidRDefault="00AA224A">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99" w:history="1">
            <w:r w:rsidR="00723030" w:rsidRPr="00042C84">
              <w:rPr>
                <w:rStyle w:val="Hyperlink"/>
                <w:bCs/>
                <w:noProof/>
                <w:spacing w:val="-2"/>
                <w:lang w:val="en-US"/>
              </w:rPr>
              <w:t>3.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Frameworks</w:t>
            </w:r>
            <w:r w:rsidR="00723030">
              <w:rPr>
                <w:noProof/>
                <w:webHidden/>
              </w:rPr>
              <w:tab/>
            </w:r>
            <w:r w:rsidR="00723030">
              <w:rPr>
                <w:noProof/>
                <w:webHidden/>
              </w:rPr>
              <w:fldChar w:fldCharType="begin"/>
            </w:r>
            <w:r w:rsidR="00723030">
              <w:rPr>
                <w:noProof/>
                <w:webHidden/>
              </w:rPr>
              <w:instrText xml:space="preserve"> PAGEREF _Toc173755899 \h </w:instrText>
            </w:r>
            <w:r w:rsidR="00723030">
              <w:rPr>
                <w:noProof/>
                <w:webHidden/>
              </w:rPr>
            </w:r>
            <w:r w:rsidR="00723030">
              <w:rPr>
                <w:noProof/>
                <w:webHidden/>
              </w:rPr>
              <w:fldChar w:fldCharType="separate"/>
            </w:r>
            <w:r w:rsidR="00156BF4">
              <w:rPr>
                <w:noProof/>
                <w:webHidden/>
              </w:rPr>
              <w:t>14</w:t>
            </w:r>
            <w:r w:rsidR="00723030">
              <w:rPr>
                <w:noProof/>
                <w:webHidden/>
              </w:rPr>
              <w:fldChar w:fldCharType="end"/>
            </w:r>
          </w:hyperlink>
        </w:p>
        <w:p w14:paraId="0D11D1A1" w14:textId="16A374B0" w:rsidR="00723030" w:rsidRDefault="00AA224A">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00" w:history="1">
            <w:r w:rsidR="00723030" w:rsidRPr="00042C84">
              <w:rPr>
                <w:rStyle w:val="Hyperlink"/>
                <w:rFonts w:eastAsia="Calibri" w:cs="Calibri"/>
                <w:bCs/>
                <w:noProof/>
                <w:spacing w:val="-2"/>
                <w:lang w:val="en-US"/>
              </w:rPr>
              <w:t>3.1.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PySyft, FATE, Flower FedML and TensorFlow Federated</w:t>
            </w:r>
            <w:r w:rsidR="00723030">
              <w:rPr>
                <w:noProof/>
                <w:webHidden/>
              </w:rPr>
              <w:tab/>
            </w:r>
            <w:r w:rsidR="00723030">
              <w:rPr>
                <w:noProof/>
                <w:webHidden/>
              </w:rPr>
              <w:fldChar w:fldCharType="begin"/>
            </w:r>
            <w:r w:rsidR="00723030">
              <w:rPr>
                <w:noProof/>
                <w:webHidden/>
              </w:rPr>
              <w:instrText xml:space="preserve"> PAGEREF _Toc173755900 \h </w:instrText>
            </w:r>
            <w:r w:rsidR="00723030">
              <w:rPr>
                <w:noProof/>
                <w:webHidden/>
              </w:rPr>
            </w:r>
            <w:r w:rsidR="00723030">
              <w:rPr>
                <w:noProof/>
                <w:webHidden/>
              </w:rPr>
              <w:fldChar w:fldCharType="separate"/>
            </w:r>
            <w:r w:rsidR="00156BF4">
              <w:rPr>
                <w:noProof/>
                <w:webHidden/>
              </w:rPr>
              <w:t>15</w:t>
            </w:r>
            <w:r w:rsidR="00723030">
              <w:rPr>
                <w:noProof/>
                <w:webHidden/>
              </w:rPr>
              <w:fldChar w:fldCharType="end"/>
            </w:r>
          </w:hyperlink>
        </w:p>
        <w:p w14:paraId="7FA3C8D4" w14:textId="47EEE314" w:rsidR="00723030" w:rsidRDefault="00AA224A">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01" w:history="1">
            <w:r w:rsidR="00723030" w:rsidRPr="00042C84">
              <w:rPr>
                <w:rStyle w:val="Hyperlink"/>
                <w:rFonts w:eastAsia="Calibri" w:cs="Calibri"/>
                <w:bCs/>
                <w:noProof/>
                <w:spacing w:val="-2"/>
                <w:lang w:val="en-US"/>
              </w:rPr>
              <w:t>3.1.2.</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OpenFL, NVIDIA, PaddleFL, Substra and FLGo</w:t>
            </w:r>
            <w:r w:rsidR="00723030">
              <w:rPr>
                <w:noProof/>
                <w:webHidden/>
              </w:rPr>
              <w:tab/>
            </w:r>
            <w:r w:rsidR="00723030">
              <w:rPr>
                <w:noProof/>
                <w:webHidden/>
              </w:rPr>
              <w:fldChar w:fldCharType="begin"/>
            </w:r>
            <w:r w:rsidR="00723030">
              <w:rPr>
                <w:noProof/>
                <w:webHidden/>
              </w:rPr>
              <w:instrText xml:space="preserve"> PAGEREF _Toc173755901 \h </w:instrText>
            </w:r>
            <w:r w:rsidR="00723030">
              <w:rPr>
                <w:noProof/>
                <w:webHidden/>
              </w:rPr>
            </w:r>
            <w:r w:rsidR="00723030">
              <w:rPr>
                <w:noProof/>
                <w:webHidden/>
              </w:rPr>
              <w:fldChar w:fldCharType="separate"/>
            </w:r>
            <w:r w:rsidR="00156BF4">
              <w:rPr>
                <w:noProof/>
                <w:webHidden/>
              </w:rPr>
              <w:t>17</w:t>
            </w:r>
            <w:r w:rsidR="00723030">
              <w:rPr>
                <w:noProof/>
                <w:webHidden/>
              </w:rPr>
              <w:fldChar w:fldCharType="end"/>
            </w:r>
          </w:hyperlink>
        </w:p>
        <w:p w14:paraId="495C67D3" w14:textId="013DF5D1" w:rsidR="00723030" w:rsidRDefault="00AA224A">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02" w:history="1">
            <w:r w:rsidR="00723030" w:rsidRPr="00042C84">
              <w:rPr>
                <w:rStyle w:val="Hyperlink"/>
                <w:bCs/>
                <w:noProof/>
                <w:spacing w:val="-2"/>
                <w:lang w:val="en-US"/>
              </w:rPr>
              <w:t>3.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Algorithms</w:t>
            </w:r>
            <w:r w:rsidR="00723030">
              <w:rPr>
                <w:noProof/>
                <w:webHidden/>
              </w:rPr>
              <w:tab/>
            </w:r>
            <w:r w:rsidR="00723030">
              <w:rPr>
                <w:noProof/>
                <w:webHidden/>
              </w:rPr>
              <w:fldChar w:fldCharType="begin"/>
            </w:r>
            <w:r w:rsidR="00723030">
              <w:rPr>
                <w:noProof/>
                <w:webHidden/>
              </w:rPr>
              <w:instrText xml:space="preserve"> PAGEREF _Toc173755902 \h </w:instrText>
            </w:r>
            <w:r w:rsidR="00723030">
              <w:rPr>
                <w:noProof/>
                <w:webHidden/>
              </w:rPr>
            </w:r>
            <w:r w:rsidR="00723030">
              <w:rPr>
                <w:noProof/>
                <w:webHidden/>
              </w:rPr>
              <w:fldChar w:fldCharType="separate"/>
            </w:r>
            <w:r w:rsidR="00156BF4">
              <w:rPr>
                <w:noProof/>
                <w:webHidden/>
              </w:rPr>
              <w:t>19</w:t>
            </w:r>
            <w:r w:rsidR="00723030">
              <w:rPr>
                <w:noProof/>
                <w:webHidden/>
              </w:rPr>
              <w:fldChar w:fldCharType="end"/>
            </w:r>
          </w:hyperlink>
        </w:p>
        <w:p w14:paraId="7907D866" w14:textId="0744393D" w:rsidR="00723030" w:rsidRDefault="00AA224A">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03" w:history="1">
            <w:r w:rsidR="00723030" w:rsidRPr="00042C84">
              <w:rPr>
                <w:rStyle w:val="Hyperlink"/>
                <w:rFonts w:eastAsia="Calibri" w:cs="Calibri"/>
                <w:bCs/>
                <w:noProof/>
                <w:spacing w:val="-2"/>
                <w:lang w:val="en-US"/>
              </w:rPr>
              <w:t>3.2.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FedAvg</w:t>
            </w:r>
            <w:r w:rsidR="00723030">
              <w:rPr>
                <w:noProof/>
                <w:webHidden/>
              </w:rPr>
              <w:tab/>
            </w:r>
            <w:r w:rsidR="00723030">
              <w:rPr>
                <w:noProof/>
                <w:webHidden/>
              </w:rPr>
              <w:fldChar w:fldCharType="begin"/>
            </w:r>
            <w:r w:rsidR="00723030">
              <w:rPr>
                <w:noProof/>
                <w:webHidden/>
              </w:rPr>
              <w:instrText xml:space="preserve"> PAGEREF _Toc173755903 \h </w:instrText>
            </w:r>
            <w:r w:rsidR="00723030">
              <w:rPr>
                <w:noProof/>
                <w:webHidden/>
              </w:rPr>
            </w:r>
            <w:r w:rsidR="00723030">
              <w:rPr>
                <w:noProof/>
                <w:webHidden/>
              </w:rPr>
              <w:fldChar w:fldCharType="separate"/>
            </w:r>
            <w:r w:rsidR="00156BF4">
              <w:rPr>
                <w:noProof/>
                <w:webHidden/>
              </w:rPr>
              <w:t>20</w:t>
            </w:r>
            <w:r w:rsidR="00723030">
              <w:rPr>
                <w:noProof/>
                <w:webHidden/>
              </w:rPr>
              <w:fldChar w:fldCharType="end"/>
            </w:r>
          </w:hyperlink>
        </w:p>
        <w:p w14:paraId="3D05BD96" w14:textId="4A679218" w:rsidR="00723030" w:rsidRDefault="00AA224A">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04" w:history="1">
            <w:r w:rsidR="00723030" w:rsidRPr="00042C84">
              <w:rPr>
                <w:rStyle w:val="Hyperlink"/>
                <w:rFonts w:eastAsia="Calibri" w:cs="Calibri"/>
                <w:bCs/>
                <w:noProof/>
                <w:spacing w:val="-2"/>
                <w:lang w:val="en-US"/>
              </w:rPr>
              <w:t>3.2.2.</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FedProx</w:t>
            </w:r>
            <w:r w:rsidR="00723030">
              <w:rPr>
                <w:noProof/>
                <w:webHidden/>
              </w:rPr>
              <w:tab/>
            </w:r>
            <w:r w:rsidR="00723030">
              <w:rPr>
                <w:noProof/>
                <w:webHidden/>
              </w:rPr>
              <w:fldChar w:fldCharType="begin"/>
            </w:r>
            <w:r w:rsidR="00723030">
              <w:rPr>
                <w:noProof/>
                <w:webHidden/>
              </w:rPr>
              <w:instrText xml:space="preserve"> PAGEREF _Toc173755904 \h </w:instrText>
            </w:r>
            <w:r w:rsidR="00723030">
              <w:rPr>
                <w:noProof/>
                <w:webHidden/>
              </w:rPr>
            </w:r>
            <w:r w:rsidR="00723030">
              <w:rPr>
                <w:noProof/>
                <w:webHidden/>
              </w:rPr>
              <w:fldChar w:fldCharType="separate"/>
            </w:r>
            <w:r w:rsidR="00156BF4">
              <w:rPr>
                <w:noProof/>
                <w:webHidden/>
              </w:rPr>
              <w:t>21</w:t>
            </w:r>
            <w:r w:rsidR="00723030">
              <w:rPr>
                <w:noProof/>
                <w:webHidden/>
              </w:rPr>
              <w:fldChar w:fldCharType="end"/>
            </w:r>
          </w:hyperlink>
        </w:p>
        <w:p w14:paraId="2046F923" w14:textId="2F51A093" w:rsidR="00723030" w:rsidRDefault="00AA224A">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05" w:history="1">
            <w:r w:rsidR="00723030" w:rsidRPr="00042C84">
              <w:rPr>
                <w:rStyle w:val="Hyperlink"/>
                <w:rFonts w:eastAsia="Calibri" w:cs="Calibri"/>
                <w:bCs/>
                <w:noProof/>
                <w:spacing w:val="-2"/>
                <w:lang w:val="en-US"/>
              </w:rPr>
              <w:t>3.2.3.</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FedMA</w:t>
            </w:r>
            <w:r w:rsidR="00723030">
              <w:rPr>
                <w:noProof/>
                <w:webHidden/>
              </w:rPr>
              <w:tab/>
            </w:r>
            <w:r w:rsidR="00723030">
              <w:rPr>
                <w:noProof/>
                <w:webHidden/>
              </w:rPr>
              <w:fldChar w:fldCharType="begin"/>
            </w:r>
            <w:r w:rsidR="00723030">
              <w:rPr>
                <w:noProof/>
                <w:webHidden/>
              </w:rPr>
              <w:instrText xml:space="preserve"> PAGEREF _Toc173755905 \h </w:instrText>
            </w:r>
            <w:r w:rsidR="00723030">
              <w:rPr>
                <w:noProof/>
                <w:webHidden/>
              </w:rPr>
            </w:r>
            <w:r w:rsidR="00723030">
              <w:rPr>
                <w:noProof/>
                <w:webHidden/>
              </w:rPr>
              <w:fldChar w:fldCharType="separate"/>
            </w:r>
            <w:r w:rsidR="00156BF4">
              <w:rPr>
                <w:noProof/>
                <w:webHidden/>
              </w:rPr>
              <w:t>22</w:t>
            </w:r>
            <w:r w:rsidR="00723030">
              <w:rPr>
                <w:noProof/>
                <w:webHidden/>
              </w:rPr>
              <w:fldChar w:fldCharType="end"/>
            </w:r>
          </w:hyperlink>
        </w:p>
        <w:p w14:paraId="5DD07ECB" w14:textId="6ADDB88C" w:rsidR="00723030" w:rsidRDefault="00AA224A">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06" w:history="1">
            <w:r w:rsidR="00723030" w:rsidRPr="00042C84">
              <w:rPr>
                <w:rStyle w:val="Hyperlink"/>
                <w:rFonts w:eastAsia="Calibri" w:cs="Calibri"/>
                <w:bCs/>
                <w:noProof/>
                <w:spacing w:val="-2"/>
                <w:lang w:val="en-US"/>
              </w:rPr>
              <w:t>3.2.4.</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SecureBoost</w:t>
            </w:r>
            <w:r w:rsidR="00723030">
              <w:rPr>
                <w:noProof/>
                <w:webHidden/>
              </w:rPr>
              <w:tab/>
            </w:r>
            <w:r w:rsidR="00723030">
              <w:rPr>
                <w:noProof/>
                <w:webHidden/>
              </w:rPr>
              <w:fldChar w:fldCharType="begin"/>
            </w:r>
            <w:r w:rsidR="00723030">
              <w:rPr>
                <w:noProof/>
                <w:webHidden/>
              </w:rPr>
              <w:instrText xml:space="preserve"> PAGEREF _Toc173755906 \h </w:instrText>
            </w:r>
            <w:r w:rsidR="00723030">
              <w:rPr>
                <w:noProof/>
                <w:webHidden/>
              </w:rPr>
            </w:r>
            <w:r w:rsidR="00723030">
              <w:rPr>
                <w:noProof/>
                <w:webHidden/>
              </w:rPr>
              <w:fldChar w:fldCharType="separate"/>
            </w:r>
            <w:r w:rsidR="00156BF4">
              <w:rPr>
                <w:noProof/>
                <w:webHidden/>
              </w:rPr>
              <w:t>23</w:t>
            </w:r>
            <w:r w:rsidR="00723030">
              <w:rPr>
                <w:noProof/>
                <w:webHidden/>
              </w:rPr>
              <w:fldChar w:fldCharType="end"/>
            </w:r>
          </w:hyperlink>
        </w:p>
        <w:p w14:paraId="229D0BBD" w14:textId="5E60EEFB" w:rsidR="00723030" w:rsidRDefault="00AA224A">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07" w:history="1">
            <w:r w:rsidR="00723030" w:rsidRPr="00042C84">
              <w:rPr>
                <w:rStyle w:val="Hyperlink"/>
                <w:rFonts w:eastAsia="Calibri" w:cs="Calibri"/>
                <w:bCs/>
                <w:noProof/>
                <w:spacing w:val="-2"/>
                <w:lang w:val="en-US"/>
              </w:rPr>
              <w:t>3.2.5.</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Summary</w:t>
            </w:r>
            <w:r w:rsidR="00723030">
              <w:rPr>
                <w:noProof/>
                <w:webHidden/>
              </w:rPr>
              <w:tab/>
            </w:r>
            <w:r w:rsidR="00723030">
              <w:rPr>
                <w:noProof/>
                <w:webHidden/>
              </w:rPr>
              <w:fldChar w:fldCharType="begin"/>
            </w:r>
            <w:r w:rsidR="00723030">
              <w:rPr>
                <w:noProof/>
                <w:webHidden/>
              </w:rPr>
              <w:instrText xml:space="preserve"> PAGEREF _Toc173755907 \h </w:instrText>
            </w:r>
            <w:r w:rsidR="00723030">
              <w:rPr>
                <w:noProof/>
                <w:webHidden/>
              </w:rPr>
            </w:r>
            <w:r w:rsidR="00723030">
              <w:rPr>
                <w:noProof/>
                <w:webHidden/>
              </w:rPr>
              <w:fldChar w:fldCharType="separate"/>
            </w:r>
            <w:r w:rsidR="00156BF4">
              <w:rPr>
                <w:noProof/>
                <w:webHidden/>
              </w:rPr>
              <w:t>24</w:t>
            </w:r>
            <w:r w:rsidR="00723030">
              <w:rPr>
                <w:noProof/>
                <w:webHidden/>
              </w:rPr>
              <w:fldChar w:fldCharType="end"/>
            </w:r>
          </w:hyperlink>
        </w:p>
        <w:p w14:paraId="7DD80AE7" w14:textId="376D5EE0" w:rsidR="00723030" w:rsidRDefault="00AA224A">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08" w:history="1">
            <w:r w:rsidR="00723030" w:rsidRPr="00042C84">
              <w:rPr>
                <w:rStyle w:val="Hyperlink"/>
                <w:bCs/>
                <w:noProof/>
                <w:spacing w:val="-2"/>
                <w:lang w:val="en-US"/>
              </w:rPr>
              <w:t>3.3.</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Real World Federated Learning Settings</w:t>
            </w:r>
            <w:r w:rsidR="00723030">
              <w:rPr>
                <w:noProof/>
                <w:webHidden/>
              </w:rPr>
              <w:tab/>
            </w:r>
            <w:r w:rsidR="00723030">
              <w:rPr>
                <w:noProof/>
                <w:webHidden/>
              </w:rPr>
              <w:fldChar w:fldCharType="begin"/>
            </w:r>
            <w:r w:rsidR="00723030">
              <w:rPr>
                <w:noProof/>
                <w:webHidden/>
              </w:rPr>
              <w:instrText xml:space="preserve"> PAGEREF _Toc173755908 \h </w:instrText>
            </w:r>
            <w:r w:rsidR="00723030">
              <w:rPr>
                <w:noProof/>
                <w:webHidden/>
              </w:rPr>
            </w:r>
            <w:r w:rsidR="00723030">
              <w:rPr>
                <w:noProof/>
                <w:webHidden/>
              </w:rPr>
              <w:fldChar w:fldCharType="separate"/>
            </w:r>
            <w:r w:rsidR="00156BF4">
              <w:rPr>
                <w:noProof/>
                <w:webHidden/>
              </w:rPr>
              <w:t>25</w:t>
            </w:r>
            <w:r w:rsidR="00723030">
              <w:rPr>
                <w:noProof/>
                <w:webHidden/>
              </w:rPr>
              <w:fldChar w:fldCharType="end"/>
            </w:r>
          </w:hyperlink>
        </w:p>
        <w:p w14:paraId="6427376D" w14:textId="446C18E7" w:rsidR="00723030" w:rsidRDefault="00AA224A">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09" w:history="1">
            <w:r w:rsidR="00723030" w:rsidRPr="00042C84">
              <w:rPr>
                <w:rStyle w:val="Hyperlink"/>
                <w:bCs/>
                <w:noProof/>
                <w:spacing w:val="-2"/>
                <w:lang w:val="en-US"/>
              </w:rPr>
              <w:t>3.4.</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Datasets</w:t>
            </w:r>
            <w:r w:rsidR="00723030">
              <w:rPr>
                <w:noProof/>
                <w:webHidden/>
              </w:rPr>
              <w:tab/>
            </w:r>
            <w:r w:rsidR="00723030">
              <w:rPr>
                <w:noProof/>
                <w:webHidden/>
              </w:rPr>
              <w:fldChar w:fldCharType="begin"/>
            </w:r>
            <w:r w:rsidR="00723030">
              <w:rPr>
                <w:noProof/>
                <w:webHidden/>
              </w:rPr>
              <w:instrText xml:space="preserve"> PAGEREF _Toc173755909 \h </w:instrText>
            </w:r>
            <w:r w:rsidR="00723030">
              <w:rPr>
                <w:noProof/>
                <w:webHidden/>
              </w:rPr>
            </w:r>
            <w:r w:rsidR="00723030">
              <w:rPr>
                <w:noProof/>
                <w:webHidden/>
              </w:rPr>
              <w:fldChar w:fldCharType="separate"/>
            </w:r>
            <w:r w:rsidR="00156BF4">
              <w:rPr>
                <w:noProof/>
                <w:webHidden/>
              </w:rPr>
              <w:t>27</w:t>
            </w:r>
            <w:r w:rsidR="00723030">
              <w:rPr>
                <w:noProof/>
                <w:webHidden/>
              </w:rPr>
              <w:fldChar w:fldCharType="end"/>
            </w:r>
          </w:hyperlink>
        </w:p>
        <w:p w14:paraId="4F864602" w14:textId="74F0FF6C" w:rsidR="00723030" w:rsidRDefault="00AA224A">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0" w:history="1">
            <w:r w:rsidR="00723030" w:rsidRPr="00042C84">
              <w:rPr>
                <w:rStyle w:val="Hyperlink"/>
                <w:bCs/>
                <w:noProof/>
                <w:spacing w:val="-2"/>
                <w:lang w:val="en-US"/>
              </w:rPr>
              <w:t>3.5.</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Server Implementation</w:t>
            </w:r>
            <w:r w:rsidR="00723030">
              <w:rPr>
                <w:noProof/>
                <w:webHidden/>
              </w:rPr>
              <w:tab/>
            </w:r>
            <w:r w:rsidR="00723030">
              <w:rPr>
                <w:noProof/>
                <w:webHidden/>
              </w:rPr>
              <w:fldChar w:fldCharType="begin"/>
            </w:r>
            <w:r w:rsidR="00723030">
              <w:rPr>
                <w:noProof/>
                <w:webHidden/>
              </w:rPr>
              <w:instrText xml:space="preserve"> PAGEREF _Toc173755910 \h </w:instrText>
            </w:r>
            <w:r w:rsidR="00723030">
              <w:rPr>
                <w:noProof/>
                <w:webHidden/>
              </w:rPr>
            </w:r>
            <w:r w:rsidR="00723030">
              <w:rPr>
                <w:noProof/>
                <w:webHidden/>
              </w:rPr>
              <w:fldChar w:fldCharType="separate"/>
            </w:r>
            <w:r w:rsidR="00156BF4">
              <w:rPr>
                <w:noProof/>
                <w:webHidden/>
              </w:rPr>
              <w:t>28</w:t>
            </w:r>
            <w:r w:rsidR="00723030">
              <w:rPr>
                <w:noProof/>
                <w:webHidden/>
              </w:rPr>
              <w:fldChar w:fldCharType="end"/>
            </w:r>
          </w:hyperlink>
        </w:p>
        <w:p w14:paraId="6D38ACC4" w14:textId="4763C46A" w:rsidR="00723030" w:rsidRDefault="00AA224A">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1" w:history="1">
            <w:r w:rsidR="00723030" w:rsidRPr="00042C84">
              <w:rPr>
                <w:rStyle w:val="Hyperlink"/>
                <w:bCs/>
                <w:noProof/>
                <w:spacing w:val="-2"/>
                <w:lang w:val="en-US"/>
              </w:rPr>
              <w:t>3.6.</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Conclusion</w:t>
            </w:r>
            <w:r w:rsidR="00723030">
              <w:rPr>
                <w:noProof/>
                <w:webHidden/>
              </w:rPr>
              <w:tab/>
            </w:r>
            <w:r w:rsidR="00723030">
              <w:rPr>
                <w:noProof/>
                <w:webHidden/>
              </w:rPr>
              <w:fldChar w:fldCharType="begin"/>
            </w:r>
            <w:r w:rsidR="00723030">
              <w:rPr>
                <w:noProof/>
                <w:webHidden/>
              </w:rPr>
              <w:instrText xml:space="preserve"> PAGEREF _Toc173755911 \h </w:instrText>
            </w:r>
            <w:r w:rsidR="00723030">
              <w:rPr>
                <w:noProof/>
                <w:webHidden/>
              </w:rPr>
            </w:r>
            <w:r w:rsidR="00723030">
              <w:rPr>
                <w:noProof/>
                <w:webHidden/>
              </w:rPr>
              <w:fldChar w:fldCharType="separate"/>
            </w:r>
            <w:r w:rsidR="00156BF4">
              <w:rPr>
                <w:noProof/>
                <w:webHidden/>
              </w:rPr>
              <w:t>30</w:t>
            </w:r>
            <w:r w:rsidR="00723030">
              <w:rPr>
                <w:noProof/>
                <w:webHidden/>
              </w:rPr>
              <w:fldChar w:fldCharType="end"/>
            </w:r>
          </w:hyperlink>
        </w:p>
        <w:p w14:paraId="3248C694" w14:textId="2B0AE607" w:rsidR="00723030" w:rsidRDefault="00AA224A">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2" w:history="1">
            <w:r w:rsidR="00723030" w:rsidRPr="00042C84">
              <w:rPr>
                <w:rStyle w:val="Hyperlink"/>
                <w:noProof/>
                <w:lang w:val="en-US"/>
              </w:rPr>
              <w:t>4.</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Research</w:t>
            </w:r>
            <w:r w:rsidR="00723030" w:rsidRPr="00042C84">
              <w:rPr>
                <w:rStyle w:val="Hyperlink"/>
                <w:noProof/>
                <w:spacing w:val="-4"/>
              </w:rPr>
              <w:t xml:space="preserve"> </w:t>
            </w:r>
            <w:r w:rsidR="00723030" w:rsidRPr="00042C84">
              <w:rPr>
                <w:rStyle w:val="Hyperlink"/>
                <w:noProof/>
              </w:rPr>
              <w:t>Methodology</w:t>
            </w:r>
            <w:r w:rsidR="00723030">
              <w:rPr>
                <w:noProof/>
                <w:webHidden/>
              </w:rPr>
              <w:tab/>
            </w:r>
            <w:r w:rsidR="00723030">
              <w:rPr>
                <w:noProof/>
                <w:webHidden/>
              </w:rPr>
              <w:fldChar w:fldCharType="begin"/>
            </w:r>
            <w:r w:rsidR="00723030">
              <w:rPr>
                <w:noProof/>
                <w:webHidden/>
              </w:rPr>
              <w:instrText xml:space="preserve"> PAGEREF _Toc173755912 \h </w:instrText>
            </w:r>
            <w:r w:rsidR="00723030">
              <w:rPr>
                <w:noProof/>
                <w:webHidden/>
              </w:rPr>
            </w:r>
            <w:r w:rsidR="00723030">
              <w:rPr>
                <w:noProof/>
                <w:webHidden/>
              </w:rPr>
              <w:fldChar w:fldCharType="separate"/>
            </w:r>
            <w:r w:rsidR="00156BF4">
              <w:rPr>
                <w:noProof/>
                <w:webHidden/>
              </w:rPr>
              <w:t>32</w:t>
            </w:r>
            <w:r w:rsidR="00723030">
              <w:rPr>
                <w:noProof/>
                <w:webHidden/>
              </w:rPr>
              <w:fldChar w:fldCharType="end"/>
            </w:r>
          </w:hyperlink>
        </w:p>
        <w:p w14:paraId="2CF6DA7B" w14:textId="70FC0185" w:rsidR="00723030" w:rsidRDefault="00AA224A">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3" w:history="1">
            <w:r w:rsidR="00723030" w:rsidRPr="00042C84">
              <w:rPr>
                <w:rStyle w:val="Hyperlink"/>
                <w:bCs/>
                <w:noProof/>
                <w:spacing w:val="-2"/>
                <w:lang w:val="en-US"/>
              </w:rPr>
              <w:t>4.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Methodology</w:t>
            </w:r>
            <w:r w:rsidR="00723030" w:rsidRPr="00042C84">
              <w:rPr>
                <w:rStyle w:val="Hyperlink"/>
                <w:noProof/>
                <w:spacing w:val="-3"/>
              </w:rPr>
              <w:t xml:space="preserve"> </w:t>
            </w:r>
            <w:r w:rsidR="00723030" w:rsidRPr="00042C84">
              <w:rPr>
                <w:rStyle w:val="Hyperlink"/>
                <w:noProof/>
              </w:rPr>
              <w:t>Frameworks</w:t>
            </w:r>
            <w:r w:rsidR="00723030">
              <w:rPr>
                <w:noProof/>
                <w:webHidden/>
              </w:rPr>
              <w:tab/>
            </w:r>
            <w:r w:rsidR="00723030">
              <w:rPr>
                <w:noProof/>
                <w:webHidden/>
              </w:rPr>
              <w:fldChar w:fldCharType="begin"/>
            </w:r>
            <w:r w:rsidR="00723030">
              <w:rPr>
                <w:noProof/>
                <w:webHidden/>
              </w:rPr>
              <w:instrText xml:space="preserve"> PAGEREF _Toc173755913 \h </w:instrText>
            </w:r>
            <w:r w:rsidR="00723030">
              <w:rPr>
                <w:noProof/>
                <w:webHidden/>
              </w:rPr>
            </w:r>
            <w:r w:rsidR="00723030">
              <w:rPr>
                <w:noProof/>
                <w:webHidden/>
              </w:rPr>
              <w:fldChar w:fldCharType="separate"/>
            </w:r>
            <w:r w:rsidR="00156BF4">
              <w:rPr>
                <w:noProof/>
                <w:webHidden/>
              </w:rPr>
              <w:t>32</w:t>
            </w:r>
            <w:r w:rsidR="00723030">
              <w:rPr>
                <w:noProof/>
                <w:webHidden/>
              </w:rPr>
              <w:fldChar w:fldCharType="end"/>
            </w:r>
          </w:hyperlink>
        </w:p>
        <w:p w14:paraId="15287BCD" w14:textId="5A4A278B" w:rsidR="00723030" w:rsidRDefault="00AA224A">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4" w:history="1">
            <w:r w:rsidR="00723030" w:rsidRPr="00042C84">
              <w:rPr>
                <w:rStyle w:val="Hyperlink"/>
                <w:bCs/>
                <w:noProof/>
                <w:spacing w:val="-2"/>
                <w:lang w:val="en-US"/>
              </w:rPr>
              <w:t>4.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Project</w:t>
            </w:r>
            <w:r w:rsidR="00723030" w:rsidRPr="00042C84">
              <w:rPr>
                <w:rStyle w:val="Hyperlink"/>
                <w:noProof/>
                <w:spacing w:val="-6"/>
              </w:rPr>
              <w:t xml:space="preserve"> </w:t>
            </w:r>
            <w:r w:rsidR="00723030" w:rsidRPr="00042C84">
              <w:rPr>
                <w:rStyle w:val="Hyperlink"/>
                <w:noProof/>
              </w:rPr>
              <w:t>Management</w:t>
            </w:r>
            <w:r w:rsidR="00723030" w:rsidRPr="00042C84">
              <w:rPr>
                <w:rStyle w:val="Hyperlink"/>
                <w:noProof/>
                <w:spacing w:val="-3"/>
              </w:rPr>
              <w:t xml:space="preserve"> </w:t>
            </w:r>
            <w:r w:rsidR="00723030" w:rsidRPr="00042C84">
              <w:rPr>
                <w:rStyle w:val="Hyperlink"/>
                <w:noProof/>
              </w:rPr>
              <w:t>Framework</w:t>
            </w:r>
            <w:r w:rsidR="00723030">
              <w:rPr>
                <w:noProof/>
                <w:webHidden/>
              </w:rPr>
              <w:tab/>
            </w:r>
            <w:r w:rsidR="00723030">
              <w:rPr>
                <w:noProof/>
                <w:webHidden/>
              </w:rPr>
              <w:fldChar w:fldCharType="begin"/>
            </w:r>
            <w:r w:rsidR="00723030">
              <w:rPr>
                <w:noProof/>
                <w:webHidden/>
              </w:rPr>
              <w:instrText xml:space="preserve"> PAGEREF _Toc173755914 \h </w:instrText>
            </w:r>
            <w:r w:rsidR="00723030">
              <w:rPr>
                <w:noProof/>
                <w:webHidden/>
              </w:rPr>
            </w:r>
            <w:r w:rsidR="00723030">
              <w:rPr>
                <w:noProof/>
                <w:webHidden/>
              </w:rPr>
              <w:fldChar w:fldCharType="separate"/>
            </w:r>
            <w:r w:rsidR="00156BF4">
              <w:rPr>
                <w:noProof/>
                <w:webHidden/>
              </w:rPr>
              <w:t>32</w:t>
            </w:r>
            <w:r w:rsidR="00723030">
              <w:rPr>
                <w:noProof/>
                <w:webHidden/>
              </w:rPr>
              <w:fldChar w:fldCharType="end"/>
            </w:r>
          </w:hyperlink>
        </w:p>
        <w:p w14:paraId="4D221627" w14:textId="341913CD" w:rsidR="00723030" w:rsidRDefault="00AA224A">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5" w:history="1">
            <w:r w:rsidR="00723030" w:rsidRPr="00042C84">
              <w:rPr>
                <w:rStyle w:val="Hyperlink"/>
                <w:bCs/>
                <w:noProof/>
                <w:spacing w:val="-2"/>
                <w:lang w:val="en-US"/>
              </w:rPr>
              <w:t>4.3.</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Business</w:t>
            </w:r>
            <w:r w:rsidR="00723030" w:rsidRPr="00042C84">
              <w:rPr>
                <w:rStyle w:val="Hyperlink"/>
                <w:noProof/>
                <w:spacing w:val="-4"/>
              </w:rPr>
              <w:t xml:space="preserve"> </w:t>
            </w:r>
            <w:r w:rsidR="00723030" w:rsidRPr="00042C84">
              <w:rPr>
                <w:rStyle w:val="Hyperlink"/>
                <w:noProof/>
              </w:rPr>
              <w:t>Requirements</w:t>
            </w:r>
            <w:r w:rsidR="00723030">
              <w:rPr>
                <w:noProof/>
                <w:webHidden/>
              </w:rPr>
              <w:tab/>
            </w:r>
            <w:r w:rsidR="00723030">
              <w:rPr>
                <w:noProof/>
                <w:webHidden/>
              </w:rPr>
              <w:fldChar w:fldCharType="begin"/>
            </w:r>
            <w:r w:rsidR="00723030">
              <w:rPr>
                <w:noProof/>
                <w:webHidden/>
              </w:rPr>
              <w:instrText xml:space="preserve"> PAGEREF _Toc173755915 \h </w:instrText>
            </w:r>
            <w:r w:rsidR="00723030">
              <w:rPr>
                <w:noProof/>
                <w:webHidden/>
              </w:rPr>
            </w:r>
            <w:r w:rsidR="00723030">
              <w:rPr>
                <w:noProof/>
                <w:webHidden/>
              </w:rPr>
              <w:fldChar w:fldCharType="separate"/>
            </w:r>
            <w:r w:rsidR="00156BF4">
              <w:rPr>
                <w:noProof/>
                <w:webHidden/>
              </w:rPr>
              <w:t>32</w:t>
            </w:r>
            <w:r w:rsidR="00723030">
              <w:rPr>
                <w:noProof/>
                <w:webHidden/>
              </w:rPr>
              <w:fldChar w:fldCharType="end"/>
            </w:r>
          </w:hyperlink>
        </w:p>
        <w:p w14:paraId="2FB8B63A" w14:textId="071F3CF5" w:rsidR="00723030" w:rsidRDefault="00AA224A">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6" w:history="1">
            <w:r w:rsidR="00723030" w:rsidRPr="00042C84">
              <w:rPr>
                <w:rStyle w:val="Hyperlink"/>
                <w:bCs/>
                <w:noProof/>
                <w:spacing w:val="-2"/>
                <w:lang w:val="en-US"/>
              </w:rPr>
              <w:t>4.4.</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Data</w:t>
            </w:r>
            <w:r w:rsidR="00723030" w:rsidRPr="00042C84">
              <w:rPr>
                <w:rStyle w:val="Hyperlink"/>
                <w:noProof/>
                <w:spacing w:val="-3"/>
              </w:rPr>
              <w:t xml:space="preserve"> Synthetic and Medical</w:t>
            </w:r>
            <w:r w:rsidR="00723030">
              <w:rPr>
                <w:noProof/>
                <w:webHidden/>
              </w:rPr>
              <w:tab/>
            </w:r>
            <w:r w:rsidR="00723030">
              <w:rPr>
                <w:noProof/>
                <w:webHidden/>
              </w:rPr>
              <w:fldChar w:fldCharType="begin"/>
            </w:r>
            <w:r w:rsidR="00723030">
              <w:rPr>
                <w:noProof/>
                <w:webHidden/>
              </w:rPr>
              <w:instrText xml:space="preserve"> PAGEREF _Toc173755916 \h </w:instrText>
            </w:r>
            <w:r w:rsidR="00723030">
              <w:rPr>
                <w:noProof/>
                <w:webHidden/>
              </w:rPr>
            </w:r>
            <w:r w:rsidR="00723030">
              <w:rPr>
                <w:noProof/>
                <w:webHidden/>
              </w:rPr>
              <w:fldChar w:fldCharType="separate"/>
            </w:r>
            <w:r w:rsidR="00156BF4">
              <w:rPr>
                <w:noProof/>
                <w:webHidden/>
              </w:rPr>
              <w:t>33</w:t>
            </w:r>
            <w:r w:rsidR="00723030">
              <w:rPr>
                <w:noProof/>
                <w:webHidden/>
              </w:rPr>
              <w:fldChar w:fldCharType="end"/>
            </w:r>
          </w:hyperlink>
        </w:p>
        <w:p w14:paraId="5C33A3AA" w14:textId="3C4202A0" w:rsidR="00723030" w:rsidRDefault="00AA224A">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7" w:history="1">
            <w:r w:rsidR="00723030" w:rsidRPr="00042C84">
              <w:rPr>
                <w:rStyle w:val="Hyperlink"/>
                <w:bCs/>
                <w:noProof/>
                <w:spacing w:val="-2"/>
                <w:lang w:val="en-US"/>
              </w:rPr>
              <w:t>4.5.</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spacing w:val="-3"/>
              </w:rPr>
              <w:t>Data Preparation</w:t>
            </w:r>
            <w:r w:rsidR="00723030">
              <w:rPr>
                <w:noProof/>
                <w:webHidden/>
              </w:rPr>
              <w:tab/>
            </w:r>
            <w:r w:rsidR="00723030">
              <w:rPr>
                <w:noProof/>
                <w:webHidden/>
              </w:rPr>
              <w:fldChar w:fldCharType="begin"/>
            </w:r>
            <w:r w:rsidR="00723030">
              <w:rPr>
                <w:noProof/>
                <w:webHidden/>
              </w:rPr>
              <w:instrText xml:space="preserve"> PAGEREF _Toc173755917 \h </w:instrText>
            </w:r>
            <w:r w:rsidR="00723030">
              <w:rPr>
                <w:noProof/>
                <w:webHidden/>
              </w:rPr>
            </w:r>
            <w:r w:rsidR="00723030">
              <w:rPr>
                <w:noProof/>
                <w:webHidden/>
              </w:rPr>
              <w:fldChar w:fldCharType="separate"/>
            </w:r>
            <w:r w:rsidR="00156BF4">
              <w:rPr>
                <w:noProof/>
                <w:webHidden/>
              </w:rPr>
              <w:t>33</w:t>
            </w:r>
            <w:r w:rsidR="00723030">
              <w:rPr>
                <w:noProof/>
                <w:webHidden/>
              </w:rPr>
              <w:fldChar w:fldCharType="end"/>
            </w:r>
          </w:hyperlink>
        </w:p>
        <w:p w14:paraId="441A8D5F" w14:textId="75830D4F" w:rsidR="00723030" w:rsidRDefault="00AA224A">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8" w:history="1">
            <w:r w:rsidR="00723030" w:rsidRPr="00042C84">
              <w:rPr>
                <w:rStyle w:val="Hyperlink"/>
                <w:bCs/>
                <w:noProof/>
                <w:spacing w:val="-2"/>
                <w:lang w:val="en-US"/>
              </w:rPr>
              <w:t>4.6.</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spacing w:val="-3"/>
              </w:rPr>
              <w:t>Equipment and Software Configuration</w:t>
            </w:r>
            <w:r w:rsidR="00723030">
              <w:rPr>
                <w:noProof/>
                <w:webHidden/>
              </w:rPr>
              <w:tab/>
            </w:r>
            <w:r w:rsidR="00723030">
              <w:rPr>
                <w:noProof/>
                <w:webHidden/>
              </w:rPr>
              <w:fldChar w:fldCharType="begin"/>
            </w:r>
            <w:r w:rsidR="00723030">
              <w:rPr>
                <w:noProof/>
                <w:webHidden/>
              </w:rPr>
              <w:instrText xml:space="preserve"> PAGEREF _Toc173755918 \h </w:instrText>
            </w:r>
            <w:r w:rsidR="00723030">
              <w:rPr>
                <w:noProof/>
                <w:webHidden/>
              </w:rPr>
            </w:r>
            <w:r w:rsidR="00723030">
              <w:rPr>
                <w:noProof/>
                <w:webHidden/>
              </w:rPr>
              <w:fldChar w:fldCharType="separate"/>
            </w:r>
            <w:r w:rsidR="00156BF4">
              <w:rPr>
                <w:noProof/>
                <w:webHidden/>
              </w:rPr>
              <w:t>33</w:t>
            </w:r>
            <w:r w:rsidR="00723030">
              <w:rPr>
                <w:noProof/>
                <w:webHidden/>
              </w:rPr>
              <w:fldChar w:fldCharType="end"/>
            </w:r>
          </w:hyperlink>
        </w:p>
        <w:p w14:paraId="49AE3C78" w14:textId="5886191D" w:rsidR="00723030" w:rsidRDefault="00AA224A">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9" w:history="1">
            <w:r w:rsidR="00723030" w:rsidRPr="00042C84">
              <w:rPr>
                <w:rStyle w:val="Hyperlink"/>
                <w:bCs/>
                <w:noProof/>
                <w:spacing w:val="-2"/>
                <w:lang w:val="en-US"/>
              </w:rPr>
              <w:t>4.7.</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spacing w:val="-3"/>
              </w:rPr>
              <w:t>Limitations and Ethical Considerations</w:t>
            </w:r>
            <w:r w:rsidR="00723030">
              <w:rPr>
                <w:noProof/>
                <w:webHidden/>
              </w:rPr>
              <w:tab/>
            </w:r>
            <w:r w:rsidR="00723030">
              <w:rPr>
                <w:noProof/>
                <w:webHidden/>
              </w:rPr>
              <w:fldChar w:fldCharType="begin"/>
            </w:r>
            <w:r w:rsidR="00723030">
              <w:rPr>
                <w:noProof/>
                <w:webHidden/>
              </w:rPr>
              <w:instrText xml:space="preserve"> PAGEREF _Toc173755919 \h </w:instrText>
            </w:r>
            <w:r w:rsidR="00723030">
              <w:rPr>
                <w:noProof/>
                <w:webHidden/>
              </w:rPr>
            </w:r>
            <w:r w:rsidR="00723030">
              <w:rPr>
                <w:noProof/>
                <w:webHidden/>
              </w:rPr>
              <w:fldChar w:fldCharType="separate"/>
            </w:r>
            <w:r w:rsidR="00156BF4">
              <w:rPr>
                <w:noProof/>
                <w:webHidden/>
              </w:rPr>
              <w:t>33</w:t>
            </w:r>
            <w:r w:rsidR="00723030">
              <w:rPr>
                <w:noProof/>
                <w:webHidden/>
              </w:rPr>
              <w:fldChar w:fldCharType="end"/>
            </w:r>
          </w:hyperlink>
        </w:p>
        <w:p w14:paraId="3C52A1F5" w14:textId="262623D1" w:rsidR="00723030" w:rsidRDefault="00AA224A">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0" w:history="1">
            <w:r w:rsidR="00723030" w:rsidRPr="00042C84">
              <w:rPr>
                <w:rStyle w:val="Hyperlink"/>
                <w:noProof/>
                <w:lang w:val="en-US"/>
              </w:rPr>
              <w:t>5.</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Evaluating Popular Federated Learning Frameworks</w:t>
            </w:r>
            <w:r w:rsidR="00723030">
              <w:rPr>
                <w:noProof/>
                <w:webHidden/>
              </w:rPr>
              <w:tab/>
            </w:r>
            <w:r w:rsidR="00723030">
              <w:rPr>
                <w:noProof/>
                <w:webHidden/>
              </w:rPr>
              <w:fldChar w:fldCharType="begin"/>
            </w:r>
            <w:r w:rsidR="00723030">
              <w:rPr>
                <w:noProof/>
                <w:webHidden/>
              </w:rPr>
              <w:instrText xml:space="preserve"> PAGEREF _Toc173755920 \h </w:instrText>
            </w:r>
            <w:r w:rsidR="00723030">
              <w:rPr>
                <w:noProof/>
                <w:webHidden/>
              </w:rPr>
            </w:r>
            <w:r w:rsidR="00723030">
              <w:rPr>
                <w:noProof/>
                <w:webHidden/>
              </w:rPr>
              <w:fldChar w:fldCharType="separate"/>
            </w:r>
            <w:r w:rsidR="00156BF4">
              <w:rPr>
                <w:noProof/>
                <w:webHidden/>
              </w:rPr>
              <w:t>33</w:t>
            </w:r>
            <w:r w:rsidR="00723030">
              <w:rPr>
                <w:noProof/>
                <w:webHidden/>
              </w:rPr>
              <w:fldChar w:fldCharType="end"/>
            </w:r>
          </w:hyperlink>
        </w:p>
        <w:p w14:paraId="491C1017" w14:textId="3EB149C9" w:rsidR="00723030" w:rsidRDefault="00AA224A">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1" w:history="1">
            <w:r w:rsidR="00723030" w:rsidRPr="00042C84">
              <w:rPr>
                <w:rStyle w:val="Hyperlink"/>
                <w:bCs/>
                <w:noProof/>
                <w:spacing w:val="-2"/>
                <w:lang w:val="en-US"/>
              </w:rPr>
              <w:t>5.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PySyft</w:t>
            </w:r>
            <w:r w:rsidR="00723030">
              <w:rPr>
                <w:noProof/>
                <w:webHidden/>
              </w:rPr>
              <w:tab/>
            </w:r>
            <w:r w:rsidR="00723030">
              <w:rPr>
                <w:noProof/>
                <w:webHidden/>
              </w:rPr>
              <w:fldChar w:fldCharType="begin"/>
            </w:r>
            <w:r w:rsidR="00723030">
              <w:rPr>
                <w:noProof/>
                <w:webHidden/>
              </w:rPr>
              <w:instrText xml:space="preserve"> PAGEREF _Toc173755921 \h </w:instrText>
            </w:r>
            <w:r w:rsidR="00723030">
              <w:rPr>
                <w:noProof/>
                <w:webHidden/>
              </w:rPr>
            </w:r>
            <w:r w:rsidR="00723030">
              <w:rPr>
                <w:noProof/>
                <w:webHidden/>
              </w:rPr>
              <w:fldChar w:fldCharType="separate"/>
            </w:r>
            <w:r w:rsidR="00156BF4">
              <w:rPr>
                <w:noProof/>
                <w:webHidden/>
              </w:rPr>
              <w:t>34</w:t>
            </w:r>
            <w:r w:rsidR="00723030">
              <w:rPr>
                <w:noProof/>
                <w:webHidden/>
              </w:rPr>
              <w:fldChar w:fldCharType="end"/>
            </w:r>
          </w:hyperlink>
        </w:p>
        <w:p w14:paraId="54A22543" w14:textId="6BBFE8F7" w:rsidR="00723030" w:rsidRDefault="00AA224A">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2" w:history="1">
            <w:r w:rsidR="00723030" w:rsidRPr="00042C84">
              <w:rPr>
                <w:rStyle w:val="Hyperlink"/>
                <w:bCs/>
                <w:noProof/>
                <w:spacing w:val="-2"/>
                <w:lang w:val="en-US"/>
              </w:rPr>
              <w:t>5.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ATE</w:t>
            </w:r>
            <w:r w:rsidR="00723030">
              <w:rPr>
                <w:noProof/>
                <w:webHidden/>
              </w:rPr>
              <w:tab/>
            </w:r>
            <w:r w:rsidR="00723030">
              <w:rPr>
                <w:noProof/>
                <w:webHidden/>
              </w:rPr>
              <w:fldChar w:fldCharType="begin"/>
            </w:r>
            <w:r w:rsidR="00723030">
              <w:rPr>
                <w:noProof/>
                <w:webHidden/>
              </w:rPr>
              <w:instrText xml:space="preserve"> PAGEREF _Toc173755922 \h </w:instrText>
            </w:r>
            <w:r w:rsidR="00723030">
              <w:rPr>
                <w:noProof/>
                <w:webHidden/>
              </w:rPr>
            </w:r>
            <w:r w:rsidR="00723030">
              <w:rPr>
                <w:noProof/>
                <w:webHidden/>
              </w:rPr>
              <w:fldChar w:fldCharType="separate"/>
            </w:r>
            <w:r w:rsidR="00156BF4">
              <w:rPr>
                <w:noProof/>
                <w:webHidden/>
              </w:rPr>
              <w:t>34</w:t>
            </w:r>
            <w:r w:rsidR="00723030">
              <w:rPr>
                <w:noProof/>
                <w:webHidden/>
              </w:rPr>
              <w:fldChar w:fldCharType="end"/>
            </w:r>
          </w:hyperlink>
        </w:p>
        <w:p w14:paraId="6B7C4C2F" w14:textId="464D5DD2" w:rsidR="00723030" w:rsidRDefault="00AA224A">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3" w:history="1">
            <w:r w:rsidR="00723030" w:rsidRPr="00042C84">
              <w:rPr>
                <w:rStyle w:val="Hyperlink"/>
                <w:bCs/>
                <w:noProof/>
                <w:spacing w:val="-2"/>
                <w:lang w:val="en-US"/>
              </w:rPr>
              <w:t>5.3.</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lower</w:t>
            </w:r>
            <w:r w:rsidR="00723030">
              <w:rPr>
                <w:noProof/>
                <w:webHidden/>
              </w:rPr>
              <w:tab/>
            </w:r>
            <w:r w:rsidR="00723030">
              <w:rPr>
                <w:noProof/>
                <w:webHidden/>
              </w:rPr>
              <w:fldChar w:fldCharType="begin"/>
            </w:r>
            <w:r w:rsidR="00723030">
              <w:rPr>
                <w:noProof/>
                <w:webHidden/>
              </w:rPr>
              <w:instrText xml:space="preserve"> PAGEREF _Toc173755923 \h </w:instrText>
            </w:r>
            <w:r w:rsidR="00723030">
              <w:rPr>
                <w:noProof/>
                <w:webHidden/>
              </w:rPr>
            </w:r>
            <w:r w:rsidR="00723030">
              <w:rPr>
                <w:noProof/>
                <w:webHidden/>
              </w:rPr>
              <w:fldChar w:fldCharType="separate"/>
            </w:r>
            <w:r w:rsidR="00156BF4">
              <w:rPr>
                <w:noProof/>
                <w:webHidden/>
              </w:rPr>
              <w:t>35</w:t>
            </w:r>
            <w:r w:rsidR="00723030">
              <w:rPr>
                <w:noProof/>
                <w:webHidden/>
              </w:rPr>
              <w:fldChar w:fldCharType="end"/>
            </w:r>
          </w:hyperlink>
        </w:p>
        <w:p w14:paraId="1A83A6E8" w14:textId="3EF2D2DD" w:rsidR="00723030" w:rsidRDefault="00AA224A">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4" w:history="1">
            <w:r w:rsidR="00723030" w:rsidRPr="00042C84">
              <w:rPr>
                <w:rStyle w:val="Hyperlink"/>
                <w:bCs/>
                <w:noProof/>
                <w:spacing w:val="-2"/>
                <w:lang w:val="en-US"/>
              </w:rPr>
              <w:t>5.4.</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ML</w:t>
            </w:r>
            <w:r w:rsidR="00723030">
              <w:rPr>
                <w:noProof/>
                <w:webHidden/>
              </w:rPr>
              <w:tab/>
            </w:r>
            <w:r w:rsidR="00723030">
              <w:rPr>
                <w:noProof/>
                <w:webHidden/>
              </w:rPr>
              <w:fldChar w:fldCharType="begin"/>
            </w:r>
            <w:r w:rsidR="00723030">
              <w:rPr>
                <w:noProof/>
                <w:webHidden/>
              </w:rPr>
              <w:instrText xml:space="preserve"> PAGEREF _Toc173755924 \h </w:instrText>
            </w:r>
            <w:r w:rsidR="00723030">
              <w:rPr>
                <w:noProof/>
                <w:webHidden/>
              </w:rPr>
            </w:r>
            <w:r w:rsidR="00723030">
              <w:rPr>
                <w:noProof/>
                <w:webHidden/>
              </w:rPr>
              <w:fldChar w:fldCharType="separate"/>
            </w:r>
            <w:r w:rsidR="00156BF4">
              <w:rPr>
                <w:noProof/>
                <w:webHidden/>
              </w:rPr>
              <w:t>36</w:t>
            </w:r>
            <w:r w:rsidR="00723030">
              <w:rPr>
                <w:noProof/>
                <w:webHidden/>
              </w:rPr>
              <w:fldChar w:fldCharType="end"/>
            </w:r>
          </w:hyperlink>
        </w:p>
        <w:p w14:paraId="47A6C143" w14:textId="2BC188C2" w:rsidR="00723030" w:rsidRDefault="00AA224A">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5" w:history="1">
            <w:r w:rsidR="00723030" w:rsidRPr="00042C84">
              <w:rPr>
                <w:rStyle w:val="Hyperlink"/>
                <w:bCs/>
                <w:noProof/>
                <w:spacing w:val="-2"/>
                <w:lang w:val="en-US"/>
              </w:rPr>
              <w:t>5.5.</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TensorFlow Federated</w:t>
            </w:r>
            <w:r w:rsidR="00723030">
              <w:rPr>
                <w:noProof/>
                <w:webHidden/>
              </w:rPr>
              <w:tab/>
            </w:r>
            <w:r w:rsidR="00723030">
              <w:rPr>
                <w:noProof/>
                <w:webHidden/>
              </w:rPr>
              <w:fldChar w:fldCharType="begin"/>
            </w:r>
            <w:r w:rsidR="00723030">
              <w:rPr>
                <w:noProof/>
                <w:webHidden/>
              </w:rPr>
              <w:instrText xml:space="preserve"> PAGEREF _Toc173755925 \h </w:instrText>
            </w:r>
            <w:r w:rsidR="00723030">
              <w:rPr>
                <w:noProof/>
                <w:webHidden/>
              </w:rPr>
            </w:r>
            <w:r w:rsidR="00723030">
              <w:rPr>
                <w:noProof/>
                <w:webHidden/>
              </w:rPr>
              <w:fldChar w:fldCharType="separate"/>
            </w:r>
            <w:r w:rsidR="00156BF4">
              <w:rPr>
                <w:noProof/>
                <w:webHidden/>
              </w:rPr>
              <w:t>36</w:t>
            </w:r>
            <w:r w:rsidR="00723030">
              <w:rPr>
                <w:noProof/>
                <w:webHidden/>
              </w:rPr>
              <w:fldChar w:fldCharType="end"/>
            </w:r>
          </w:hyperlink>
        </w:p>
        <w:p w14:paraId="6350FCE8" w14:textId="63C93ADA" w:rsidR="00723030" w:rsidRDefault="00AA224A">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6" w:history="1">
            <w:r w:rsidR="00723030" w:rsidRPr="00042C84">
              <w:rPr>
                <w:rStyle w:val="Hyperlink"/>
                <w:bCs/>
                <w:noProof/>
                <w:spacing w:val="-2"/>
                <w:lang w:val="en-US"/>
              </w:rPr>
              <w:t>5.6.</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Conclusions and summary</w:t>
            </w:r>
            <w:r w:rsidR="00723030">
              <w:rPr>
                <w:noProof/>
                <w:webHidden/>
              </w:rPr>
              <w:tab/>
            </w:r>
            <w:r w:rsidR="00723030">
              <w:rPr>
                <w:noProof/>
                <w:webHidden/>
              </w:rPr>
              <w:fldChar w:fldCharType="begin"/>
            </w:r>
            <w:r w:rsidR="00723030">
              <w:rPr>
                <w:noProof/>
                <w:webHidden/>
              </w:rPr>
              <w:instrText xml:space="preserve"> PAGEREF _Toc173755926 \h </w:instrText>
            </w:r>
            <w:r w:rsidR="00723030">
              <w:rPr>
                <w:noProof/>
                <w:webHidden/>
              </w:rPr>
            </w:r>
            <w:r w:rsidR="00723030">
              <w:rPr>
                <w:noProof/>
                <w:webHidden/>
              </w:rPr>
              <w:fldChar w:fldCharType="separate"/>
            </w:r>
            <w:r w:rsidR="00156BF4">
              <w:rPr>
                <w:noProof/>
                <w:webHidden/>
              </w:rPr>
              <w:t>37</w:t>
            </w:r>
            <w:r w:rsidR="00723030">
              <w:rPr>
                <w:noProof/>
                <w:webHidden/>
              </w:rPr>
              <w:fldChar w:fldCharType="end"/>
            </w:r>
          </w:hyperlink>
        </w:p>
        <w:p w14:paraId="35033AC1" w14:textId="6B4B6442" w:rsidR="00723030" w:rsidRDefault="00AA224A">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7" w:history="1">
            <w:r w:rsidR="00723030" w:rsidRPr="00042C84">
              <w:rPr>
                <w:rStyle w:val="Hyperlink"/>
                <w:noProof/>
                <w:lang w:val="en-US"/>
              </w:rPr>
              <w:t>6.</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Server Development</w:t>
            </w:r>
            <w:r w:rsidR="00723030">
              <w:rPr>
                <w:noProof/>
                <w:webHidden/>
              </w:rPr>
              <w:tab/>
            </w:r>
            <w:r w:rsidR="00723030">
              <w:rPr>
                <w:noProof/>
                <w:webHidden/>
              </w:rPr>
              <w:fldChar w:fldCharType="begin"/>
            </w:r>
            <w:r w:rsidR="00723030">
              <w:rPr>
                <w:noProof/>
                <w:webHidden/>
              </w:rPr>
              <w:instrText xml:space="preserve"> PAGEREF _Toc173755927 \h </w:instrText>
            </w:r>
            <w:r w:rsidR="00723030">
              <w:rPr>
                <w:noProof/>
                <w:webHidden/>
              </w:rPr>
            </w:r>
            <w:r w:rsidR="00723030">
              <w:rPr>
                <w:noProof/>
                <w:webHidden/>
              </w:rPr>
              <w:fldChar w:fldCharType="separate"/>
            </w:r>
            <w:r w:rsidR="00156BF4">
              <w:rPr>
                <w:noProof/>
                <w:webHidden/>
              </w:rPr>
              <w:t>38</w:t>
            </w:r>
            <w:r w:rsidR="00723030">
              <w:rPr>
                <w:noProof/>
                <w:webHidden/>
              </w:rPr>
              <w:fldChar w:fldCharType="end"/>
            </w:r>
          </w:hyperlink>
        </w:p>
        <w:p w14:paraId="57F1DC39" w14:textId="58E9498F" w:rsidR="00723030" w:rsidRDefault="00AA224A">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8" w:history="1">
            <w:r w:rsidR="00723030" w:rsidRPr="00042C84">
              <w:rPr>
                <w:rStyle w:val="Hyperlink"/>
                <w:bCs/>
                <w:noProof/>
                <w:spacing w:val="-2"/>
                <w:lang w:val="en-US"/>
              </w:rPr>
              <w:t>6.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Architecture</w:t>
            </w:r>
            <w:r w:rsidR="00723030">
              <w:rPr>
                <w:noProof/>
                <w:webHidden/>
              </w:rPr>
              <w:tab/>
            </w:r>
            <w:r w:rsidR="00723030">
              <w:rPr>
                <w:noProof/>
                <w:webHidden/>
              </w:rPr>
              <w:fldChar w:fldCharType="begin"/>
            </w:r>
            <w:r w:rsidR="00723030">
              <w:rPr>
                <w:noProof/>
                <w:webHidden/>
              </w:rPr>
              <w:instrText xml:space="preserve"> PAGEREF _Toc173755928 \h </w:instrText>
            </w:r>
            <w:r w:rsidR="00723030">
              <w:rPr>
                <w:noProof/>
                <w:webHidden/>
              </w:rPr>
            </w:r>
            <w:r w:rsidR="00723030">
              <w:rPr>
                <w:noProof/>
                <w:webHidden/>
              </w:rPr>
              <w:fldChar w:fldCharType="separate"/>
            </w:r>
            <w:r w:rsidR="00156BF4">
              <w:rPr>
                <w:noProof/>
                <w:webHidden/>
              </w:rPr>
              <w:t>38</w:t>
            </w:r>
            <w:r w:rsidR="00723030">
              <w:rPr>
                <w:noProof/>
                <w:webHidden/>
              </w:rPr>
              <w:fldChar w:fldCharType="end"/>
            </w:r>
          </w:hyperlink>
        </w:p>
        <w:p w14:paraId="749A55F0" w14:textId="12D59DE8" w:rsidR="00723030" w:rsidRDefault="00AA224A">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29" w:history="1">
            <w:r w:rsidR="00723030" w:rsidRPr="00042C84">
              <w:rPr>
                <w:rStyle w:val="Hyperlink"/>
                <w:rFonts w:eastAsia="Calibri" w:cs="Calibri"/>
                <w:bCs/>
                <w:noProof/>
                <w:spacing w:val="-2"/>
                <w:lang w:val="en-US"/>
              </w:rPr>
              <w:t>6.1.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Components</w:t>
            </w:r>
            <w:r w:rsidR="00723030">
              <w:rPr>
                <w:noProof/>
                <w:webHidden/>
              </w:rPr>
              <w:tab/>
            </w:r>
            <w:r w:rsidR="00723030">
              <w:rPr>
                <w:noProof/>
                <w:webHidden/>
              </w:rPr>
              <w:fldChar w:fldCharType="begin"/>
            </w:r>
            <w:r w:rsidR="00723030">
              <w:rPr>
                <w:noProof/>
                <w:webHidden/>
              </w:rPr>
              <w:instrText xml:space="preserve"> PAGEREF _Toc173755929 \h </w:instrText>
            </w:r>
            <w:r w:rsidR="00723030">
              <w:rPr>
                <w:noProof/>
                <w:webHidden/>
              </w:rPr>
            </w:r>
            <w:r w:rsidR="00723030">
              <w:rPr>
                <w:noProof/>
                <w:webHidden/>
              </w:rPr>
              <w:fldChar w:fldCharType="separate"/>
            </w:r>
            <w:r w:rsidR="00156BF4">
              <w:rPr>
                <w:noProof/>
                <w:webHidden/>
              </w:rPr>
              <w:t>38</w:t>
            </w:r>
            <w:r w:rsidR="00723030">
              <w:rPr>
                <w:noProof/>
                <w:webHidden/>
              </w:rPr>
              <w:fldChar w:fldCharType="end"/>
            </w:r>
          </w:hyperlink>
        </w:p>
        <w:p w14:paraId="5FDFD338" w14:textId="27C4CEE2" w:rsidR="00723030" w:rsidRDefault="00AA224A">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30" w:history="1">
            <w:r w:rsidR="00723030" w:rsidRPr="00042C84">
              <w:rPr>
                <w:rStyle w:val="Hyperlink"/>
                <w:rFonts w:eastAsia="Calibri" w:cs="Calibri"/>
                <w:bCs/>
                <w:noProof/>
                <w:spacing w:val="-2"/>
                <w:lang w:val="en-US"/>
              </w:rPr>
              <w:t>6.1.2.</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Communication protocols</w:t>
            </w:r>
            <w:r w:rsidR="00723030">
              <w:rPr>
                <w:noProof/>
                <w:webHidden/>
              </w:rPr>
              <w:tab/>
            </w:r>
            <w:r w:rsidR="00723030">
              <w:rPr>
                <w:noProof/>
                <w:webHidden/>
              </w:rPr>
              <w:fldChar w:fldCharType="begin"/>
            </w:r>
            <w:r w:rsidR="00723030">
              <w:rPr>
                <w:noProof/>
                <w:webHidden/>
              </w:rPr>
              <w:instrText xml:space="preserve"> PAGEREF _Toc173755930 \h </w:instrText>
            </w:r>
            <w:r w:rsidR="00723030">
              <w:rPr>
                <w:noProof/>
                <w:webHidden/>
              </w:rPr>
            </w:r>
            <w:r w:rsidR="00723030">
              <w:rPr>
                <w:noProof/>
                <w:webHidden/>
              </w:rPr>
              <w:fldChar w:fldCharType="separate"/>
            </w:r>
            <w:r w:rsidR="00156BF4">
              <w:rPr>
                <w:noProof/>
                <w:webHidden/>
              </w:rPr>
              <w:t>38</w:t>
            </w:r>
            <w:r w:rsidR="00723030">
              <w:rPr>
                <w:noProof/>
                <w:webHidden/>
              </w:rPr>
              <w:fldChar w:fldCharType="end"/>
            </w:r>
          </w:hyperlink>
        </w:p>
        <w:p w14:paraId="28B6EF13" w14:textId="21624E90" w:rsidR="00723030" w:rsidRDefault="00AA224A">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31" w:history="1">
            <w:r w:rsidR="00723030" w:rsidRPr="00042C84">
              <w:rPr>
                <w:rStyle w:val="Hyperlink"/>
                <w:bCs/>
                <w:noProof/>
                <w:spacing w:val="-2"/>
                <w:lang w:val="en-US"/>
              </w:rPr>
              <w:t>6.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Sever Functions</w:t>
            </w:r>
            <w:r w:rsidR="00723030">
              <w:rPr>
                <w:noProof/>
                <w:webHidden/>
              </w:rPr>
              <w:tab/>
            </w:r>
            <w:r w:rsidR="00723030">
              <w:rPr>
                <w:noProof/>
                <w:webHidden/>
              </w:rPr>
              <w:fldChar w:fldCharType="begin"/>
            </w:r>
            <w:r w:rsidR="00723030">
              <w:rPr>
                <w:noProof/>
                <w:webHidden/>
              </w:rPr>
              <w:instrText xml:space="preserve"> PAGEREF _Toc173755931 \h </w:instrText>
            </w:r>
            <w:r w:rsidR="00723030">
              <w:rPr>
                <w:noProof/>
                <w:webHidden/>
              </w:rPr>
            </w:r>
            <w:r w:rsidR="00723030">
              <w:rPr>
                <w:noProof/>
                <w:webHidden/>
              </w:rPr>
              <w:fldChar w:fldCharType="separate"/>
            </w:r>
            <w:r w:rsidR="00156BF4">
              <w:rPr>
                <w:noProof/>
                <w:webHidden/>
              </w:rPr>
              <w:t>38</w:t>
            </w:r>
            <w:r w:rsidR="00723030">
              <w:rPr>
                <w:noProof/>
                <w:webHidden/>
              </w:rPr>
              <w:fldChar w:fldCharType="end"/>
            </w:r>
          </w:hyperlink>
        </w:p>
        <w:p w14:paraId="0CFE7CAE" w14:textId="0A60EF60" w:rsidR="00723030" w:rsidRDefault="00AA224A">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32" w:history="1">
            <w:r w:rsidR="00723030" w:rsidRPr="00042C84">
              <w:rPr>
                <w:rStyle w:val="Hyperlink"/>
                <w:rFonts w:eastAsia="Calibri" w:cs="Calibri"/>
                <w:bCs/>
                <w:noProof/>
                <w:spacing w:val="-2"/>
                <w:lang w:val="en-US"/>
              </w:rPr>
              <w:t>6.2.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Core Functionalities</w:t>
            </w:r>
            <w:r w:rsidR="00723030">
              <w:rPr>
                <w:noProof/>
                <w:webHidden/>
              </w:rPr>
              <w:tab/>
            </w:r>
            <w:r w:rsidR="00723030">
              <w:rPr>
                <w:noProof/>
                <w:webHidden/>
              </w:rPr>
              <w:fldChar w:fldCharType="begin"/>
            </w:r>
            <w:r w:rsidR="00723030">
              <w:rPr>
                <w:noProof/>
                <w:webHidden/>
              </w:rPr>
              <w:instrText xml:space="preserve"> PAGEREF _Toc173755932 \h </w:instrText>
            </w:r>
            <w:r w:rsidR="00723030">
              <w:rPr>
                <w:noProof/>
                <w:webHidden/>
              </w:rPr>
            </w:r>
            <w:r w:rsidR="00723030">
              <w:rPr>
                <w:noProof/>
                <w:webHidden/>
              </w:rPr>
              <w:fldChar w:fldCharType="separate"/>
            </w:r>
            <w:r w:rsidR="00156BF4">
              <w:rPr>
                <w:noProof/>
                <w:webHidden/>
              </w:rPr>
              <w:t>38</w:t>
            </w:r>
            <w:r w:rsidR="00723030">
              <w:rPr>
                <w:noProof/>
                <w:webHidden/>
              </w:rPr>
              <w:fldChar w:fldCharType="end"/>
            </w:r>
          </w:hyperlink>
        </w:p>
        <w:p w14:paraId="1A01CB59" w14:textId="01848AB5" w:rsidR="00723030" w:rsidRDefault="00AA224A">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33" w:history="1">
            <w:r w:rsidR="00723030" w:rsidRPr="00042C84">
              <w:rPr>
                <w:rStyle w:val="Hyperlink"/>
                <w:rFonts w:eastAsia="Calibri" w:cs="Calibri"/>
                <w:bCs/>
                <w:noProof/>
                <w:spacing w:val="-2"/>
                <w:lang w:val="en-US"/>
              </w:rPr>
              <w:t>6.2.2.</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Coordination with clients</w:t>
            </w:r>
            <w:r w:rsidR="00723030">
              <w:rPr>
                <w:noProof/>
                <w:webHidden/>
              </w:rPr>
              <w:tab/>
            </w:r>
            <w:r w:rsidR="00723030">
              <w:rPr>
                <w:noProof/>
                <w:webHidden/>
              </w:rPr>
              <w:fldChar w:fldCharType="begin"/>
            </w:r>
            <w:r w:rsidR="00723030">
              <w:rPr>
                <w:noProof/>
                <w:webHidden/>
              </w:rPr>
              <w:instrText xml:space="preserve"> PAGEREF _Toc173755933 \h </w:instrText>
            </w:r>
            <w:r w:rsidR="00723030">
              <w:rPr>
                <w:noProof/>
                <w:webHidden/>
              </w:rPr>
            </w:r>
            <w:r w:rsidR="00723030">
              <w:rPr>
                <w:noProof/>
                <w:webHidden/>
              </w:rPr>
              <w:fldChar w:fldCharType="separate"/>
            </w:r>
            <w:r w:rsidR="00156BF4">
              <w:rPr>
                <w:noProof/>
                <w:webHidden/>
              </w:rPr>
              <w:t>38</w:t>
            </w:r>
            <w:r w:rsidR="00723030">
              <w:rPr>
                <w:noProof/>
                <w:webHidden/>
              </w:rPr>
              <w:fldChar w:fldCharType="end"/>
            </w:r>
          </w:hyperlink>
        </w:p>
        <w:p w14:paraId="51E2C848" w14:textId="619E17F1" w:rsidR="00723030" w:rsidRDefault="00AA224A">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34" w:history="1">
            <w:r w:rsidR="00723030" w:rsidRPr="00042C84">
              <w:rPr>
                <w:rStyle w:val="Hyperlink"/>
                <w:bCs/>
                <w:noProof/>
                <w:spacing w:val="-2"/>
                <w:lang w:val="en-US"/>
              </w:rPr>
              <w:t>6.3.</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Machine Learning Models Used</w:t>
            </w:r>
            <w:r w:rsidR="00723030">
              <w:rPr>
                <w:noProof/>
                <w:webHidden/>
              </w:rPr>
              <w:tab/>
            </w:r>
            <w:r w:rsidR="00723030">
              <w:rPr>
                <w:noProof/>
                <w:webHidden/>
              </w:rPr>
              <w:fldChar w:fldCharType="begin"/>
            </w:r>
            <w:r w:rsidR="00723030">
              <w:rPr>
                <w:noProof/>
                <w:webHidden/>
              </w:rPr>
              <w:instrText xml:space="preserve"> PAGEREF _Toc173755934 \h </w:instrText>
            </w:r>
            <w:r w:rsidR="00723030">
              <w:rPr>
                <w:noProof/>
                <w:webHidden/>
              </w:rPr>
            </w:r>
            <w:r w:rsidR="00723030">
              <w:rPr>
                <w:noProof/>
                <w:webHidden/>
              </w:rPr>
              <w:fldChar w:fldCharType="separate"/>
            </w:r>
            <w:r w:rsidR="00156BF4">
              <w:rPr>
                <w:noProof/>
                <w:webHidden/>
              </w:rPr>
              <w:t>38</w:t>
            </w:r>
            <w:r w:rsidR="00723030">
              <w:rPr>
                <w:noProof/>
                <w:webHidden/>
              </w:rPr>
              <w:fldChar w:fldCharType="end"/>
            </w:r>
          </w:hyperlink>
        </w:p>
        <w:p w14:paraId="042A5FC8" w14:textId="4A286445" w:rsidR="00723030" w:rsidRDefault="00AA224A">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35" w:history="1">
            <w:r w:rsidR="00723030" w:rsidRPr="00042C84">
              <w:rPr>
                <w:rStyle w:val="Hyperlink"/>
                <w:rFonts w:eastAsia="Calibri" w:cs="Calibri"/>
                <w:bCs/>
                <w:noProof/>
                <w:spacing w:val="-2"/>
                <w:lang w:val="en-US"/>
              </w:rPr>
              <w:t>6.3.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Types of Models Implemented</w:t>
            </w:r>
            <w:r w:rsidR="00723030">
              <w:rPr>
                <w:noProof/>
                <w:webHidden/>
              </w:rPr>
              <w:tab/>
            </w:r>
            <w:r w:rsidR="00723030">
              <w:rPr>
                <w:noProof/>
                <w:webHidden/>
              </w:rPr>
              <w:fldChar w:fldCharType="begin"/>
            </w:r>
            <w:r w:rsidR="00723030">
              <w:rPr>
                <w:noProof/>
                <w:webHidden/>
              </w:rPr>
              <w:instrText xml:space="preserve"> PAGEREF _Toc173755935 \h </w:instrText>
            </w:r>
            <w:r w:rsidR="00723030">
              <w:rPr>
                <w:noProof/>
                <w:webHidden/>
              </w:rPr>
            </w:r>
            <w:r w:rsidR="00723030">
              <w:rPr>
                <w:noProof/>
                <w:webHidden/>
              </w:rPr>
              <w:fldChar w:fldCharType="separate"/>
            </w:r>
            <w:r w:rsidR="00156BF4">
              <w:rPr>
                <w:noProof/>
                <w:webHidden/>
              </w:rPr>
              <w:t>38</w:t>
            </w:r>
            <w:r w:rsidR="00723030">
              <w:rPr>
                <w:noProof/>
                <w:webHidden/>
              </w:rPr>
              <w:fldChar w:fldCharType="end"/>
            </w:r>
          </w:hyperlink>
        </w:p>
        <w:p w14:paraId="68A9252A" w14:textId="0B6348AA" w:rsidR="00723030" w:rsidRDefault="00AA224A">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36" w:history="1">
            <w:r w:rsidR="00723030" w:rsidRPr="00042C84">
              <w:rPr>
                <w:rStyle w:val="Hyperlink"/>
                <w:bCs/>
                <w:noProof/>
                <w:spacing w:val="-2"/>
                <w:lang w:val="en-US"/>
              </w:rPr>
              <w:t>6.4.</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Data Collection</w:t>
            </w:r>
            <w:r w:rsidR="00723030">
              <w:rPr>
                <w:noProof/>
                <w:webHidden/>
              </w:rPr>
              <w:tab/>
            </w:r>
            <w:r w:rsidR="00723030">
              <w:rPr>
                <w:noProof/>
                <w:webHidden/>
              </w:rPr>
              <w:fldChar w:fldCharType="begin"/>
            </w:r>
            <w:r w:rsidR="00723030">
              <w:rPr>
                <w:noProof/>
                <w:webHidden/>
              </w:rPr>
              <w:instrText xml:space="preserve"> PAGEREF _Toc173755936 \h </w:instrText>
            </w:r>
            <w:r w:rsidR="00723030">
              <w:rPr>
                <w:noProof/>
                <w:webHidden/>
              </w:rPr>
            </w:r>
            <w:r w:rsidR="00723030">
              <w:rPr>
                <w:noProof/>
                <w:webHidden/>
              </w:rPr>
              <w:fldChar w:fldCharType="separate"/>
            </w:r>
            <w:r w:rsidR="00156BF4">
              <w:rPr>
                <w:noProof/>
                <w:webHidden/>
              </w:rPr>
              <w:t>38</w:t>
            </w:r>
            <w:r w:rsidR="00723030">
              <w:rPr>
                <w:noProof/>
                <w:webHidden/>
              </w:rPr>
              <w:fldChar w:fldCharType="end"/>
            </w:r>
          </w:hyperlink>
        </w:p>
        <w:p w14:paraId="3C03AE39" w14:textId="173F3629" w:rsidR="00723030" w:rsidRDefault="00AA224A">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37" w:history="1">
            <w:r w:rsidR="00723030" w:rsidRPr="00042C84">
              <w:rPr>
                <w:rStyle w:val="Hyperlink"/>
                <w:noProof/>
                <w:lang w:val="en-US"/>
              </w:rPr>
              <w:t>7.</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Validating results</w:t>
            </w:r>
            <w:r w:rsidR="00723030">
              <w:rPr>
                <w:noProof/>
                <w:webHidden/>
              </w:rPr>
              <w:tab/>
            </w:r>
            <w:r w:rsidR="00723030">
              <w:rPr>
                <w:noProof/>
                <w:webHidden/>
              </w:rPr>
              <w:fldChar w:fldCharType="begin"/>
            </w:r>
            <w:r w:rsidR="00723030">
              <w:rPr>
                <w:noProof/>
                <w:webHidden/>
              </w:rPr>
              <w:instrText xml:space="preserve"> PAGEREF _Toc173755937 \h </w:instrText>
            </w:r>
            <w:r w:rsidR="00723030">
              <w:rPr>
                <w:noProof/>
                <w:webHidden/>
              </w:rPr>
            </w:r>
            <w:r w:rsidR="00723030">
              <w:rPr>
                <w:noProof/>
                <w:webHidden/>
              </w:rPr>
              <w:fldChar w:fldCharType="separate"/>
            </w:r>
            <w:r w:rsidR="00156BF4">
              <w:rPr>
                <w:noProof/>
                <w:webHidden/>
              </w:rPr>
              <w:t>38</w:t>
            </w:r>
            <w:r w:rsidR="00723030">
              <w:rPr>
                <w:noProof/>
                <w:webHidden/>
              </w:rPr>
              <w:fldChar w:fldCharType="end"/>
            </w:r>
          </w:hyperlink>
        </w:p>
        <w:p w14:paraId="743FA51C" w14:textId="76A4BC97" w:rsidR="00723030" w:rsidRDefault="00AA224A">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38" w:history="1">
            <w:r w:rsidR="00723030" w:rsidRPr="00042C84">
              <w:rPr>
                <w:rStyle w:val="Hyperlink"/>
                <w:bCs/>
                <w:noProof/>
                <w:spacing w:val="-2"/>
                <w:lang w:val="en-US"/>
              </w:rPr>
              <w:t>7.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Non-IDD settings vs Perfectly distributed</w:t>
            </w:r>
            <w:r w:rsidR="00723030">
              <w:rPr>
                <w:noProof/>
                <w:webHidden/>
              </w:rPr>
              <w:tab/>
            </w:r>
            <w:r w:rsidR="00723030">
              <w:rPr>
                <w:noProof/>
                <w:webHidden/>
              </w:rPr>
              <w:fldChar w:fldCharType="begin"/>
            </w:r>
            <w:r w:rsidR="00723030">
              <w:rPr>
                <w:noProof/>
                <w:webHidden/>
              </w:rPr>
              <w:instrText xml:space="preserve"> PAGEREF _Toc173755938 \h </w:instrText>
            </w:r>
            <w:r w:rsidR="00723030">
              <w:rPr>
                <w:noProof/>
                <w:webHidden/>
              </w:rPr>
            </w:r>
            <w:r w:rsidR="00723030">
              <w:rPr>
                <w:noProof/>
                <w:webHidden/>
              </w:rPr>
              <w:fldChar w:fldCharType="separate"/>
            </w:r>
            <w:r w:rsidR="00156BF4">
              <w:rPr>
                <w:noProof/>
                <w:webHidden/>
              </w:rPr>
              <w:t>39</w:t>
            </w:r>
            <w:r w:rsidR="00723030">
              <w:rPr>
                <w:noProof/>
                <w:webHidden/>
              </w:rPr>
              <w:fldChar w:fldCharType="end"/>
            </w:r>
          </w:hyperlink>
        </w:p>
        <w:p w14:paraId="48AE0C4C" w14:textId="47F0CDE4" w:rsidR="00723030" w:rsidRDefault="00AA224A">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39" w:history="1">
            <w:r w:rsidR="00723030" w:rsidRPr="00042C84">
              <w:rPr>
                <w:rStyle w:val="Hyperlink"/>
                <w:noProof/>
                <w:lang w:val="en-US"/>
              </w:rPr>
              <w:t>8.</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Research</w:t>
            </w:r>
            <w:r w:rsidR="00723030" w:rsidRPr="00042C84">
              <w:rPr>
                <w:rStyle w:val="Hyperlink"/>
                <w:noProof/>
                <w:spacing w:val="-7"/>
              </w:rPr>
              <w:t xml:space="preserve"> </w:t>
            </w:r>
            <w:r w:rsidR="00723030" w:rsidRPr="00042C84">
              <w:rPr>
                <w:rStyle w:val="Hyperlink"/>
                <w:noProof/>
              </w:rPr>
              <w:t>Conclusion:</w:t>
            </w:r>
            <w:r w:rsidR="00723030" w:rsidRPr="00042C84">
              <w:rPr>
                <w:rStyle w:val="Hyperlink"/>
                <w:noProof/>
                <w:spacing w:val="-5"/>
              </w:rPr>
              <w:t xml:space="preserve"> </w:t>
            </w:r>
            <w:r w:rsidR="00723030" w:rsidRPr="00042C84">
              <w:rPr>
                <w:rStyle w:val="Hyperlink"/>
                <w:noProof/>
              </w:rPr>
              <w:t>Summary,</w:t>
            </w:r>
            <w:r w:rsidR="00723030" w:rsidRPr="00042C84">
              <w:rPr>
                <w:rStyle w:val="Hyperlink"/>
                <w:noProof/>
                <w:spacing w:val="-3"/>
              </w:rPr>
              <w:t xml:space="preserve"> </w:t>
            </w:r>
            <w:r w:rsidR="00723030" w:rsidRPr="00042C84">
              <w:rPr>
                <w:rStyle w:val="Hyperlink"/>
                <w:noProof/>
              </w:rPr>
              <w:t>Limitations,</w:t>
            </w:r>
            <w:r w:rsidR="00723030" w:rsidRPr="00042C84">
              <w:rPr>
                <w:rStyle w:val="Hyperlink"/>
                <w:noProof/>
                <w:spacing w:val="-5"/>
              </w:rPr>
              <w:t xml:space="preserve"> </w:t>
            </w:r>
            <w:r w:rsidR="00723030" w:rsidRPr="00042C84">
              <w:rPr>
                <w:rStyle w:val="Hyperlink"/>
                <w:noProof/>
              </w:rPr>
              <w:t>and</w:t>
            </w:r>
            <w:r w:rsidR="00723030" w:rsidRPr="00042C84">
              <w:rPr>
                <w:rStyle w:val="Hyperlink"/>
                <w:noProof/>
                <w:spacing w:val="-5"/>
              </w:rPr>
              <w:t xml:space="preserve"> </w:t>
            </w:r>
            <w:r w:rsidR="00723030" w:rsidRPr="00042C84">
              <w:rPr>
                <w:rStyle w:val="Hyperlink"/>
                <w:noProof/>
              </w:rPr>
              <w:t>Recommendations</w:t>
            </w:r>
            <w:r w:rsidR="00723030">
              <w:rPr>
                <w:noProof/>
                <w:webHidden/>
              </w:rPr>
              <w:tab/>
            </w:r>
            <w:r w:rsidR="00723030">
              <w:rPr>
                <w:noProof/>
                <w:webHidden/>
              </w:rPr>
              <w:fldChar w:fldCharType="begin"/>
            </w:r>
            <w:r w:rsidR="00723030">
              <w:rPr>
                <w:noProof/>
                <w:webHidden/>
              </w:rPr>
              <w:instrText xml:space="preserve"> PAGEREF _Toc173755939 \h </w:instrText>
            </w:r>
            <w:r w:rsidR="00723030">
              <w:rPr>
                <w:noProof/>
                <w:webHidden/>
              </w:rPr>
            </w:r>
            <w:r w:rsidR="00723030">
              <w:rPr>
                <w:noProof/>
                <w:webHidden/>
              </w:rPr>
              <w:fldChar w:fldCharType="separate"/>
            </w:r>
            <w:r w:rsidR="00156BF4">
              <w:rPr>
                <w:noProof/>
                <w:webHidden/>
              </w:rPr>
              <w:t>39</w:t>
            </w:r>
            <w:r w:rsidR="00723030">
              <w:rPr>
                <w:noProof/>
                <w:webHidden/>
              </w:rPr>
              <w:fldChar w:fldCharType="end"/>
            </w:r>
          </w:hyperlink>
        </w:p>
        <w:p w14:paraId="581A9374" w14:textId="2B3186D2" w:rsidR="00723030" w:rsidRDefault="00AA224A">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40" w:history="1">
            <w:r w:rsidR="00723030" w:rsidRPr="00042C84">
              <w:rPr>
                <w:rStyle w:val="Hyperlink"/>
                <w:noProof/>
                <w:lang w:val="en-US"/>
              </w:rPr>
              <w:t>9.</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References</w:t>
            </w:r>
            <w:r w:rsidR="00723030">
              <w:rPr>
                <w:noProof/>
                <w:webHidden/>
              </w:rPr>
              <w:tab/>
            </w:r>
            <w:r w:rsidR="00723030">
              <w:rPr>
                <w:noProof/>
                <w:webHidden/>
              </w:rPr>
              <w:fldChar w:fldCharType="begin"/>
            </w:r>
            <w:r w:rsidR="00723030">
              <w:rPr>
                <w:noProof/>
                <w:webHidden/>
              </w:rPr>
              <w:instrText xml:space="preserve"> PAGEREF _Toc173755940 \h </w:instrText>
            </w:r>
            <w:r w:rsidR="00723030">
              <w:rPr>
                <w:noProof/>
                <w:webHidden/>
              </w:rPr>
            </w:r>
            <w:r w:rsidR="00723030">
              <w:rPr>
                <w:noProof/>
                <w:webHidden/>
              </w:rPr>
              <w:fldChar w:fldCharType="separate"/>
            </w:r>
            <w:r w:rsidR="00156BF4">
              <w:rPr>
                <w:noProof/>
                <w:webHidden/>
              </w:rPr>
              <w:t>39</w:t>
            </w:r>
            <w:r w:rsidR="00723030">
              <w:rPr>
                <w:noProof/>
                <w:webHidden/>
              </w:rPr>
              <w:fldChar w:fldCharType="end"/>
            </w:r>
          </w:hyperlink>
        </w:p>
        <w:p w14:paraId="0E97ACCC" w14:textId="020B04F5" w:rsidR="00723030" w:rsidRDefault="00AA224A">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41" w:history="1">
            <w:r w:rsidR="00723030" w:rsidRPr="00042C84">
              <w:rPr>
                <w:rStyle w:val="Hyperlink"/>
                <w:noProof/>
                <w:lang w:val="en-US"/>
              </w:rPr>
              <w:t>10.</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Annex</w:t>
            </w:r>
            <w:r w:rsidR="00723030">
              <w:rPr>
                <w:noProof/>
                <w:webHidden/>
              </w:rPr>
              <w:tab/>
            </w:r>
            <w:r w:rsidR="00723030">
              <w:rPr>
                <w:noProof/>
                <w:webHidden/>
              </w:rPr>
              <w:fldChar w:fldCharType="begin"/>
            </w:r>
            <w:r w:rsidR="00723030">
              <w:rPr>
                <w:noProof/>
                <w:webHidden/>
              </w:rPr>
              <w:instrText xml:space="preserve"> PAGEREF _Toc173755941 \h </w:instrText>
            </w:r>
            <w:r w:rsidR="00723030">
              <w:rPr>
                <w:noProof/>
                <w:webHidden/>
              </w:rPr>
            </w:r>
            <w:r w:rsidR="00723030">
              <w:rPr>
                <w:noProof/>
                <w:webHidden/>
              </w:rPr>
              <w:fldChar w:fldCharType="separate"/>
            </w:r>
            <w:r w:rsidR="00156BF4">
              <w:rPr>
                <w:noProof/>
                <w:webHidden/>
              </w:rPr>
              <w:t>41</w:t>
            </w:r>
            <w:r w:rsidR="00723030">
              <w:rPr>
                <w:noProof/>
                <w:webHidden/>
              </w:rPr>
              <w:fldChar w:fldCharType="end"/>
            </w:r>
          </w:hyperlink>
        </w:p>
        <w:p w14:paraId="6BCCD7E9" w14:textId="0AC4E239" w:rsidR="00723030" w:rsidRDefault="00AA224A">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42" w:history="1">
            <w:r w:rsidR="00723030" w:rsidRPr="00042C84">
              <w:rPr>
                <w:rStyle w:val="Hyperlink"/>
                <w:bCs/>
                <w:noProof/>
                <w:spacing w:val="-2"/>
                <w:lang w:val="en-US"/>
              </w:rPr>
              <w:t>10.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Equipment and Software Configuration</w:t>
            </w:r>
            <w:r w:rsidR="00723030">
              <w:rPr>
                <w:noProof/>
                <w:webHidden/>
              </w:rPr>
              <w:tab/>
            </w:r>
            <w:r w:rsidR="00723030">
              <w:rPr>
                <w:noProof/>
                <w:webHidden/>
              </w:rPr>
              <w:fldChar w:fldCharType="begin"/>
            </w:r>
            <w:r w:rsidR="00723030">
              <w:rPr>
                <w:noProof/>
                <w:webHidden/>
              </w:rPr>
              <w:instrText xml:space="preserve"> PAGEREF _Toc173755942 \h </w:instrText>
            </w:r>
            <w:r w:rsidR="00723030">
              <w:rPr>
                <w:noProof/>
                <w:webHidden/>
              </w:rPr>
            </w:r>
            <w:r w:rsidR="00723030">
              <w:rPr>
                <w:noProof/>
                <w:webHidden/>
              </w:rPr>
              <w:fldChar w:fldCharType="separate"/>
            </w:r>
            <w:r w:rsidR="00156BF4">
              <w:rPr>
                <w:noProof/>
                <w:webHidden/>
              </w:rPr>
              <w:t>42</w:t>
            </w:r>
            <w:r w:rsidR="00723030">
              <w:rPr>
                <w:noProof/>
                <w:webHidden/>
              </w:rPr>
              <w:fldChar w:fldCharType="end"/>
            </w:r>
          </w:hyperlink>
        </w:p>
        <w:p w14:paraId="2C8402A0" w14:textId="074F0AAA" w:rsidR="00723030" w:rsidRDefault="00AA224A">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43" w:history="1">
            <w:r w:rsidR="00723030" w:rsidRPr="00042C84">
              <w:rPr>
                <w:rStyle w:val="Hyperlink"/>
                <w:bCs/>
                <w:noProof/>
                <w:spacing w:val="-2"/>
                <w:lang w:val="en-US"/>
              </w:rPr>
              <w:t>10.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Frameworks Implementation</w:t>
            </w:r>
            <w:r w:rsidR="00723030">
              <w:rPr>
                <w:noProof/>
                <w:webHidden/>
              </w:rPr>
              <w:tab/>
            </w:r>
            <w:r w:rsidR="00723030">
              <w:rPr>
                <w:noProof/>
                <w:webHidden/>
              </w:rPr>
              <w:fldChar w:fldCharType="begin"/>
            </w:r>
            <w:r w:rsidR="00723030">
              <w:rPr>
                <w:noProof/>
                <w:webHidden/>
              </w:rPr>
              <w:instrText xml:space="preserve"> PAGEREF _Toc173755943 \h </w:instrText>
            </w:r>
            <w:r w:rsidR="00723030">
              <w:rPr>
                <w:noProof/>
                <w:webHidden/>
              </w:rPr>
            </w:r>
            <w:r w:rsidR="00723030">
              <w:rPr>
                <w:noProof/>
                <w:webHidden/>
              </w:rPr>
              <w:fldChar w:fldCharType="separate"/>
            </w:r>
            <w:r w:rsidR="00156BF4">
              <w:rPr>
                <w:noProof/>
                <w:webHidden/>
              </w:rPr>
              <w:t>42</w:t>
            </w:r>
            <w:r w:rsidR="00723030">
              <w:rPr>
                <w:noProof/>
                <w:webHidden/>
              </w:rPr>
              <w:fldChar w:fldCharType="end"/>
            </w:r>
          </w:hyperlink>
        </w:p>
        <w:p w14:paraId="5F658D10" w14:textId="2DD41C56" w:rsidR="00723030" w:rsidRDefault="00AA224A">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44" w:history="1">
            <w:r w:rsidR="00723030" w:rsidRPr="00042C84">
              <w:rPr>
                <w:rStyle w:val="Hyperlink"/>
                <w:rFonts w:eastAsia="Calibri" w:cs="Calibri"/>
                <w:bCs/>
                <w:noProof/>
                <w:spacing w:val="-2"/>
                <w:lang w:val="en-US"/>
              </w:rPr>
              <w:t>10.2.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PySyft</w:t>
            </w:r>
            <w:r w:rsidR="00723030">
              <w:rPr>
                <w:noProof/>
                <w:webHidden/>
              </w:rPr>
              <w:tab/>
            </w:r>
            <w:r w:rsidR="00723030">
              <w:rPr>
                <w:noProof/>
                <w:webHidden/>
              </w:rPr>
              <w:fldChar w:fldCharType="begin"/>
            </w:r>
            <w:r w:rsidR="00723030">
              <w:rPr>
                <w:noProof/>
                <w:webHidden/>
              </w:rPr>
              <w:instrText xml:space="preserve"> PAGEREF _Toc173755944 \h </w:instrText>
            </w:r>
            <w:r w:rsidR="00723030">
              <w:rPr>
                <w:noProof/>
                <w:webHidden/>
              </w:rPr>
            </w:r>
            <w:r w:rsidR="00723030">
              <w:rPr>
                <w:noProof/>
                <w:webHidden/>
              </w:rPr>
              <w:fldChar w:fldCharType="separate"/>
            </w:r>
            <w:r w:rsidR="00156BF4">
              <w:rPr>
                <w:noProof/>
                <w:webHidden/>
              </w:rPr>
              <w:t>42</w:t>
            </w:r>
            <w:r w:rsidR="00723030">
              <w:rPr>
                <w:noProof/>
                <w:webHidden/>
              </w:rPr>
              <w:fldChar w:fldCharType="end"/>
            </w:r>
          </w:hyperlink>
        </w:p>
        <w:p w14:paraId="55E18FF4" w14:textId="3AAB3EF6" w:rsidR="00723030" w:rsidRDefault="00AA224A">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45" w:history="1">
            <w:r w:rsidR="00723030" w:rsidRPr="00042C84">
              <w:rPr>
                <w:rStyle w:val="Hyperlink"/>
                <w:rFonts w:eastAsia="Calibri" w:cs="Calibri"/>
                <w:bCs/>
                <w:noProof/>
                <w:spacing w:val="-2"/>
                <w:lang w:val="en-US"/>
              </w:rPr>
              <w:t>10.2.2.</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FATE</w:t>
            </w:r>
            <w:r w:rsidR="00723030">
              <w:rPr>
                <w:noProof/>
                <w:webHidden/>
              </w:rPr>
              <w:tab/>
            </w:r>
            <w:r w:rsidR="00723030">
              <w:rPr>
                <w:noProof/>
                <w:webHidden/>
              </w:rPr>
              <w:fldChar w:fldCharType="begin"/>
            </w:r>
            <w:r w:rsidR="00723030">
              <w:rPr>
                <w:noProof/>
                <w:webHidden/>
              </w:rPr>
              <w:instrText xml:space="preserve"> PAGEREF _Toc173755945 \h </w:instrText>
            </w:r>
            <w:r w:rsidR="00723030">
              <w:rPr>
                <w:noProof/>
                <w:webHidden/>
              </w:rPr>
            </w:r>
            <w:r w:rsidR="00723030">
              <w:rPr>
                <w:noProof/>
                <w:webHidden/>
              </w:rPr>
              <w:fldChar w:fldCharType="separate"/>
            </w:r>
            <w:r w:rsidR="00156BF4">
              <w:rPr>
                <w:noProof/>
                <w:webHidden/>
              </w:rPr>
              <w:t>44</w:t>
            </w:r>
            <w:r w:rsidR="00723030">
              <w:rPr>
                <w:noProof/>
                <w:webHidden/>
              </w:rPr>
              <w:fldChar w:fldCharType="end"/>
            </w:r>
          </w:hyperlink>
        </w:p>
        <w:p w14:paraId="495C681F" w14:textId="1B403AAC" w:rsidR="00723030" w:rsidRDefault="00AA224A">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46" w:history="1">
            <w:r w:rsidR="00723030" w:rsidRPr="00042C84">
              <w:rPr>
                <w:rStyle w:val="Hyperlink"/>
                <w:rFonts w:eastAsia="Calibri" w:cs="Calibri"/>
                <w:bCs/>
                <w:noProof/>
                <w:spacing w:val="-2"/>
                <w:lang w:val="en-US"/>
              </w:rPr>
              <w:t>10.2.3.</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Flower</w:t>
            </w:r>
            <w:r w:rsidR="00723030">
              <w:rPr>
                <w:noProof/>
                <w:webHidden/>
              </w:rPr>
              <w:tab/>
            </w:r>
            <w:r w:rsidR="00723030">
              <w:rPr>
                <w:noProof/>
                <w:webHidden/>
              </w:rPr>
              <w:fldChar w:fldCharType="begin"/>
            </w:r>
            <w:r w:rsidR="00723030">
              <w:rPr>
                <w:noProof/>
                <w:webHidden/>
              </w:rPr>
              <w:instrText xml:space="preserve"> PAGEREF _Toc173755946 \h </w:instrText>
            </w:r>
            <w:r w:rsidR="00723030">
              <w:rPr>
                <w:noProof/>
                <w:webHidden/>
              </w:rPr>
            </w:r>
            <w:r w:rsidR="00723030">
              <w:rPr>
                <w:noProof/>
                <w:webHidden/>
              </w:rPr>
              <w:fldChar w:fldCharType="separate"/>
            </w:r>
            <w:r w:rsidR="00156BF4">
              <w:rPr>
                <w:noProof/>
                <w:webHidden/>
              </w:rPr>
              <w:t>46</w:t>
            </w:r>
            <w:r w:rsidR="00723030">
              <w:rPr>
                <w:noProof/>
                <w:webHidden/>
              </w:rPr>
              <w:fldChar w:fldCharType="end"/>
            </w:r>
          </w:hyperlink>
        </w:p>
        <w:p w14:paraId="791336FD" w14:textId="45BA1E85" w:rsidR="00723030" w:rsidRDefault="00AA224A">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47" w:history="1">
            <w:r w:rsidR="00723030" w:rsidRPr="00042C84">
              <w:rPr>
                <w:rStyle w:val="Hyperlink"/>
                <w:rFonts w:eastAsia="Calibri" w:cs="Calibri"/>
                <w:bCs/>
                <w:noProof/>
                <w:spacing w:val="-2"/>
                <w:lang w:val="en-US"/>
              </w:rPr>
              <w:t>10.2.4.</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FedML</w:t>
            </w:r>
            <w:r w:rsidR="00723030">
              <w:rPr>
                <w:noProof/>
                <w:webHidden/>
              </w:rPr>
              <w:tab/>
            </w:r>
            <w:r w:rsidR="00723030">
              <w:rPr>
                <w:noProof/>
                <w:webHidden/>
              </w:rPr>
              <w:fldChar w:fldCharType="begin"/>
            </w:r>
            <w:r w:rsidR="00723030">
              <w:rPr>
                <w:noProof/>
                <w:webHidden/>
              </w:rPr>
              <w:instrText xml:space="preserve"> PAGEREF _Toc173755947 \h </w:instrText>
            </w:r>
            <w:r w:rsidR="00723030">
              <w:rPr>
                <w:noProof/>
                <w:webHidden/>
              </w:rPr>
            </w:r>
            <w:r w:rsidR="00723030">
              <w:rPr>
                <w:noProof/>
                <w:webHidden/>
              </w:rPr>
              <w:fldChar w:fldCharType="separate"/>
            </w:r>
            <w:r w:rsidR="00156BF4">
              <w:rPr>
                <w:noProof/>
                <w:webHidden/>
              </w:rPr>
              <w:t>50</w:t>
            </w:r>
            <w:r w:rsidR="00723030">
              <w:rPr>
                <w:noProof/>
                <w:webHidden/>
              </w:rPr>
              <w:fldChar w:fldCharType="end"/>
            </w:r>
          </w:hyperlink>
        </w:p>
        <w:p w14:paraId="71317DEB" w14:textId="5D82BFBC" w:rsidR="00723030" w:rsidRDefault="00AA224A">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48" w:history="1">
            <w:r w:rsidR="00723030" w:rsidRPr="00042C84">
              <w:rPr>
                <w:rStyle w:val="Hyperlink"/>
                <w:rFonts w:eastAsia="Calibri" w:cs="Calibri"/>
                <w:bCs/>
                <w:noProof/>
                <w:spacing w:val="-2"/>
                <w:lang w:val="en-US"/>
              </w:rPr>
              <w:t>10.2.5.</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TensorFlow Federated</w:t>
            </w:r>
            <w:r w:rsidR="00723030">
              <w:rPr>
                <w:noProof/>
                <w:webHidden/>
              </w:rPr>
              <w:tab/>
            </w:r>
            <w:r w:rsidR="00723030">
              <w:rPr>
                <w:noProof/>
                <w:webHidden/>
              </w:rPr>
              <w:fldChar w:fldCharType="begin"/>
            </w:r>
            <w:r w:rsidR="00723030">
              <w:rPr>
                <w:noProof/>
                <w:webHidden/>
              </w:rPr>
              <w:instrText xml:space="preserve"> PAGEREF _Toc173755948 \h </w:instrText>
            </w:r>
            <w:r w:rsidR="00723030">
              <w:rPr>
                <w:noProof/>
                <w:webHidden/>
              </w:rPr>
            </w:r>
            <w:r w:rsidR="00723030">
              <w:rPr>
                <w:noProof/>
                <w:webHidden/>
              </w:rPr>
              <w:fldChar w:fldCharType="separate"/>
            </w:r>
            <w:r w:rsidR="00156BF4">
              <w:rPr>
                <w:noProof/>
                <w:webHidden/>
              </w:rPr>
              <w:t>51</w:t>
            </w:r>
            <w:r w:rsidR="00723030">
              <w:rPr>
                <w:noProof/>
                <w:webHidden/>
              </w:rPr>
              <w:fldChar w:fldCharType="end"/>
            </w:r>
          </w:hyperlink>
        </w:p>
        <w:p w14:paraId="4C702EE8" w14:textId="12B8A3E0" w:rsidR="00750CB3" w:rsidRPr="00984DDF" w:rsidRDefault="00823F36">
          <w:r w:rsidRPr="00984DDF">
            <w:fldChar w:fldCharType="end"/>
          </w:r>
        </w:p>
      </w:sdtContent>
    </w:sdt>
    <w:p w14:paraId="4316239E" w14:textId="77777777" w:rsidR="002A583A" w:rsidRPr="00984DDF" w:rsidRDefault="002A583A">
      <w:pPr>
        <w:sectPr w:rsidR="002A583A" w:rsidRPr="00984DDF">
          <w:footerReference w:type="default" r:id="rId9"/>
          <w:type w:val="continuous"/>
          <w:pgSz w:w="11910" w:h="16840"/>
          <w:pgMar w:top="1320" w:right="1100" w:bottom="1654" w:left="900" w:header="720" w:footer="720" w:gutter="0"/>
          <w:cols w:space="720"/>
        </w:sectPr>
      </w:pPr>
    </w:p>
    <w:p w14:paraId="36063772" w14:textId="4DE8C12B" w:rsidR="005C2598" w:rsidRPr="006710BF" w:rsidRDefault="000910E1" w:rsidP="006710BF">
      <w:pPr>
        <w:pStyle w:val="Heading1"/>
      </w:pPr>
      <w:bookmarkStart w:id="1" w:name="_Toc173755881"/>
      <w:r w:rsidRPr="00984DDF">
        <w:lastRenderedPageBreak/>
        <w:t>Abbreviations</w:t>
      </w:r>
      <w:bookmarkEnd w:id="1"/>
    </w:p>
    <w:tbl>
      <w:tblPr>
        <w:tblW w:w="5356" w:type="dxa"/>
        <w:tblLook w:val="04A0" w:firstRow="1" w:lastRow="0" w:firstColumn="1" w:lastColumn="0" w:noHBand="0" w:noVBand="1"/>
      </w:tblPr>
      <w:tblGrid>
        <w:gridCol w:w="1276"/>
        <w:gridCol w:w="4080"/>
      </w:tblGrid>
      <w:tr w:rsidR="0077564C" w:rsidRPr="0077564C" w14:paraId="507EABF6" w14:textId="77777777" w:rsidTr="0077564C">
        <w:trPr>
          <w:trHeight w:val="288"/>
        </w:trPr>
        <w:tc>
          <w:tcPr>
            <w:tcW w:w="1276" w:type="dxa"/>
            <w:tcBorders>
              <w:top w:val="nil"/>
              <w:left w:val="nil"/>
              <w:bottom w:val="nil"/>
              <w:right w:val="nil"/>
            </w:tcBorders>
            <w:shd w:val="clear" w:color="auto" w:fill="auto"/>
            <w:vAlign w:val="center"/>
            <w:hideMark/>
          </w:tcPr>
          <w:p w14:paraId="13A16F30" w14:textId="77777777" w:rsidR="0077564C" w:rsidRPr="0077564C" w:rsidRDefault="0077564C" w:rsidP="0077564C">
            <w:pPr>
              <w:pStyle w:val="TableParagraph"/>
              <w:spacing w:line="180" w:lineRule="exact"/>
              <w:ind w:left="459" w:right="-394"/>
              <w:jc w:val="left"/>
              <w:rPr>
                <w:sz w:val="18"/>
              </w:rPr>
            </w:pPr>
            <w:r w:rsidRPr="0077564C">
              <w:rPr>
                <w:sz w:val="18"/>
              </w:rPr>
              <w:t>AML</w:t>
            </w:r>
          </w:p>
        </w:tc>
        <w:tc>
          <w:tcPr>
            <w:tcW w:w="4080" w:type="dxa"/>
            <w:tcBorders>
              <w:top w:val="nil"/>
              <w:left w:val="nil"/>
              <w:bottom w:val="nil"/>
              <w:right w:val="nil"/>
            </w:tcBorders>
            <w:shd w:val="clear" w:color="auto" w:fill="auto"/>
            <w:vAlign w:val="center"/>
            <w:hideMark/>
          </w:tcPr>
          <w:p w14:paraId="3333422E" w14:textId="77777777" w:rsidR="0077564C" w:rsidRPr="0077564C" w:rsidRDefault="0077564C" w:rsidP="0077564C">
            <w:pPr>
              <w:pStyle w:val="TableParagraph"/>
              <w:spacing w:line="180" w:lineRule="exact"/>
              <w:ind w:left="459" w:right="-394"/>
              <w:jc w:val="left"/>
              <w:rPr>
                <w:sz w:val="18"/>
              </w:rPr>
            </w:pPr>
            <w:r w:rsidRPr="0077564C">
              <w:rPr>
                <w:sz w:val="18"/>
              </w:rPr>
              <w:t>Azure Machine Learning</w:t>
            </w:r>
          </w:p>
        </w:tc>
      </w:tr>
      <w:tr w:rsidR="0077564C" w:rsidRPr="0077564C" w14:paraId="76F75C49" w14:textId="77777777" w:rsidTr="0077564C">
        <w:trPr>
          <w:trHeight w:val="288"/>
        </w:trPr>
        <w:tc>
          <w:tcPr>
            <w:tcW w:w="1276" w:type="dxa"/>
            <w:tcBorders>
              <w:top w:val="nil"/>
              <w:left w:val="nil"/>
              <w:bottom w:val="nil"/>
              <w:right w:val="nil"/>
            </w:tcBorders>
            <w:shd w:val="clear" w:color="auto" w:fill="auto"/>
            <w:vAlign w:val="center"/>
            <w:hideMark/>
          </w:tcPr>
          <w:p w14:paraId="2697E0A0" w14:textId="77777777" w:rsidR="0077564C" w:rsidRPr="0077564C" w:rsidRDefault="0077564C" w:rsidP="0077564C">
            <w:pPr>
              <w:pStyle w:val="TableParagraph"/>
              <w:spacing w:line="180" w:lineRule="exact"/>
              <w:ind w:left="459" w:right="-394"/>
              <w:jc w:val="left"/>
              <w:rPr>
                <w:sz w:val="18"/>
              </w:rPr>
            </w:pPr>
            <w:r w:rsidRPr="0077564C">
              <w:rPr>
                <w:sz w:val="18"/>
              </w:rPr>
              <w:t>API(s)</w:t>
            </w:r>
          </w:p>
        </w:tc>
        <w:tc>
          <w:tcPr>
            <w:tcW w:w="4080" w:type="dxa"/>
            <w:tcBorders>
              <w:top w:val="nil"/>
              <w:left w:val="nil"/>
              <w:bottom w:val="nil"/>
              <w:right w:val="nil"/>
            </w:tcBorders>
            <w:shd w:val="clear" w:color="auto" w:fill="auto"/>
            <w:vAlign w:val="center"/>
            <w:hideMark/>
          </w:tcPr>
          <w:p w14:paraId="2B910EF3" w14:textId="77777777" w:rsidR="0077564C" w:rsidRPr="0077564C" w:rsidRDefault="0077564C" w:rsidP="0077564C">
            <w:pPr>
              <w:pStyle w:val="TableParagraph"/>
              <w:spacing w:line="180" w:lineRule="exact"/>
              <w:ind w:left="459" w:right="-394"/>
              <w:jc w:val="left"/>
              <w:rPr>
                <w:sz w:val="18"/>
              </w:rPr>
            </w:pPr>
            <w:r w:rsidRPr="0077564C">
              <w:rPr>
                <w:sz w:val="18"/>
              </w:rPr>
              <w:t>Application Programming Interface(s)</w:t>
            </w:r>
          </w:p>
        </w:tc>
      </w:tr>
      <w:tr w:rsidR="0077564C" w:rsidRPr="0077564C" w14:paraId="75CB63EF" w14:textId="77777777" w:rsidTr="0077564C">
        <w:trPr>
          <w:trHeight w:val="288"/>
        </w:trPr>
        <w:tc>
          <w:tcPr>
            <w:tcW w:w="1276" w:type="dxa"/>
            <w:tcBorders>
              <w:top w:val="nil"/>
              <w:left w:val="nil"/>
              <w:bottom w:val="nil"/>
              <w:right w:val="nil"/>
            </w:tcBorders>
            <w:shd w:val="clear" w:color="auto" w:fill="auto"/>
            <w:vAlign w:val="center"/>
            <w:hideMark/>
          </w:tcPr>
          <w:p w14:paraId="0A9C5ED3" w14:textId="77777777" w:rsidR="0077564C" w:rsidRPr="0077564C" w:rsidRDefault="0077564C" w:rsidP="0077564C">
            <w:pPr>
              <w:pStyle w:val="TableParagraph"/>
              <w:spacing w:line="180" w:lineRule="exact"/>
              <w:ind w:left="459" w:right="-394"/>
              <w:jc w:val="left"/>
              <w:rPr>
                <w:sz w:val="18"/>
              </w:rPr>
            </w:pPr>
            <w:r w:rsidRPr="0077564C">
              <w:rPr>
                <w:sz w:val="18"/>
              </w:rPr>
              <w:t xml:space="preserve">AUC </w:t>
            </w:r>
          </w:p>
        </w:tc>
        <w:tc>
          <w:tcPr>
            <w:tcW w:w="4080" w:type="dxa"/>
            <w:tcBorders>
              <w:top w:val="nil"/>
              <w:left w:val="nil"/>
              <w:bottom w:val="nil"/>
              <w:right w:val="nil"/>
            </w:tcBorders>
            <w:shd w:val="clear" w:color="auto" w:fill="auto"/>
            <w:vAlign w:val="center"/>
            <w:hideMark/>
          </w:tcPr>
          <w:p w14:paraId="2BEE7356" w14:textId="77777777" w:rsidR="0077564C" w:rsidRPr="0077564C" w:rsidRDefault="0077564C" w:rsidP="0077564C">
            <w:pPr>
              <w:pStyle w:val="TableParagraph"/>
              <w:spacing w:line="180" w:lineRule="exact"/>
              <w:ind w:left="459" w:right="-394"/>
              <w:jc w:val="left"/>
              <w:rPr>
                <w:sz w:val="18"/>
              </w:rPr>
            </w:pPr>
            <w:r w:rsidRPr="0077564C">
              <w:rPr>
                <w:sz w:val="18"/>
              </w:rPr>
              <w:t>Area Under the Curve</w:t>
            </w:r>
          </w:p>
        </w:tc>
      </w:tr>
      <w:tr w:rsidR="0077564C" w:rsidRPr="0077564C" w14:paraId="74C6B0E4" w14:textId="77777777" w:rsidTr="0077564C">
        <w:trPr>
          <w:trHeight w:val="288"/>
        </w:trPr>
        <w:tc>
          <w:tcPr>
            <w:tcW w:w="1276" w:type="dxa"/>
            <w:tcBorders>
              <w:top w:val="nil"/>
              <w:left w:val="nil"/>
              <w:bottom w:val="nil"/>
              <w:right w:val="nil"/>
            </w:tcBorders>
            <w:shd w:val="clear" w:color="auto" w:fill="auto"/>
            <w:vAlign w:val="center"/>
            <w:hideMark/>
          </w:tcPr>
          <w:p w14:paraId="16C5C2C9" w14:textId="77777777" w:rsidR="0077564C" w:rsidRPr="0077564C" w:rsidRDefault="0077564C" w:rsidP="0077564C">
            <w:pPr>
              <w:pStyle w:val="TableParagraph"/>
              <w:spacing w:line="180" w:lineRule="exact"/>
              <w:ind w:left="459" w:right="-394"/>
              <w:jc w:val="left"/>
              <w:rPr>
                <w:sz w:val="18"/>
              </w:rPr>
            </w:pPr>
            <w:r w:rsidRPr="0077564C">
              <w:rPr>
                <w:sz w:val="18"/>
              </w:rPr>
              <w:t>CNN(s)</w:t>
            </w:r>
          </w:p>
        </w:tc>
        <w:tc>
          <w:tcPr>
            <w:tcW w:w="4080" w:type="dxa"/>
            <w:tcBorders>
              <w:top w:val="nil"/>
              <w:left w:val="nil"/>
              <w:bottom w:val="nil"/>
              <w:right w:val="nil"/>
            </w:tcBorders>
            <w:shd w:val="clear" w:color="auto" w:fill="auto"/>
            <w:vAlign w:val="center"/>
            <w:hideMark/>
          </w:tcPr>
          <w:p w14:paraId="3BCE4F58" w14:textId="77777777" w:rsidR="0077564C" w:rsidRPr="0077564C" w:rsidRDefault="0077564C" w:rsidP="0077564C">
            <w:pPr>
              <w:pStyle w:val="TableParagraph"/>
              <w:spacing w:line="180" w:lineRule="exact"/>
              <w:ind w:left="459" w:right="-394"/>
              <w:jc w:val="left"/>
              <w:rPr>
                <w:sz w:val="18"/>
              </w:rPr>
            </w:pPr>
            <w:r w:rsidRPr="0077564C">
              <w:rPr>
                <w:sz w:val="18"/>
              </w:rPr>
              <w:t>Convolutional Neural Network(s)</w:t>
            </w:r>
          </w:p>
        </w:tc>
      </w:tr>
      <w:tr w:rsidR="0077564C" w:rsidRPr="0077564C" w14:paraId="27CAB347" w14:textId="77777777" w:rsidTr="0077564C">
        <w:trPr>
          <w:trHeight w:val="288"/>
        </w:trPr>
        <w:tc>
          <w:tcPr>
            <w:tcW w:w="1276" w:type="dxa"/>
            <w:tcBorders>
              <w:top w:val="nil"/>
              <w:left w:val="nil"/>
              <w:bottom w:val="nil"/>
              <w:right w:val="nil"/>
            </w:tcBorders>
            <w:shd w:val="clear" w:color="auto" w:fill="auto"/>
            <w:vAlign w:val="center"/>
            <w:hideMark/>
          </w:tcPr>
          <w:p w14:paraId="057D1770" w14:textId="77777777" w:rsidR="0077564C" w:rsidRPr="0077564C" w:rsidRDefault="0077564C" w:rsidP="0077564C">
            <w:pPr>
              <w:pStyle w:val="TableParagraph"/>
              <w:spacing w:line="180" w:lineRule="exact"/>
              <w:ind w:left="459" w:right="-394"/>
              <w:jc w:val="left"/>
              <w:rPr>
                <w:sz w:val="18"/>
              </w:rPr>
            </w:pPr>
            <w:r w:rsidRPr="0077564C">
              <w:rPr>
                <w:sz w:val="18"/>
              </w:rPr>
              <w:t>CRUD</w:t>
            </w:r>
          </w:p>
        </w:tc>
        <w:tc>
          <w:tcPr>
            <w:tcW w:w="4080" w:type="dxa"/>
            <w:tcBorders>
              <w:top w:val="nil"/>
              <w:left w:val="nil"/>
              <w:bottom w:val="nil"/>
              <w:right w:val="nil"/>
            </w:tcBorders>
            <w:shd w:val="clear" w:color="auto" w:fill="auto"/>
            <w:vAlign w:val="center"/>
            <w:hideMark/>
          </w:tcPr>
          <w:p w14:paraId="2AF8D9DD" w14:textId="77777777" w:rsidR="0077564C" w:rsidRPr="0077564C" w:rsidRDefault="0077564C" w:rsidP="0077564C">
            <w:pPr>
              <w:pStyle w:val="TableParagraph"/>
              <w:spacing w:line="180" w:lineRule="exact"/>
              <w:ind w:left="459" w:right="-394"/>
              <w:jc w:val="left"/>
              <w:rPr>
                <w:sz w:val="18"/>
              </w:rPr>
            </w:pPr>
            <w:r w:rsidRPr="0077564C">
              <w:rPr>
                <w:sz w:val="18"/>
              </w:rPr>
              <w:t xml:space="preserve">Create, Read, Update and Delete </w:t>
            </w:r>
          </w:p>
        </w:tc>
      </w:tr>
      <w:tr w:rsidR="0077564C" w:rsidRPr="0077564C" w14:paraId="2CEC2746" w14:textId="77777777" w:rsidTr="0077564C">
        <w:trPr>
          <w:trHeight w:val="288"/>
        </w:trPr>
        <w:tc>
          <w:tcPr>
            <w:tcW w:w="1276" w:type="dxa"/>
            <w:tcBorders>
              <w:top w:val="nil"/>
              <w:left w:val="nil"/>
              <w:bottom w:val="nil"/>
              <w:right w:val="nil"/>
            </w:tcBorders>
            <w:shd w:val="clear" w:color="auto" w:fill="auto"/>
            <w:vAlign w:val="center"/>
            <w:hideMark/>
          </w:tcPr>
          <w:p w14:paraId="264C62EB" w14:textId="77777777" w:rsidR="0077564C" w:rsidRPr="0077564C" w:rsidRDefault="0077564C" w:rsidP="0077564C">
            <w:pPr>
              <w:pStyle w:val="TableParagraph"/>
              <w:spacing w:line="180" w:lineRule="exact"/>
              <w:ind w:left="459" w:right="-394"/>
              <w:jc w:val="left"/>
              <w:rPr>
                <w:sz w:val="18"/>
              </w:rPr>
            </w:pPr>
            <w:r w:rsidRPr="0077564C">
              <w:rPr>
                <w:sz w:val="18"/>
              </w:rPr>
              <w:t xml:space="preserve">DA </w:t>
            </w:r>
          </w:p>
        </w:tc>
        <w:tc>
          <w:tcPr>
            <w:tcW w:w="4080" w:type="dxa"/>
            <w:tcBorders>
              <w:top w:val="nil"/>
              <w:left w:val="nil"/>
              <w:bottom w:val="nil"/>
              <w:right w:val="nil"/>
            </w:tcBorders>
            <w:shd w:val="clear" w:color="auto" w:fill="auto"/>
            <w:vAlign w:val="center"/>
            <w:hideMark/>
          </w:tcPr>
          <w:p w14:paraId="5B7B86B8" w14:textId="77777777" w:rsidR="0077564C" w:rsidRPr="0077564C" w:rsidRDefault="0077564C" w:rsidP="0077564C">
            <w:pPr>
              <w:pStyle w:val="TableParagraph"/>
              <w:spacing w:line="180" w:lineRule="exact"/>
              <w:ind w:left="459" w:right="-394"/>
              <w:jc w:val="left"/>
              <w:rPr>
                <w:sz w:val="18"/>
              </w:rPr>
            </w:pPr>
            <w:r w:rsidRPr="0077564C">
              <w:rPr>
                <w:sz w:val="18"/>
              </w:rPr>
              <w:t>Data Analytics</w:t>
            </w:r>
          </w:p>
        </w:tc>
      </w:tr>
      <w:tr w:rsidR="0077564C" w:rsidRPr="0077564C" w14:paraId="07F41B29" w14:textId="77777777" w:rsidTr="0077564C">
        <w:trPr>
          <w:trHeight w:val="288"/>
        </w:trPr>
        <w:tc>
          <w:tcPr>
            <w:tcW w:w="1276" w:type="dxa"/>
            <w:tcBorders>
              <w:top w:val="nil"/>
              <w:left w:val="nil"/>
              <w:bottom w:val="nil"/>
              <w:right w:val="nil"/>
            </w:tcBorders>
            <w:shd w:val="clear" w:color="auto" w:fill="auto"/>
            <w:vAlign w:val="center"/>
            <w:hideMark/>
          </w:tcPr>
          <w:p w14:paraId="7AAB6784" w14:textId="77777777" w:rsidR="0077564C" w:rsidRPr="0077564C" w:rsidRDefault="0077564C" w:rsidP="0077564C">
            <w:pPr>
              <w:pStyle w:val="TableParagraph"/>
              <w:spacing w:line="180" w:lineRule="exact"/>
              <w:ind w:left="459" w:right="-394"/>
              <w:jc w:val="left"/>
              <w:rPr>
                <w:sz w:val="18"/>
              </w:rPr>
            </w:pPr>
            <w:r w:rsidRPr="0077564C">
              <w:rPr>
                <w:sz w:val="18"/>
              </w:rPr>
              <w:t>DLT</w:t>
            </w:r>
          </w:p>
        </w:tc>
        <w:tc>
          <w:tcPr>
            <w:tcW w:w="4080" w:type="dxa"/>
            <w:tcBorders>
              <w:top w:val="nil"/>
              <w:left w:val="nil"/>
              <w:bottom w:val="nil"/>
              <w:right w:val="nil"/>
            </w:tcBorders>
            <w:shd w:val="clear" w:color="auto" w:fill="auto"/>
            <w:vAlign w:val="center"/>
            <w:hideMark/>
          </w:tcPr>
          <w:p w14:paraId="1CAF30E9" w14:textId="77777777" w:rsidR="0077564C" w:rsidRPr="0077564C" w:rsidRDefault="0077564C" w:rsidP="0077564C">
            <w:pPr>
              <w:pStyle w:val="TableParagraph"/>
              <w:spacing w:line="180" w:lineRule="exact"/>
              <w:ind w:left="459" w:right="-394"/>
              <w:jc w:val="left"/>
              <w:rPr>
                <w:sz w:val="18"/>
              </w:rPr>
            </w:pPr>
            <w:r w:rsidRPr="0077564C">
              <w:rPr>
                <w:sz w:val="18"/>
              </w:rPr>
              <w:t>Distributed Ledger Technology</w:t>
            </w:r>
          </w:p>
        </w:tc>
      </w:tr>
      <w:tr w:rsidR="0077564C" w:rsidRPr="0077564C" w14:paraId="7E653D7C" w14:textId="77777777" w:rsidTr="0077564C">
        <w:trPr>
          <w:trHeight w:val="288"/>
        </w:trPr>
        <w:tc>
          <w:tcPr>
            <w:tcW w:w="1276" w:type="dxa"/>
            <w:tcBorders>
              <w:top w:val="nil"/>
              <w:left w:val="nil"/>
              <w:bottom w:val="nil"/>
              <w:right w:val="nil"/>
            </w:tcBorders>
            <w:shd w:val="clear" w:color="auto" w:fill="auto"/>
            <w:vAlign w:val="center"/>
            <w:hideMark/>
          </w:tcPr>
          <w:p w14:paraId="3AC2B66E" w14:textId="77777777" w:rsidR="0077564C" w:rsidRPr="0077564C" w:rsidRDefault="0077564C" w:rsidP="0077564C">
            <w:pPr>
              <w:pStyle w:val="TableParagraph"/>
              <w:spacing w:line="180" w:lineRule="exact"/>
              <w:ind w:left="459" w:right="-394"/>
              <w:jc w:val="left"/>
              <w:rPr>
                <w:sz w:val="18"/>
              </w:rPr>
            </w:pPr>
            <w:r w:rsidRPr="0077564C">
              <w:rPr>
                <w:sz w:val="18"/>
              </w:rPr>
              <w:t>DML</w:t>
            </w:r>
          </w:p>
        </w:tc>
        <w:tc>
          <w:tcPr>
            <w:tcW w:w="4080" w:type="dxa"/>
            <w:tcBorders>
              <w:top w:val="nil"/>
              <w:left w:val="nil"/>
              <w:bottom w:val="nil"/>
              <w:right w:val="nil"/>
            </w:tcBorders>
            <w:shd w:val="clear" w:color="auto" w:fill="auto"/>
            <w:vAlign w:val="center"/>
            <w:hideMark/>
          </w:tcPr>
          <w:p w14:paraId="5ADD7F30" w14:textId="77777777" w:rsidR="0077564C" w:rsidRPr="0077564C" w:rsidRDefault="0077564C" w:rsidP="0077564C">
            <w:pPr>
              <w:pStyle w:val="TableParagraph"/>
              <w:spacing w:line="180" w:lineRule="exact"/>
              <w:ind w:left="459" w:right="-394"/>
              <w:jc w:val="left"/>
              <w:rPr>
                <w:sz w:val="18"/>
              </w:rPr>
            </w:pPr>
            <w:r w:rsidRPr="0077564C">
              <w:rPr>
                <w:sz w:val="18"/>
              </w:rPr>
              <w:t xml:space="preserve">Distributed Machine Learning </w:t>
            </w:r>
          </w:p>
        </w:tc>
      </w:tr>
      <w:tr w:rsidR="0077564C" w:rsidRPr="0077564C" w14:paraId="705A1404" w14:textId="77777777" w:rsidTr="0077564C">
        <w:trPr>
          <w:trHeight w:val="288"/>
        </w:trPr>
        <w:tc>
          <w:tcPr>
            <w:tcW w:w="1276" w:type="dxa"/>
            <w:tcBorders>
              <w:top w:val="nil"/>
              <w:left w:val="nil"/>
              <w:bottom w:val="nil"/>
              <w:right w:val="nil"/>
            </w:tcBorders>
            <w:shd w:val="clear" w:color="auto" w:fill="auto"/>
            <w:vAlign w:val="center"/>
            <w:hideMark/>
          </w:tcPr>
          <w:p w14:paraId="0CF4B137" w14:textId="77777777" w:rsidR="0077564C" w:rsidRPr="0077564C" w:rsidRDefault="0077564C" w:rsidP="0077564C">
            <w:pPr>
              <w:pStyle w:val="TableParagraph"/>
              <w:spacing w:line="180" w:lineRule="exact"/>
              <w:ind w:left="459" w:right="-394"/>
              <w:jc w:val="left"/>
              <w:rPr>
                <w:sz w:val="18"/>
              </w:rPr>
            </w:pPr>
            <w:r w:rsidRPr="0077564C">
              <w:rPr>
                <w:sz w:val="18"/>
              </w:rPr>
              <w:t>FC</w:t>
            </w:r>
          </w:p>
        </w:tc>
        <w:tc>
          <w:tcPr>
            <w:tcW w:w="4080" w:type="dxa"/>
            <w:tcBorders>
              <w:top w:val="nil"/>
              <w:left w:val="nil"/>
              <w:bottom w:val="nil"/>
              <w:right w:val="nil"/>
            </w:tcBorders>
            <w:shd w:val="clear" w:color="auto" w:fill="auto"/>
            <w:vAlign w:val="center"/>
            <w:hideMark/>
          </w:tcPr>
          <w:p w14:paraId="223F4580" w14:textId="77777777" w:rsidR="0077564C" w:rsidRPr="0077564C" w:rsidRDefault="0077564C" w:rsidP="0077564C">
            <w:pPr>
              <w:pStyle w:val="TableParagraph"/>
              <w:spacing w:line="180" w:lineRule="exact"/>
              <w:ind w:left="459" w:right="-394"/>
              <w:jc w:val="left"/>
              <w:rPr>
                <w:sz w:val="18"/>
              </w:rPr>
            </w:pPr>
            <w:r w:rsidRPr="0077564C">
              <w:rPr>
                <w:sz w:val="18"/>
              </w:rPr>
              <w:t>Federated Core</w:t>
            </w:r>
          </w:p>
        </w:tc>
      </w:tr>
      <w:tr w:rsidR="0077564C" w:rsidRPr="0077564C" w14:paraId="784953C5" w14:textId="77777777" w:rsidTr="0077564C">
        <w:trPr>
          <w:trHeight w:val="288"/>
        </w:trPr>
        <w:tc>
          <w:tcPr>
            <w:tcW w:w="1276" w:type="dxa"/>
            <w:tcBorders>
              <w:top w:val="nil"/>
              <w:left w:val="nil"/>
              <w:bottom w:val="nil"/>
              <w:right w:val="nil"/>
            </w:tcBorders>
            <w:shd w:val="clear" w:color="auto" w:fill="auto"/>
            <w:vAlign w:val="center"/>
            <w:hideMark/>
          </w:tcPr>
          <w:p w14:paraId="4ABED976" w14:textId="77777777" w:rsidR="0077564C" w:rsidRPr="0077564C" w:rsidRDefault="0077564C" w:rsidP="0077564C">
            <w:pPr>
              <w:pStyle w:val="TableParagraph"/>
              <w:spacing w:line="180" w:lineRule="exact"/>
              <w:ind w:left="459" w:right="-394"/>
              <w:jc w:val="left"/>
              <w:rPr>
                <w:sz w:val="18"/>
              </w:rPr>
            </w:pPr>
            <w:r w:rsidRPr="0077564C">
              <w:rPr>
                <w:sz w:val="18"/>
              </w:rPr>
              <w:t>FedAvg</w:t>
            </w:r>
          </w:p>
        </w:tc>
        <w:tc>
          <w:tcPr>
            <w:tcW w:w="4080" w:type="dxa"/>
            <w:tcBorders>
              <w:top w:val="nil"/>
              <w:left w:val="nil"/>
              <w:bottom w:val="nil"/>
              <w:right w:val="nil"/>
            </w:tcBorders>
            <w:shd w:val="clear" w:color="auto" w:fill="auto"/>
            <w:vAlign w:val="center"/>
            <w:hideMark/>
          </w:tcPr>
          <w:p w14:paraId="16A94F06" w14:textId="77777777" w:rsidR="0077564C" w:rsidRPr="0077564C" w:rsidRDefault="0077564C" w:rsidP="0077564C">
            <w:pPr>
              <w:pStyle w:val="TableParagraph"/>
              <w:spacing w:line="180" w:lineRule="exact"/>
              <w:ind w:left="459" w:right="-394"/>
              <w:jc w:val="left"/>
              <w:rPr>
                <w:sz w:val="18"/>
              </w:rPr>
            </w:pPr>
            <w:r w:rsidRPr="0077564C">
              <w:rPr>
                <w:sz w:val="18"/>
              </w:rPr>
              <w:t xml:space="preserve">Federated Averaging </w:t>
            </w:r>
          </w:p>
        </w:tc>
      </w:tr>
      <w:tr w:rsidR="0077564C" w:rsidRPr="0077564C" w14:paraId="3B4B9E04" w14:textId="77777777" w:rsidTr="0077564C">
        <w:trPr>
          <w:trHeight w:val="288"/>
        </w:trPr>
        <w:tc>
          <w:tcPr>
            <w:tcW w:w="1276" w:type="dxa"/>
            <w:tcBorders>
              <w:top w:val="nil"/>
              <w:left w:val="nil"/>
              <w:bottom w:val="nil"/>
              <w:right w:val="nil"/>
            </w:tcBorders>
            <w:shd w:val="clear" w:color="auto" w:fill="auto"/>
            <w:vAlign w:val="center"/>
            <w:hideMark/>
          </w:tcPr>
          <w:p w14:paraId="301FAE6B" w14:textId="77777777" w:rsidR="0077564C" w:rsidRPr="0077564C" w:rsidRDefault="0077564C" w:rsidP="0077564C">
            <w:pPr>
              <w:pStyle w:val="TableParagraph"/>
              <w:spacing w:line="180" w:lineRule="exact"/>
              <w:ind w:left="459" w:right="-394"/>
              <w:jc w:val="left"/>
              <w:rPr>
                <w:sz w:val="18"/>
              </w:rPr>
            </w:pPr>
            <w:r w:rsidRPr="0077564C">
              <w:rPr>
                <w:sz w:val="18"/>
              </w:rPr>
              <w:t>FedMA</w:t>
            </w:r>
          </w:p>
        </w:tc>
        <w:tc>
          <w:tcPr>
            <w:tcW w:w="4080" w:type="dxa"/>
            <w:tcBorders>
              <w:top w:val="nil"/>
              <w:left w:val="nil"/>
              <w:bottom w:val="nil"/>
              <w:right w:val="nil"/>
            </w:tcBorders>
            <w:shd w:val="clear" w:color="auto" w:fill="auto"/>
            <w:vAlign w:val="center"/>
            <w:hideMark/>
          </w:tcPr>
          <w:p w14:paraId="4A731078" w14:textId="77777777" w:rsidR="0077564C" w:rsidRPr="0077564C" w:rsidRDefault="0077564C" w:rsidP="0077564C">
            <w:pPr>
              <w:pStyle w:val="TableParagraph"/>
              <w:spacing w:line="180" w:lineRule="exact"/>
              <w:ind w:left="459" w:right="-394"/>
              <w:jc w:val="left"/>
              <w:rPr>
                <w:sz w:val="18"/>
              </w:rPr>
            </w:pPr>
            <w:r w:rsidRPr="0077564C">
              <w:rPr>
                <w:sz w:val="18"/>
              </w:rPr>
              <w:t>Federated Matched Averaging</w:t>
            </w:r>
          </w:p>
        </w:tc>
      </w:tr>
      <w:tr w:rsidR="0077564C" w:rsidRPr="0077564C" w14:paraId="5FE02AB1" w14:textId="77777777" w:rsidTr="0077564C">
        <w:trPr>
          <w:trHeight w:val="288"/>
        </w:trPr>
        <w:tc>
          <w:tcPr>
            <w:tcW w:w="1276" w:type="dxa"/>
            <w:tcBorders>
              <w:top w:val="nil"/>
              <w:left w:val="nil"/>
              <w:bottom w:val="nil"/>
              <w:right w:val="nil"/>
            </w:tcBorders>
            <w:shd w:val="clear" w:color="auto" w:fill="auto"/>
            <w:vAlign w:val="center"/>
            <w:hideMark/>
          </w:tcPr>
          <w:p w14:paraId="5EF9D1CC" w14:textId="77777777" w:rsidR="0077564C" w:rsidRPr="0077564C" w:rsidRDefault="0077564C" w:rsidP="0077564C">
            <w:pPr>
              <w:pStyle w:val="TableParagraph"/>
              <w:spacing w:line="180" w:lineRule="exact"/>
              <w:ind w:left="459" w:right="-394"/>
              <w:jc w:val="left"/>
              <w:rPr>
                <w:sz w:val="18"/>
              </w:rPr>
            </w:pPr>
            <w:r w:rsidRPr="0077564C">
              <w:rPr>
                <w:sz w:val="18"/>
              </w:rPr>
              <w:t>FL</w:t>
            </w:r>
          </w:p>
        </w:tc>
        <w:tc>
          <w:tcPr>
            <w:tcW w:w="4080" w:type="dxa"/>
            <w:tcBorders>
              <w:top w:val="nil"/>
              <w:left w:val="nil"/>
              <w:bottom w:val="nil"/>
              <w:right w:val="nil"/>
            </w:tcBorders>
            <w:shd w:val="clear" w:color="auto" w:fill="auto"/>
            <w:vAlign w:val="center"/>
            <w:hideMark/>
          </w:tcPr>
          <w:p w14:paraId="30F270DA" w14:textId="77777777" w:rsidR="0077564C" w:rsidRPr="0077564C" w:rsidRDefault="0077564C" w:rsidP="0077564C">
            <w:pPr>
              <w:pStyle w:val="TableParagraph"/>
              <w:spacing w:line="180" w:lineRule="exact"/>
              <w:ind w:left="459" w:right="-394"/>
              <w:jc w:val="left"/>
              <w:rPr>
                <w:sz w:val="18"/>
              </w:rPr>
            </w:pPr>
            <w:r w:rsidRPr="0077564C">
              <w:rPr>
                <w:sz w:val="18"/>
              </w:rPr>
              <w:t>Federated Learning</w:t>
            </w:r>
          </w:p>
        </w:tc>
      </w:tr>
      <w:tr w:rsidR="0077564C" w:rsidRPr="0077564C" w14:paraId="3A4510CB" w14:textId="77777777" w:rsidTr="0077564C">
        <w:trPr>
          <w:trHeight w:val="288"/>
        </w:trPr>
        <w:tc>
          <w:tcPr>
            <w:tcW w:w="1276" w:type="dxa"/>
            <w:tcBorders>
              <w:top w:val="nil"/>
              <w:left w:val="nil"/>
              <w:bottom w:val="nil"/>
              <w:right w:val="nil"/>
            </w:tcBorders>
            <w:shd w:val="clear" w:color="auto" w:fill="auto"/>
            <w:vAlign w:val="center"/>
            <w:hideMark/>
          </w:tcPr>
          <w:p w14:paraId="35D2BDCA" w14:textId="77777777" w:rsidR="0077564C" w:rsidRPr="0077564C" w:rsidRDefault="0077564C" w:rsidP="0077564C">
            <w:pPr>
              <w:pStyle w:val="TableParagraph"/>
              <w:spacing w:line="180" w:lineRule="exact"/>
              <w:ind w:left="459" w:right="-394"/>
              <w:jc w:val="left"/>
              <w:rPr>
                <w:sz w:val="18"/>
              </w:rPr>
            </w:pPr>
            <w:r w:rsidRPr="0077564C">
              <w:rPr>
                <w:sz w:val="18"/>
              </w:rPr>
              <w:t>FTL</w:t>
            </w:r>
          </w:p>
        </w:tc>
        <w:tc>
          <w:tcPr>
            <w:tcW w:w="4080" w:type="dxa"/>
            <w:tcBorders>
              <w:top w:val="nil"/>
              <w:left w:val="nil"/>
              <w:bottom w:val="nil"/>
              <w:right w:val="nil"/>
            </w:tcBorders>
            <w:shd w:val="clear" w:color="auto" w:fill="auto"/>
            <w:vAlign w:val="center"/>
            <w:hideMark/>
          </w:tcPr>
          <w:p w14:paraId="70C7C107" w14:textId="77777777" w:rsidR="0077564C" w:rsidRPr="0077564C" w:rsidRDefault="0077564C" w:rsidP="0077564C">
            <w:pPr>
              <w:pStyle w:val="TableParagraph"/>
              <w:spacing w:line="180" w:lineRule="exact"/>
              <w:ind w:left="459" w:right="-394"/>
              <w:jc w:val="left"/>
              <w:rPr>
                <w:sz w:val="18"/>
              </w:rPr>
            </w:pPr>
            <w:r w:rsidRPr="0077564C">
              <w:rPr>
                <w:sz w:val="18"/>
              </w:rPr>
              <w:t>Federated Transfer Learning</w:t>
            </w:r>
          </w:p>
        </w:tc>
      </w:tr>
      <w:tr w:rsidR="0077564C" w:rsidRPr="0077564C" w14:paraId="70D9C497" w14:textId="77777777" w:rsidTr="0077564C">
        <w:trPr>
          <w:trHeight w:val="288"/>
        </w:trPr>
        <w:tc>
          <w:tcPr>
            <w:tcW w:w="1276" w:type="dxa"/>
            <w:tcBorders>
              <w:top w:val="nil"/>
              <w:left w:val="nil"/>
              <w:bottom w:val="nil"/>
              <w:right w:val="nil"/>
            </w:tcBorders>
            <w:shd w:val="clear" w:color="auto" w:fill="auto"/>
            <w:vAlign w:val="center"/>
            <w:hideMark/>
          </w:tcPr>
          <w:p w14:paraId="06A22147" w14:textId="77777777" w:rsidR="0077564C" w:rsidRPr="0077564C" w:rsidRDefault="0077564C" w:rsidP="0077564C">
            <w:pPr>
              <w:pStyle w:val="TableParagraph"/>
              <w:spacing w:line="180" w:lineRule="exact"/>
              <w:ind w:left="459" w:right="-394"/>
              <w:jc w:val="left"/>
              <w:rPr>
                <w:sz w:val="18"/>
              </w:rPr>
            </w:pPr>
            <w:r w:rsidRPr="0077564C">
              <w:rPr>
                <w:sz w:val="18"/>
              </w:rPr>
              <w:t>GBDT</w:t>
            </w:r>
          </w:p>
        </w:tc>
        <w:tc>
          <w:tcPr>
            <w:tcW w:w="4080" w:type="dxa"/>
            <w:tcBorders>
              <w:top w:val="nil"/>
              <w:left w:val="nil"/>
              <w:bottom w:val="nil"/>
              <w:right w:val="nil"/>
            </w:tcBorders>
            <w:shd w:val="clear" w:color="auto" w:fill="auto"/>
            <w:vAlign w:val="center"/>
            <w:hideMark/>
          </w:tcPr>
          <w:p w14:paraId="14E358FE" w14:textId="77777777" w:rsidR="0077564C" w:rsidRPr="0077564C" w:rsidRDefault="0077564C" w:rsidP="0077564C">
            <w:pPr>
              <w:pStyle w:val="TableParagraph"/>
              <w:spacing w:line="180" w:lineRule="exact"/>
              <w:ind w:left="459" w:right="-394"/>
              <w:jc w:val="left"/>
              <w:rPr>
                <w:sz w:val="18"/>
              </w:rPr>
            </w:pPr>
            <w:r w:rsidRPr="0077564C">
              <w:rPr>
                <w:sz w:val="18"/>
              </w:rPr>
              <w:t xml:space="preserve">Gradient Boosting Decision Trees </w:t>
            </w:r>
          </w:p>
        </w:tc>
      </w:tr>
      <w:tr w:rsidR="0077564C" w:rsidRPr="0077564C" w14:paraId="6988DE59" w14:textId="77777777" w:rsidTr="0077564C">
        <w:trPr>
          <w:trHeight w:val="288"/>
        </w:trPr>
        <w:tc>
          <w:tcPr>
            <w:tcW w:w="1276" w:type="dxa"/>
            <w:tcBorders>
              <w:top w:val="nil"/>
              <w:left w:val="nil"/>
              <w:bottom w:val="nil"/>
              <w:right w:val="nil"/>
            </w:tcBorders>
            <w:shd w:val="clear" w:color="auto" w:fill="auto"/>
            <w:vAlign w:val="center"/>
            <w:hideMark/>
          </w:tcPr>
          <w:p w14:paraId="6D57B729" w14:textId="77777777" w:rsidR="0077564C" w:rsidRPr="0077564C" w:rsidRDefault="0077564C" w:rsidP="0077564C">
            <w:pPr>
              <w:pStyle w:val="TableParagraph"/>
              <w:spacing w:line="180" w:lineRule="exact"/>
              <w:ind w:left="459" w:right="-394"/>
              <w:jc w:val="left"/>
              <w:rPr>
                <w:sz w:val="18"/>
              </w:rPr>
            </w:pPr>
            <w:r w:rsidRPr="0077564C">
              <w:rPr>
                <w:sz w:val="18"/>
              </w:rPr>
              <w:t>HFL</w:t>
            </w:r>
          </w:p>
        </w:tc>
        <w:tc>
          <w:tcPr>
            <w:tcW w:w="4080" w:type="dxa"/>
            <w:tcBorders>
              <w:top w:val="nil"/>
              <w:left w:val="nil"/>
              <w:bottom w:val="nil"/>
              <w:right w:val="nil"/>
            </w:tcBorders>
            <w:shd w:val="clear" w:color="auto" w:fill="auto"/>
            <w:vAlign w:val="center"/>
            <w:hideMark/>
          </w:tcPr>
          <w:p w14:paraId="591A85B9" w14:textId="77777777" w:rsidR="0077564C" w:rsidRPr="0077564C" w:rsidRDefault="0077564C" w:rsidP="0077564C">
            <w:pPr>
              <w:pStyle w:val="TableParagraph"/>
              <w:spacing w:line="180" w:lineRule="exact"/>
              <w:ind w:left="459" w:right="-394"/>
              <w:jc w:val="left"/>
              <w:rPr>
                <w:sz w:val="18"/>
              </w:rPr>
            </w:pPr>
            <w:r w:rsidRPr="0077564C">
              <w:rPr>
                <w:sz w:val="18"/>
              </w:rPr>
              <w:t>Horizontal Federated Learning</w:t>
            </w:r>
          </w:p>
        </w:tc>
      </w:tr>
      <w:tr w:rsidR="0077564C" w:rsidRPr="0077564C" w14:paraId="633F406C" w14:textId="77777777" w:rsidTr="0077564C">
        <w:trPr>
          <w:trHeight w:val="288"/>
        </w:trPr>
        <w:tc>
          <w:tcPr>
            <w:tcW w:w="1276" w:type="dxa"/>
            <w:tcBorders>
              <w:top w:val="nil"/>
              <w:left w:val="nil"/>
              <w:bottom w:val="nil"/>
              <w:right w:val="nil"/>
            </w:tcBorders>
            <w:shd w:val="clear" w:color="auto" w:fill="auto"/>
            <w:vAlign w:val="center"/>
            <w:hideMark/>
          </w:tcPr>
          <w:p w14:paraId="42C6FBDC" w14:textId="77777777" w:rsidR="0077564C" w:rsidRPr="0077564C" w:rsidRDefault="0077564C" w:rsidP="0077564C">
            <w:pPr>
              <w:pStyle w:val="TableParagraph"/>
              <w:spacing w:line="180" w:lineRule="exact"/>
              <w:ind w:left="459" w:right="-394"/>
              <w:jc w:val="left"/>
              <w:rPr>
                <w:sz w:val="18"/>
              </w:rPr>
            </w:pPr>
            <w:r w:rsidRPr="0077564C">
              <w:rPr>
                <w:sz w:val="18"/>
              </w:rPr>
              <w:t>IoT</w:t>
            </w:r>
          </w:p>
        </w:tc>
        <w:tc>
          <w:tcPr>
            <w:tcW w:w="4080" w:type="dxa"/>
            <w:tcBorders>
              <w:top w:val="nil"/>
              <w:left w:val="nil"/>
              <w:bottom w:val="nil"/>
              <w:right w:val="nil"/>
            </w:tcBorders>
            <w:shd w:val="clear" w:color="auto" w:fill="auto"/>
            <w:vAlign w:val="center"/>
            <w:hideMark/>
          </w:tcPr>
          <w:p w14:paraId="66B9069A" w14:textId="77777777" w:rsidR="0077564C" w:rsidRPr="0077564C" w:rsidRDefault="0077564C" w:rsidP="0077564C">
            <w:pPr>
              <w:pStyle w:val="TableParagraph"/>
              <w:spacing w:line="180" w:lineRule="exact"/>
              <w:ind w:left="459" w:right="-394"/>
              <w:jc w:val="left"/>
              <w:rPr>
                <w:sz w:val="18"/>
              </w:rPr>
            </w:pPr>
            <w:r w:rsidRPr="0077564C">
              <w:rPr>
                <w:sz w:val="18"/>
              </w:rPr>
              <w:t>Internet of Things</w:t>
            </w:r>
          </w:p>
        </w:tc>
      </w:tr>
      <w:tr w:rsidR="0077564C" w:rsidRPr="0077564C" w14:paraId="338E01AE" w14:textId="77777777" w:rsidTr="0077564C">
        <w:trPr>
          <w:trHeight w:val="288"/>
        </w:trPr>
        <w:tc>
          <w:tcPr>
            <w:tcW w:w="1276" w:type="dxa"/>
            <w:tcBorders>
              <w:top w:val="nil"/>
              <w:left w:val="nil"/>
              <w:bottom w:val="nil"/>
              <w:right w:val="nil"/>
            </w:tcBorders>
            <w:shd w:val="clear" w:color="auto" w:fill="auto"/>
            <w:vAlign w:val="center"/>
            <w:hideMark/>
          </w:tcPr>
          <w:p w14:paraId="0C976074" w14:textId="77777777" w:rsidR="0077564C" w:rsidRPr="0077564C" w:rsidRDefault="0077564C" w:rsidP="0077564C">
            <w:pPr>
              <w:pStyle w:val="TableParagraph"/>
              <w:spacing w:line="180" w:lineRule="exact"/>
              <w:ind w:left="459" w:right="-394"/>
              <w:jc w:val="left"/>
              <w:rPr>
                <w:sz w:val="18"/>
              </w:rPr>
            </w:pPr>
            <w:r w:rsidRPr="0077564C">
              <w:rPr>
                <w:sz w:val="18"/>
              </w:rPr>
              <w:t>JN(s)</w:t>
            </w:r>
          </w:p>
        </w:tc>
        <w:tc>
          <w:tcPr>
            <w:tcW w:w="4080" w:type="dxa"/>
            <w:tcBorders>
              <w:top w:val="nil"/>
              <w:left w:val="nil"/>
              <w:bottom w:val="nil"/>
              <w:right w:val="nil"/>
            </w:tcBorders>
            <w:shd w:val="clear" w:color="auto" w:fill="auto"/>
            <w:vAlign w:val="center"/>
            <w:hideMark/>
          </w:tcPr>
          <w:p w14:paraId="265C073A" w14:textId="77777777" w:rsidR="0077564C" w:rsidRPr="0077564C" w:rsidRDefault="0077564C" w:rsidP="0077564C">
            <w:pPr>
              <w:pStyle w:val="TableParagraph"/>
              <w:spacing w:line="180" w:lineRule="exact"/>
              <w:ind w:left="459" w:right="-394"/>
              <w:jc w:val="left"/>
              <w:rPr>
                <w:sz w:val="18"/>
              </w:rPr>
            </w:pPr>
            <w:r w:rsidRPr="0077564C">
              <w:rPr>
                <w:sz w:val="18"/>
              </w:rPr>
              <w:t>Jupyter Notebook(s)</w:t>
            </w:r>
          </w:p>
        </w:tc>
      </w:tr>
      <w:tr w:rsidR="0077564C" w:rsidRPr="0077564C" w14:paraId="59A01A67" w14:textId="77777777" w:rsidTr="0077564C">
        <w:trPr>
          <w:trHeight w:val="288"/>
        </w:trPr>
        <w:tc>
          <w:tcPr>
            <w:tcW w:w="1276" w:type="dxa"/>
            <w:tcBorders>
              <w:top w:val="nil"/>
              <w:left w:val="nil"/>
              <w:bottom w:val="nil"/>
              <w:right w:val="nil"/>
            </w:tcBorders>
            <w:shd w:val="clear" w:color="auto" w:fill="auto"/>
            <w:vAlign w:val="center"/>
            <w:hideMark/>
          </w:tcPr>
          <w:p w14:paraId="69E3403B" w14:textId="77777777" w:rsidR="0077564C" w:rsidRPr="0077564C" w:rsidRDefault="0077564C" w:rsidP="0077564C">
            <w:pPr>
              <w:pStyle w:val="TableParagraph"/>
              <w:spacing w:line="180" w:lineRule="exact"/>
              <w:ind w:left="459" w:right="-394"/>
              <w:jc w:val="left"/>
              <w:rPr>
                <w:sz w:val="18"/>
              </w:rPr>
            </w:pPr>
            <w:r w:rsidRPr="0077564C">
              <w:rPr>
                <w:sz w:val="18"/>
              </w:rPr>
              <w:t>LSTM(s)</w:t>
            </w:r>
          </w:p>
        </w:tc>
        <w:tc>
          <w:tcPr>
            <w:tcW w:w="4080" w:type="dxa"/>
            <w:tcBorders>
              <w:top w:val="nil"/>
              <w:left w:val="nil"/>
              <w:bottom w:val="nil"/>
              <w:right w:val="nil"/>
            </w:tcBorders>
            <w:shd w:val="clear" w:color="auto" w:fill="auto"/>
            <w:vAlign w:val="center"/>
            <w:hideMark/>
          </w:tcPr>
          <w:p w14:paraId="4E241756" w14:textId="77777777" w:rsidR="0077564C" w:rsidRPr="0077564C" w:rsidRDefault="0077564C" w:rsidP="0077564C">
            <w:pPr>
              <w:pStyle w:val="TableParagraph"/>
              <w:spacing w:line="180" w:lineRule="exact"/>
              <w:ind w:left="459" w:right="-394"/>
              <w:jc w:val="left"/>
              <w:rPr>
                <w:sz w:val="18"/>
              </w:rPr>
            </w:pPr>
            <w:r w:rsidRPr="0077564C">
              <w:rPr>
                <w:sz w:val="18"/>
              </w:rPr>
              <w:t>Long Short-Term Memory Networks</w:t>
            </w:r>
          </w:p>
        </w:tc>
      </w:tr>
      <w:tr w:rsidR="0077564C" w:rsidRPr="0077564C" w14:paraId="64AAD24B" w14:textId="77777777" w:rsidTr="0077564C">
        <w:trPr>
          <w:trHeight w:val="288"/>
        </w:trPr>
        <w:tc>
          <w:tcPr>
            <w:tcW w:w="1276" w:type="dxa"/>
            <w:tcBorders>
              <w:top w:val="nil"/>
              <w:left w:val="nil"/>
              <w:bottom w:val="nil"/>
              <w:right w:val="nil"/>
            </w:tcBorders>
            <w:shd w:val="clear" w:color="auto" w:fill="auto"/>
            <w:vAlign w:val="center"/>
            <w:hideMark/>
          </w:tcPr>
          <w:p w14:paraId="6E21CB4A" w14:textId="77777777" w:rsidR="0077564C" w:rsidRPr="0077564C" w:rsidRDefault="0077564C" w:rsidP="0077564C">
            <w:pPr>
              <w:pStyle w:val="TableParagraph"/>
              <w:spacing w:line="180" w:lineRule="exact"/>
              <w:ind w:left="459" w:right="-394"/>
              <w:jc w:val="left"/>
              <w:rPr>
                <w:sz w:val="18"/>
              </w:rPr>
            </w:pPr>
            <w:r w:rsidRPr="0077564C">
              <w:rPr>
                <w:sz w:val="18"/>
              </w:rPr>
              <w:t>ML</w:t>
            </w:r>
          </w:p>
        </w:tc>
        <w:tc>
          <w:tcPr>
            <w:tcW w:w="4080" w:type="dxa"/>
            <w:tcBorders>
              <w:top w:val="nil"/>
              <w:left w:val="nil"/>
              <w:bottom w:val="nil"/>
              <w:right w:val="nil"/>
            </w:tcBorders>
            <w:shd w:val="clear" w:color="auto" w:fill="auto"/>
            <w:vAlign w:val="center"/>
            <w:hideMark/>
          </w:tcPr>
          <w:p w14:paraId="2180C8FA" w14:textId="77777777" w:rsidR="0077564C" w:rsidRPr="0077564C" w:rsidRDefault="0077564C" w:rsidP="0077564C">
            <w:pPr>
              <w:pStyle w:val="TableParagraph"/>
              <w:spacing w:line="180" w:lineRule="exact"/>
              <w:ind w:left="459" w:right="-394"/>
              <w:jc w:val="left"/>
              <w:rPr>
                <w:sz w:val="18"/>
              </w:rPr>
            </w:pPr>
            <w:r w:rsidRPr="0077564C">
              <w:rPr>
                <w:sz w:val="18"/>
              </w:rPr>
              <w:t>Machine Learning</w:t>
            </w:r>
          </w:p>
        </w:tc>
      </w:tr>
      <w:tr w:rsidR="0077564C" w:rsidRPr="0077564C" w14:paraId="2672B716" w14:textId="77777777" w:rsidTr="0077564C">
        <w:trPr>
          <w:trHeight w:val="288"/>
        </w:trPr>
        <w:tc>
          <w:tcPr>
            <w:tcW w:w="1276" w:type="dxa"/>
            <w:tcBorders>
              <w:top w:val="nil"/>
              <w:left w:val="nil"/>
              <w:bottom w:val="nil"/>
              <w:right w:val="nil"/>
            </w:tcBorders>
            <w:shd w:val="clear" w:color="auto" w:fill="auto"/>
            <w:vAlign w:val="center"/>
            <w:hideMark/>
          </w:tcPr>
          <w:p w14:paraId="08527F49" w14:textId="77777777" w:rsidR="0077564C" w:rsidRPr="0077564C" w:rsidRDefault="0077564C" w:rsidP="0077564C">
            <w:pPr>
              <w:pStyle w:val="TableParagraph"/>
              <w:spacing w:line="180" w:lineRule="exact"/>
              <w:ind w:left="459" w:right="-394"/>
              <w:jc w:val="left"/>
              <w:rPr>
                <w:sz w:val="18"/>
              </w:rPr>
            </w:pPr>
            <w:r w:rsidRPr="0077564C">
              <w:rPr>
                <w:sz w:val="18"/>
              </w:rPr>
              <w:t>NF</w:t>
            </w:r>
          </w:p>
        </w:tc>
        <w:tc>
          <w:tcPr>
            <w:tcW w:w="4080" w:type="dxa"/>
            <w:tcBorders>
              <w:top w:val="nil"/>
              <w:left w:val="nil"/>
              <w:bottom w:val="nil"/>
              <w:right w:val="nil"/>
            </w:tcBorders>
            <w:shd w:val="clear" w:color="auto" w:fill="auto"/>
            <w:vAlign w:val="center"/>
            <w:hideMark/>
          </w:tcPr>
          <w:p w14:paraId="5FE9C68B" w14:textId="77777777" w:rsidR="0077564C" w:rsidRPr="0077564C" w:rsidRDefault="0077564C" w:rsidP="0077564C">
            <w:pPr>
              <w:pStyle w:val="TableParagraph"/>
              <w:spacing w:line="180" w:lineRule="exact"/>
              <w:ind w:left="459" w:right="-394"/>
              <w:jc w:val="left"/>
              <w:rPr>
                <w:sz w:val="18"/>
              </w:rPr>
            </w:pPr>
            <w:r w:rsidRPr="0077564C">
              <w:rPr>
                <w:sz w:val="18"/>
              </w:rPr>
              <w:t>Nvidia Flare</w:t>
            </w:r>
          </w:p>
        </w:tc>
      </w:tr>
      <w:tr w:rsidR="0077564C" w:rsidRPr="0077564C" w14:paraId="1CDB51AB" w14:textId="77777777" w:rsidTr="0077564C">
        <w:trPr>
          <w:trHeight w:val="288"/>
        </w:trPr>
        <w:tc>
          <w:tcPr>
            <w:tcW w:w="1276" w:type="dxa"/>
            <w:tcBorders>
              <w:top w:val="nil"/>
              <w:left w:val="nil"/>
              <w:bottom w:val="nil"/>
              <w:right w:val="nil"/>
            </w:tcBorders>
            <w:shd w:val="clear" w:color="auto" w:fill="auto"/>
            <w:vAlign w:val="center"/>
            <w:hideMark/>
          </w:tcPr>
          <w:p w14:paraId="19E692BF" w14:textId="77777777" w:rsidR="0077564C" w:rsidRPr="0077564C" w:rsidRDefault="0077564C" w:rsidP="0077564C">
            <w:pPr>
              <w:pStyle w:val="TableParagraph"/>
              <w:spacing w:line="180" w:lineRule="exact"/>
              <w:ind w:left="459" w:right="-394"/>
              <w:jc w:val="left"/>
              <w:rPr>
                <w:sz w:val="18"/>
              </w:rPr>
            </w:pPr>
            <w:r w:rsidRPr="0077564C">
              <w:rPr>
                <w:sz w:val="18"/>
              </w:rPr>
              <w:t xml:space="preserve">NN </w:t>
            </w:r>
          </w:p>
        </w:tc>
        <w:tc>
          <w:tcPr>
            <w:tcW w:w="4080" w:type="dxa"/>
            <w:tcBorders>
              <w:top w:val="nil"/>
              <w:left w:val="nil"/>
              <w:bottom w:val="nil"/>
              <w:right w:val="nil"/>
            </w:tcBorders>
            <w:shd w:val="clear" w:color="auto" w:fill="auto"/>
            <w:vAlign w:val="center"/>
            <w:hideMark/>
          </w:tcPr>
          <w:p w14:paraId="3D98755D" w14:textId="77777777" w:rsidR="0077564C" w:rsidRPr="0077564C" w:rsidRDefault="0077564C" w:rsidP="0077564C">
            <w:pPr>
              <w:pStyle w:val="TableParagraph"/>
              <w:spacing w:line="180" w:lineRule="exact"/>
              <w:ind w:left="459" w:right="-394"/>
              <w:jc w:val="left"/>
              <w:rPr>
                <w:sz w:val="18"/>
              </w:rPr>
            </w:pPr>
            <w:r w:rsidRPr="0077564C">
              <w:rPr>
                <w:sz w:val="18"/>
              </w:rPr>
              <w:t>Neural Network</w:t>
            </w:r>
          </w:p>
        </w:tc>
      </w:tr>
      <w:tr w:rsidR="0077564C" w:rsidRPr="0077564C" w14:paraId="70A823C8" w14:textId="77777777" w:rsidTr="0077564C">
        <w:trPr>
          <w:trHeight w:val="288"/>
        </w:trPr>
        <w:tc>
          <w:tcPr>
            <w:tcW w:w="1276" w:type="dxa"/>
            <w:tcBorders>
              <w:top w:val="nil"/>
              <w:left w:val="nil"/>
              <w:bottom w:val="nil"/>
              <w:right w:val="nil"/>
            </w:tcBorders>
            <w:shd w:val="clear" w:color="auto" w:fill="auto"/>
            <w:vAlign w:val="center"/>
            <w:hideMark/>
          </w:tcPr>
          <w:p w14:paraId="24D8E1A4" w14:textId="77777777" w:rsidR="0077564C" w:rsidRPr="0077564C" w:rsidRDefault="0077564C" w:rsidP="0077564C">
            <w:pPr>
              <w:pStyle w:val="TableParagraph"/>
              <w:spacing w:line="180" w:lineRule="exact"/>
              <w:ind w:left="459" w:right="-394"/>
              <w:jc w:val="left"/>
              <w:rPr>
                <w:sz w:val="18"/>
              </w:rPr>
            </w:pPr>
            <w:r w:rsidRPr="0077564C">
              <w:rPr>
                <w:sz w:val="18"/>
              </w:rPr>
              <w:t>non-IID</w:t>
            </w:r>
          </w:p>
        </w:tc>
        <w:tc>
          <w:tcPr>
            <w:tcW w:w="4080" w:type="dxa"/>
            <w:tcBorders>
              <w:top w:val="nil"/>
              <w:left w:val="nil"/>
              <w:bottom w:val="nil"/>
              <w:right w:val="nil"/>
            </w:tcBorders>
            <w:shd w:val="clear" w:color="auto" w:fill="auto"/>
            <w:vAlign w:val="center"/>
            <w:hideMark/>
          </w:tcPr>
          <w:p w14:paraId="2F552639" w14:textId="77777777" w:rsidR="0077564C" w:rsidRPr="0077564C" w:rsidRDefault="0077564C" w:rsidP="0077564C">
            <w:pPr>
              <w:pStyle w:val="TableParagraph"/>
              <w:spacing w:line="180" w:lineRule="exact"/>
              <w:ind w:left="459" w:right="-394"/>
              <w:jc w:val="left"/>
              <w:rPr>
                <w:sz w:val="18"/>
              </w:rPr>
            </w:pPr>
            <w:r w:rsidRPr="0077564C">
              <w:rPr>
                <w:sz w:val="18"/>
              </w:rPr>
              <w:t xml:space="preserve">non-Independent and Identically Distributed </w:t>
            </w:r>
          </w:p>
        </w:tc>
      </w:tr>
      <w:tr w:rsidR="0077564C" w:rsidRPr="0077564C" w14:paraId="20A0C056" w14:textId="77777777" w:rsidTr="0077564C">
        <w:trPr>
          <w:trHeight w:val="288"/>
        </w:trPr>
        <w:tc>
          <w:tcPr>
            <w:tcW w:w="1276" w:type="dxa"/>
            <w:tcBorders>
              <w:top w:val="nil"/>
              <w:left w:val="nil"/>
              <w:bottom w:val="nil"/>
              <w:right w:val="nil"/>
            </w:tcBorders>
            <w:shd w:val="clear" w:color="auto" w:fill="auto"/>
            <w:vAlign w:val="center"/>
            <w:hideMark/>
          </w:tcPr>
          <w:p w14:paraId="7D71B001" w14:textId="77777777" w:rsidR="0077564C" w:rsidRPr="0077564C" w:rsidRDefault="0077564C" w:rsidP="0077564C">
            <w:pPr>
              <w:pStyle w:val="TableParagraph"/>
              <w:spacing w:line="180" w:lineRule="exact"/>
              <w:ind w:left="459" w:right="-394"/>
              <w:jc w:val="left"/>
              <w:rPr>
                <w:sz w:val="18"/>
              </w:rPr>
            </w:pPr>
            <w:r w:rsidRPr="0077564C">
              <w:rPr>
                <w:sz w:val="18"/>
              </w:rPr>
              <w:t>REST</w:t>
            </w:r>
          </w:p>
        </w:tc>
        <w:tc>
          <w:tcPr>
            <w:tcW w:w="4080" w:type="dxa"/>
            <w:tcBorders>
              <w:top w:val="nil"/>
              <w:left w:val="nil"/>
              <w:bottom w:val="nil"/>
              <w:right w:val="nil"/>
            </w:tcBorders>
            <w:shd w:val="clear" w:color="auto" w:fill="auto"/>
            <w:vAlign w:val="center"/>
            <w:hideMark/>
          </w:tcPr>
          <w:p w14:paraId="0D7A1C6A" w14:textId="77777777" w:rsidR="0077564C" w:rsidRPr="0077564C" w:rsidRDefault="0077564C" w:rsidP="0077564C">
            <w:pPr>
              <w:pStyle w:val="TableParagraph"/>
              <w:spacing w:line="180" w:lineRule="exact"/>
              <w:ind w:left="459" w:right="-394"/>
              <w:jc w:val="left"/>
              <w:rPr>
                <w:sz w:val="18"/>
              </w:rPr>
            </w:pPr>
            <w:r w:rsidRPr="0077564C">
              <w:rPr>
                <w:sz w:val="18"/>
              </w:rPr>
              <w:t xml:space="preserve">Representational State Transfer </w:t>
            </w:r>
          </w:p>
        </w:tc>
      </w:tr>
      <w:tr w:rsidR="0077564C" w:rsidRPr="0077564C" w14:paraId="7B03010F" w14:textId="77777777" w:rsidTr="0077564C">
        <w:trPr>
          <w:trHeight w:val="288"/>
        </w:trPr>
        <w:tc>
          <w:tcPr>
            <w:tcW w:w="1276" w:type="dxa"/>
            <w:tcBorders>
              <w:top w:val="nil"/>
              <w:left w:val="nil"/>
              <w:bottom w:val="nil"/>
              <w:right w:val="nil"/>
            </w:tcBorders>
            <w:shd w:val="clear" w:color="auto" w:fill="auto"/>
            <w:vAlign w:val="center"/>
            <w:hideMark/>
          </w:tcPr>
          <w:p w14:paraId="51FF7510" w14:textId="77777777" w:rsidR="0077564C" w:rsidRPr="0077564C" w:rsidRDefault="0077564C" w:rsidP="0077564C">
            <w:pPr>
              <w:pStyle w:val="TableParagraph"/>
              <w:spacing w:line="180" w:lineRule="exact"/>
              <w:ind w:left="459" w:right="-394"/>
              <w:jc w:val="left"/>
              <w:rPr>
                <w:sz w:val="18"/>
              </w:rPr>
            </w:pPr>
            <w:r w:rsidRPr="0077564C">
              <w:rPr>
                <w:sz w:val="18"/>
              </w:rPr>
              <w:t>RO(s)</w:t>
            </w:r>
          </w:p>
        </w:tc>
        <w:tc>
          <w:tcPr>
            <w:tcW w:w="4080" w:type="dxa"/>
            <w:tcBorders>
              <w:top w:val="nil"/>
              <w:left w:val="nil"/>
              <w:bottom w:val="nil"/>
              <w:right w:val="nil"/>
            </w:tcBorders>
            <w:shd w:val="clear" w:color="auto" w:fill="auto"/>
            <w:vAlign w:val="center"/>
            <w:hideMark/>
          </w:tcPr>
          <w:p w14:paraId="503ACE23" w14:textId="77777777" w:rsidR="0077564C" w:rsidRPr="0077564C" w:rsidRDefault="0077564C" w:rsidP="0077564C">
            <w:pPr>
              <w:pStyle w:val="TableParagraph"/>
              <w:spacing w:line="180" w:lineRule="exact"/>
              <w:ind w:left="459" w:right="-394"/>
              <w:jc w:val="left"/>
              <w:rPr>
                <w:sz w:val="18"/>
              </w:rPr>
            </w:pPr>
            <w:r w:rsidRPr="0077564C">
              <w:rPr>
                <w:sz w:val="18"/>
              </w:rPr>
              <w:t>Research Objective(s)</w:t>
            </w:r>
          </w:p>
        </w:tc>
      </w:tr>
      <w:tr w:rsidR="0077564C" w:rsidRPr="0077564C" w14:paraId="7D491653" w14:textId="77777777" w:rsidTr="0077564C">
        <w:trPr>
          <w:trHeight w:val="288"/>
        </w:trPr>
        <w:tc>
          <w:tcPr>
            <w:tcW w:w="1276" w:type="dxa"/>
            <w:tcBorders>
              <w:top w:val="nil"/>
              <w:left w:val="nil"/>
              <w:bottom w:val="nil"/>
              <w:right w:val="nil"/>
            </w:tcBorders>
            <w:shd w:val="clear" w:color="auto" w:fill="auto"/>
            <w:vAlign w:val="center"/>
            <w:hideMark/>
          </w:tcPr>
          <w:p w14:paraId="3D4C8F51" w14:textId="77777777" w:rsidR="0077564C" w:rsidRPr="0077564C" w:rsidRDefault="0077564C" w:rsidP="0077564C">
            <w:pPr>
              <w:pStyle w:val="TableParagraph"/>
              <w:spacing w:line="180" w:lineRule="exact"/>
              <w:ind w:left="459" w:right="-394"/>
              <w:jc w:val="left"/>
              <w:rPr>
                <w:sz w:val="18"/>
              </w:rPr>
            </w:pPr>
            <w:r w:rsidRPr="0077564C">
              <w:rPr>
                <w:sz w:val="18"/>
              </w:rPr>
              <w:t>RSNA</w:t>
            </w:r>
          </w:p>
        </w:tc>
        <w:tc>
          <w:tcPr>
            <w:tcW w:w="4080" w:type="dxa"/>
            <w:tcBorders>
              <w:top w:val="nil"/>
              <w:left w:val="nil"/>
              <w:bottom w:val="nil"/>
              <w:right w:val="nil"/>
            </w:tcBorders>
            <w:shd w:val="clear" w:color="auto" w:fill="auto"/>
            <w:vAlign w:val="center"/>
            <w:hideMark/>
          </w:tcPr>
          <w:p w14:paraId="3D22DB6F" w14:textId="77777777" w:rsidR="0077564C" w:rsidRPr="0077564C" w:rsidRDefault="0077564C" w:rsidP="0077564C">
            <w:pPr>
              <w:pStyle w:val="TableParagraph"/>
              <w:spacing w:line="180" w:lineRule="exact"/>
              <w:ind w:left="459" w:right="-394"/>
              <w:jc w:val="left"/>
              <w:rPr>
                <w:sz w:val="18"/>
              </w:rPr>
            </w:pPr>
            <w:r w:rsidRPr="0077564C">
              <w:rPr>
                <w:sz w:val="18"/>
              </w:rPr>
              <w:t xml:space="preserve">Radiological Society of North America </w:t>
            </w:r>
          </w:p>
        </w:tc>
      </w:tr>
      <w:tr w:rsidR="0077564C" w:rsidRPr="0077564C" w14:paraId="705ED193" w14:textId="77777777" w:rsidTr="0077564C">
        <w:trPr>
          <w:trHeight w:val="288"/>
        </w:trPr>
        <w:tc>
          <w:tcPr>
            <w:tcW w:w="1276" w:type="dxa"/>
            <w:tcBorders>
              <w:top w:val="nil"/>
              <w:left w:val="nil"/>
              <w:bottom w:val="nil"/>
              <w:right w:val="nil"/>
            </w:tcBorders>
            <w:shd w:val="clear" w:color="auto" w:fill="auto"/>
            <w:vAlign w:val="center"/>
            <w:hideMark/>
          </w:tcPr>
          <w:p w14:paraId="77EA68A8" w14:textId="77777777" w:rsidR="0077564C" w:rsidRPr="0077564C" w:rsidRDefault="0077564C" w:rsidP="0077564C">
            <w:pPr>
              <w:pStyle w:val="TableParagraph"/>
              <w:spacing w:line="180" w:lineRule="exact"/>
              <w:ind w:left="459" w:right="-394"/>
              <w:jc w:val="left"/>
              <w:rPr>
                <w:sz w:val="18"/>
              </w:rPr>
            </w:pPr>
            <w:r w:rsidRPr="0077564C">
              <w:rPr>
                <w:sz w:val="18"/>
              </w:rPr>
              <w:t>SDK</w:t>
            </w:r>
          </w:p>
        </w:tc>
        <w:tc>
          <w:tcPr>
            <w:tcW w:w="4080" w:type="dxa"/>
            <w:tcBorders>
              <w:top w:val="nil"/>
              <w:left w:val="nil"/>
              <w:bottom w:val="nil"/>
              <w:right w:val="nil"/>
            </w:tcBorders>
            <w:shd w:val="clear" w:color="auto" w:fill="auto"/>
            <w:vAlign w:val="center"/>
            <w:hideMark/>
          </w:tcPr>
          <w:p w14:paraId="76BDF4A2" w14:textId="77777777" w:rsidR="0077564C" w:rsidRPr="0077564C" w:rsidRDefault="0077564C" w:rsidP="0077564C">
            <w:pPr>
              <w:pStyle w:val="TableParagraph"/>
              <w:spacing w:line="180" w:lineRule="exact"/>
              <w:ind w:left="459" w:right="-394"/>
              <w:jc w:val="left"/>
              <w:rPr>
                <w:sz w:val="18"/>
              </w:rPr>
            </w:pPr>
            <w:r w:rsidRPr="0077564C">
              <w:rPr>
                <w:sz w:val="18"/>
              </w:rPr>
              <w:t xml:space="preserve">Software Development Kit </w:t>
            </w:r>
          </w:p>
        </w:tc>
      </w:tr>
      <w:tr w:rsidR="0077564C" w:rsidRPr="0077564C" w14:paraId="212387B3" w14:textId="77777777" w:rsidTr="0077564C">
        <w:trPr>
          <w:trHeight w:val="288"/>
        </w:trPr>
        <w:tc>
          <w:tcPr>
            <w:tcW w:w="1276" w:type="dxa"/>
            <w:tcBorders>
              <w:top w:val="nil"/>
              <w:left w:val="nil"/>
              <w:bottom w:val="nil"/>
              <w:right w:val="nil"/>
            </w:tcBorders>
            <w:shd w:val="clear" w:color="auto" w:fill="auto"/>
            <w:vAlign w:val="center"/>
            <w:hideMark/>
          </w:tcPr>
          <w:p w14:paraId="009AF5CF" w14:textId="77777777" w:rsidR="0077564C" w:rsidRPr="0077564C" w:rsidRDefault="0077564C" w:rsidP="0077564C">
            <w:pPr>
              <w:pStyle w:val="TableParagraph"/>
              <w:spacing w:line="180" w:lineRule="exact"/>
              <w:ind w:left="459" w:right="-394"/>
              <w:jc w:val="left"/>
              <w:rPr>
                <w:sz w:val="18"/>
              </w:rPr>
            </w:pPr>
            <w:r w:rsidRPr="0077564C">
              <w:rPr>
                <w:sz w:val="18"/>
              </w:rPr>
              <w:t>TFF</w:t>
            </w:r>
          </w:p>
        </w:tc>
        <w:tc>
          <w:tcPr>
            <w:tcW w:w="4080" w:type="dxa"/>
            <w:tcBorders>
              <w:top w:val="nil"/>
              <w:left w:val="nil"/>
              <w:bottom w:val="nil"/>
              <w:right w:val="nil"/>
            </w:tcBorders>
            <w:shd w:val="clear" w:color="auto" w:fill="auto"/>
            <w:vAlign w:val="center"/>
            <w:hideMark/>
          </w:tcPr>
          <w:p w14:paraId="53D4ADFC" w14:textId="77777777" w:rsidR="0077564C" w:rsidRPr="0077564C" w:rsidRDefault="0077564C" w:rsidP="0077564C">
            <w:pPr>
              <w:pStyle w:val="TableParagraph"/>
              <w:spacing w:line="180" w:lineRule="exact"/>
              <w:ind w:left="459" w:right="-394"/>
              <w:jc w:val="left"/>
              <w:rPr>
                <w:sz w:val="18"/>
              </w:rPr>
            </w:pPr>
            <w:r w:rsidRPr="0077564C">
              <w:rPr>
                <w:sz w:val="18"/>
              </w:rPr>
              <w:t>TensorFlow Federated</w:t>
            </w:r>
          </w:p>
        </w:tc>
      </w:tr>
      <w:tr w:rsidR="0077564C" w:rsidRPr="0077564C" w14:paraId="49E68BB8" w14:textId="77777777" w:rsidTr="0077564C">
        <w:trPr>
          <w:trHeight w:val="288"/>
        </w:trPr>
        <w:tc>
          <w:tcPr>
            <w:tcW w:w="1276" w:type="dxa"/>
            <w:tcBorders>
              <w:top w:val="nil"/>
              <w:left w:val="nil"/>
              <w:bottom w:val="nil"/>
              <w:right w:val="nil"/>
            </w:tcBorders>
            <w:shd w:val="clear" w:color="auto" w:fill="auto"/>
            <w:vAlign w:val="center"/>
            <w:hideMark/>
          </w:tcPr>
          <w:p w14:paraId="6B199339" w14:textId="77777777" w:rsidR="0077564C" w:rsidRPr="0077564C" w:rsidRDefault="0077564C" w:rsidP="0077564C">
            <w:pPr>
              <w:pStyle w:val="TableParagraph"/>
              <w:spacing w:line="180" w:lineRule="exact"/>
              <w:ind w:left="459" w:right="-394"/>
              <w:jc w:val="left"/>
              <w:rPr>
                <w:sz w:val="18"/>
              </w:rPr>
            </w:pPr>
            <w:r w:rsidRPr="0077564C">
              <w:rPr>
                <w:sz w:val="18"/>
              </w:rPr>
              <w:t>VFL</w:t>
            </w:r>
          </w:p>
        </w:tc>
        <w:tc>
          <w:tcPr>
            <w:tcW w:w="4080" w:type="dxa"/>
            <w:tcBorders>
              <w:top w:val="nil"/>
              <w:left w:val="nil"/>
              <w:bottom w:val="nil"/>
              <w:right w:val="nil"/>
            </w:tcBorders>
            <w:shd w:val="clear" w:color="auto" w:fill="auto"/>
            <w:vAlign w:val="center"/>
            <w:hideMark/>
          </w:tcPr>
          <w:p w14:paraId="4F31F08F" w14:textId="77777777" w:rsidR="0077564C" w:rsidRPr="0077564C" w:rsidRDefault="0077564C" w:rsidP="0077564C">
            <w:pPr>
              <w:pStyle w:val="TableParagraph"/>
              <w:spacing w:line="180" w:lineRule="exact"/>
              <w:ind w:left="459" w:right="-394"/>
              <w:jc w:val="left"/>
              <w:rPr>
                <w:sz w:val="18"/>
              </w:rPr>
            </w:pPr>
            <w:r w:rsidRPr="0077564C">
              <w:rPr>
                <w:sz w:val="18"/>
              </w:rPr>
              <w:t>Vertical Federated Learning</w:t>
            </w:r>
          </w:p>
        </w:tc>
      </w:tr>
    </w:tbl>
    <w:p w14:paraId="708DB58D" w14:textId="77777777" w:rsidR="005C2598" w:rsidRDefault="005C2598" w:rsidP="0077564C">
      <w:pPr>
        <w:pStyle w:val="TableParagraph"/>
        <w:spacing w:line="180" w:lineRule="exact"/>
        <w:ind w:left="426"/>
        <w:jc w:val="left"/>
        <w:rPr>
          <w:sz w:val="18"/>
        </w:rPr>
      </w:pPr>
    </w:p>
    <w:p w14:paraId="0D9E402F" w14:textId="77777777" w:rsidR="005C2598" w:rsidRDefault="005C2598">
      <w:pPr>
        <w:spacing w:line="180" w:lineRule="exact"/>
        <w:rPr>
          <w:sz w:val="18"/>
        </w:rPr>
      </w:pPr>
    </w:p>
    <w:p w14:paraId="2410EF45" w14:textId="77777777" w:rsidR="005C2598" w:rsidRDefault="005C2598">
      <w:pPr>
        <w:spacing w:line="180" w:lineRule="exact"/>
        <w:rPr>
          <w:sz w:val="18"/>
        </w:rPr>
      </w:pPr>
    </w:p>
    <w:p w14:paraId="003F257B" w14:textId="77777777" w:rsidR="005C2598" w:rsidRPr="00984DDF" w:rsidRDefault="005C2598">
      <w:pPr>
        <w:spacing w:line="180" w:lineRule="exact"/>
        <w:rPr>
          <w:sz w:val="18"/>
        </w:rPr>
        <w:sectPr w:rsidR="005C2598" w:rsidRPr="00984DDF">
          <w:pgSz w:w="11910" w:h="16840"/>
          <w:pgMar w:top="1300" w:right="1100" w:bottom="1460" w:left="900" w:header="0" w:footer="1261" w:gutter="0"/>
          <w:cols w:space="720"/>
        </w:sectPr>
      </w:pPr>
    </w:p>
    <w:p w14:paraId="118D9077" w14:textId="77777777" w:rsidR="002A583A" w:rsidRPr="00984DDF" w:rsidRDefault="000910E1" w:rsidP="00810087">
      <w:pPr>
        <w:pStyle w:val="Heading1"/>
      </w:pPr>
      <w:bookmarkStart w:id="2" w:name="_Toc173755882"/>
      <w:r w:rsidRPr="00984DDF">
        <w:lastRenderedPageBreak/>
        <w:t>Figures</w:t>
      </w:r>
      <w:bookmarkEnd w:id="2"/>
    </w:p>
    <w:p w14:paraId="7EEBE238" w14:textId="77777777" w:rsidR="002A583A" w:rsidRPr="00984DDF" w:rsidRDefault="002A583A">
      <w:pPr>
        <w:pStyle w:val="BodyText"/>
        <w:spacing w:before="11"/>
        <w:rPr>
          <w:b/>
          <w:sz w:val="30"/>
        </w:rPr>
      </w:pPr>
    </w:p>
    <w:p w14:paraId="158F3B48" w14:textId="77777777" w:rsidR="00A36764" w:rsidRPr="00984DDF" w:rsidRDefault="00724D83" w:rsidP="00A221F3">
      <w:pPr>
        <w:spacing w:before="47"/>
        <w:ind w:left="567"/>
        <w:rPr>
          <w:sz w:val="18"/>
        </w:rPr>
      </w:pPr>
      <w:r w:rsidRPr="00984DDF">
        <w:rPr>
          <w:sz w:val="18"/>
        </w:rPr>
        <w:t>Figure 1.1. Illustration of a single FL communication round in FL for mobile keyboard prediction.</w:t>
      </w:r>
    </w:p>
    <w:p w14:paraId="0BA2D71F" w14:textId="77777777" w:rsidR="00497854" w:rsidRPr="00984DDF" w:rsidRDefault="00A36764" w:rsidP="00A221F3">
      <w:pPr>
        <w:spacing w:before="47"/>
        <w:ind w:left="567"/>
        <w:rPr>
          <w:sz w:val="18"/>
        </w:rPr>
      </w:pPr>
      <w:r w:rsidRPr="00984DDF">
        <w:rPr>
          <w:sz w:val="18"/>
        </w:rPr>
        <w:t>Figure 2.2.1. Cross-device scenario.</w:t>
      </w:r>
    </w:p>
    <w:p w14:paraId="2CF69FA8" w14:textId="77777777" w:rsidR="00AA631D" w:rsidRPr="00984DDF" w:rsidRDefault="00497854" w:rsidP="00A221F3">
      <w:pPr>
        <w:spacing w:before="47"/>
        <w:ind w:left="567"/>
        <w:rPr>
          <w:sz w:val="18"/>
        </w:rPr>
      </w:pPr>
      <w:r w:rsidRPr="00984DDF">
        <w:rPr>
          <w:sz w:val="18"/>
        </w:rPr>
        <w:t>Figure 2.2.2. Cross-silo scenario.</w:t>
      </w:r>
    </w:p>
    <w:p w14:paraId="4CF502C5" w14:textId="3F04D051" w:rsidR="00777352" w:rsidRPr="00777352" w:rsidRDefault="00777352" w:rsidP="00A221F3">
      <w:pPr>
        <w:spacing w:before="47"/>
        <w:ind w:left="567"/>
        <w:rPr>
          <w:sz w:val="18"/>
        </w:rPr>
      </w:pPr>
      <w:r w:rsidRPr="00777352">
        <w:rPr>
          <w:sz w:val="18"/>
        </w:rPr>
        <w:t xml:space="preserve">Figure 2.3.1. Horizontal Federated Learning. </w:t>
      </w:r>
      <w:r w:rsidR="00DE39C0">
        <w:rPr>
          <w:sz w:val="18"/>
        </w:rPr>
        <w:t>a</w:t>
      </w:r>
      <w:r w:rsidRPr="00777352">
        <w:rPr>
          <w:sz w:val="18"/>
        </w:rPr>
        <w:t xml:space="preserve">dapted from Yang </w:t>
      </w:r>
      <w:r w:rsidRPr="009B0363">
        <w:rPr>
          <w:i/>
          <w:iCs/>
          <w:sz w:val="18"/>
        </w:rPr>
        <w:t>et al.,</w:t>
      </w:r>
      <w:r w:rsidRPr="00777352">
        <w:rPr>
          <w:sz w:val="18"/>
        </w:rPr>
        <w:t xml:space="preserve"> (2019).</w:t>
      </w:r>
    </w:p>
    <w:p w14:paraId="6E782923" w14:textId="5F91EC93" w:rsidR="00777352" w:rsidRPr="00777352" w:rsidRDefault="00777352" w:rsidP="00A221F3">
      <w:pPr>
        <w:spacing w:before="47"/>
        <w:ind w:left="567"/>
        <w:rPr>
          <w:sz w:val="18"/>
        </w:rPr>
      </w:pPr>
      <w:r w:rsidRPr="00777352">
        <w:rPr>
          <w:sz w:val="18"/>
        </w:rPr>
        <w:t xml:space="preserve">Figure 2.3.2. Vertical Federated Learning. </w:t>
      </w:r>
      <w:r w:rsidR="00DE39C0">
        <w:rPr>
          <w:sz w:val="18"/>
        </w:rPr>
        <w:t>a</w:t>
      </w:r>
      <w:r w:rsidRPr="00777352">
        <w:rPr>
          <w:sz w:val="18"/>
        </w:rPr>
        <w:t xml:space="preserve">dapted from Yang </w:t>
      </w:r>
      <w:r w:rsidRPr="009B0363">
        <w:rPr>
          <w:i/>
          <w:iCs/>
          <w:sz w:val="18"/>
        </w:rPr>
        <w:t>et al.,</w:t>
      </w:r>
      <w:r w:rsidRPr="00777352">
        <w:rPr>
          <w:sz w:val="18"/>
        </w:rPr>
        <w:t xml:space="preserve"> (2019).</w:t>
      </w:r>
    </w:p>
    <w:p w14:paraId="680C940D" w14:textId="7E8B72F5" w:rsidR="00EF68BE" w:rsidRDefault="00777352" w:rsidP="00A221F3">
      <w:pPr>
        <w:spacing w:before="47"/>
        <w:ind w:left="567"/>
        <w:rPr>
          <w:sz w:val="18"/>
        </w:rPr>
      </w:pPr>
      <w:r w:rsidRPr="00777352">
        <w:rPr>
          <w:sz w:val="18"/>
        </w:rPr>
        <w:t xml:space="preserve">Figure 2.3.3. Federated Transfer Learning. </w:t>
      </w:r>
      <w:r w:rsidR="00DE39C0">
        <w:rPr>
          <w:sz w:val="18"/>
        </w:rPr>
        <w:t>a</w:t>
      </w:r>
      <w:r w:rsidRPr="00777352">
        <w:rPr>
          <w:sz w:val="18"/>
        </w:rPr>
        <w:t xml:space="preserve">dapted from Yang </w:t>
      </w:r>
      <w:r w:rsidRPr="009B0363">
        <w:rPr>
          <w:i/>
          <w:iCs/>
          <w:sz w:val="18"/>
        </w:rPr>
        <w:t>et al.,</w:t>
      </w:r>
      <w:r w:rsidRPr="00777352">
        <w:rPr>
          <w:sz w:val="18"/>
        </w:rPr>
        <w:t xml:space="preserve"> (2019).</w:t>
      </w:r>
    </w:p>
    <w:p w14:paraId="57CC8462" w14:textId="77777777" w:rsidR="00BB0EED" w:rsidRDefault="00EF68BE" w:rsidP="00A221F3">
      <w:pPr>
        <w:spacing w:before="47"/>
        <w:ind w:left="567"/>
        <w:rPr>
          <w:sz w:val="18"/>
        </w:rPr>
      </w:pPr>
      <w:r w:rsidRPr="00984DDF">
        <w:rPr>
          <w:sz w:val="18"/>
        </w:rPr>
        <w:t xml:space="preserve">Figure </w:t>
      </w:r>
      <w:r>
        <w:rPr>
          <w:sz w:val="18"/>
        </w:rPr>
        <w:t>3</w:t>
      </w:r>
      <w:r w:rsidRPr="00984DDF">
        <w:rPr>
          <w:sz w:val="18"/>
        </w:rPr>
        <w:t>.</w:t>
      </w:r>
      <w:r>
        <w:rPr>
          <w:sz w:val="18"/>
        </w:rPr>
        <w:t>1.</w:t>
      </w:r>
      <w:r w:rsidRPr="00984DDF">
        <w:rPr>
          <w:sz w:val="18"/>
        </w:rPr>
        <w:t xml:space="preserve"> </w:t>
      </w:r>
      <w:r>
        <w:rPr>
          <w:sz w:val="18"/>
        </w:rPr>
        <w:t xml:space="preserve">PySyft GitHub stats </w:t>
      </w:r>
      <w:r w:rsidRPr="00F63DB6">
        <w:rPr>
          <w:sz w:val="18"/>
        </w:rPr>
        <w:t>(OpenMined, 2019)</w:t>
      </w:r>
      <w:r>
        <w:rPr>
          <w:sz w:val="18"/>
        </w:rPr>
        <w:t>.</w:t>
      </w:r>
    </w:p>
    <w:p w14:paraId="4E843698" w14:textId="77777777" w:rsidR="000D0352" w:rsidRDefault="000D0352" w:rsidP="00A221F3">
      <w:pPr>
        <w:spacing w:before="47"/>
        <w:ind w:left="567"/>
        <w:rPr>
          <w:sz w:val="18"/>
        </w:rPr>
      </w:pPr>
      <w:r w:rsidRPr="00984DDF">
        <w:rPr>
          <w:sz w:val="18"/>
        </w:rPr>
        <w:t xml:space="preserve">Figure </w:t>
      </w:r>
      <w:r>
        <w:rPr>
          <w:sz w:val="18"/>
        </w:rPr>
        <w:t>3</w:t>
      </w:r>
      <w:r w:rsidRPr="00984DDF">
        <w:rPr>
          <w:sz w:val="18"/>
        </w:rPr>
        <w:t>.</w:t>
      </w:r>
      <w:r>
        <w:rPr>
          <w:sz w:val="18"/>
        </w:rPr>
        <w:t>2.</w:t>
      </w:r>
      <w:r w:rsidRPr="00984DDF">
        <w:rPr>
          <w:sz w:val="18"/>
        </w:rPr>
        <w:t xml:space="preserve"> </w:t>
      </w:r>
      <w:r>
        <w:rPr>
          <w:sz w:val="18"/>
        </w:rPr>
        <w:t>Formulas for normalised stats and average.</w:t>
      </w:r>
    </w:p>
    <w:p w14:paraId="58229717" w14:textId="7F043491" w:rsidR="000D0352" w:rsidRDefault="000D0352" w:rsidP="00A221F3">
      <w:pPr>
        <w:spacing w:before="47"/>
        <w:ind w:left="567"/>
        <w:rPr>
          <w:sz w:val="18"/>
        </w:rPr>
      </w:pPr>
      <w:r w:rsidRPr="003F14E2">
        <w:rPr>
          <w:sz w:val="18"/>
        </w:rPr>
        <w:t xml:space="preserve">Figure 3.2.1 </w:t>
      </w:r>
      <w:r w:rsidRPr="00395909">
        <w:rPr>
          <w:i/>
          <w:iCs/>
          <w:sz w:val="18"/>
        </w:rPr>
        <w:t>FedAvg</w:t>
      </w:r>
      <w:r w:rsidRPr="003F14E2">
        <w:rPr>
          <w:sz w:val="18"/>
        </w:rPr>
        <w:t xml:space="preserve"> algorithm </w:t>
      </w:r>
      <w:r w:rsidR="00DE39C0">
        <w:rPr>
          <w:sz w:val="18"/>
        </w:rPr>
        <w:t>a</w:t>
      </w:r>
      <w:r w:rsidRPr="003F14E2">
        <w:rPr>
          <w:sz w:val="18"/>
        </w:rPr>
        <w:t xml:space="preserve">dapted from McMahan </w:t>
      </w:r>
      <w:r w:rsidRPr="009B0363">
        <w:rPr>
          <w:i/>
          <w:iCs/>
          <w:sz w:val="18"/>
        </w:rPr>
        <w:t>et al.,</w:t>
      </w:r>
      <w:r w:rsidRPr="003F14E2">
        <w:rPr>
          <w:sz w:val="18"/>
        </w:rPr>
        <w:t xml:space="preserve"> (2016)</w:t>
      </w:r>
    </w:p>
    <w:p w14:paraId="6CB7897E" w14:textId="20C8102C" w:rsidR="000D0352" w:rsidRDefault="000D0352" w:rsidP="00A221F3">
      <w:pPr>
        <w:spacing w:before="47"/>
        <w:ind w:left="567"/>
        <w:rPr>
          <w:sz w:val="18"/>
        </w:rPr>
      </w:pPr>
      <w:r w:rsidRPr="00984DDF">
        <w:rPr>
          <w:sz w:val="18"/>
        </w:rPr>
        <w:t xml:space="preserve">Figure </w:t>
      </w:r>
      <w:r>
        <w:rPr>
          <w:sz w:val="18"/>
        </w:rPr>
        <w:t>3</w:t>
      </w:r>
      <w:r w:rsidRPr="00984DDF">
        <w:rPr>
          <w:sz w:val="18"/>
        </w:rPr>
        <w:t>.</w:t>
      </w:r>
      <w:r>
        <w:rPr>
          <w:sz w:val="18"/>
        </w:rPr>
        <w:t>2.</w:t>
      </w:r>
      <w:r w:rsidR="00B30831">
        <w:rPr>
          <w:sz w:val="18"/>
        </w:rPr>
        <w:t>2</w:t>
      </w:r>
      <w:r w:rsidRPr="00984DDF">
        <w:rPr>
          <w:sz w:val="18"/>
        </w:rPr>
        <w:t xml:space="preserve"> </w:t>
      </w:r>
      <w:r w:rsidRPr="00183544">
        <w:rPr>
          <w:i/>
          <w:iCs/>
          <w:sz w:val="18"/>
        </w:rPr>
        <w:t>FedProx</w:t>
      </w:r>
      <w:r>
        <w:rPr>
          <w:sz w:val="18"/>
        </w:rPr>
        <w:t xml:space="preserve"> algorithm </w:t>
      </w:r>
      <w:r w:rsidR="00DE39C0">
        <w:rPr>
          <w:sz w:val="18"/>
        </w:rPr>
        <w:t>a</w:t>
      </w:r>
      <w:r>
        <w:rPr>
          <w:sz w:val="18"/>
        </w:rPr>
        <w:t>dapted from</w:t>
      </w:r>
      <w:r w:rsidRPr="00416C61">
        <w:rPr>
          <w:sz w:val="18"/>
        </w:rPr>
        <w:t xml:space="preserve"> Li, Sahu, Zaheer, </w:t>
      </w:r>
      <w:r w:rsidRPr="009B0363">
        <w:rPr>
          <w:i/>
          <w:iCs/>
          <w:sz w:val="18"/>
        </w:rPr>
        <w:t>et al.,</w:t>
      </w:r>
      <w:r w:rsidRPr="00416C61">
        <w:rPr>
          <w:sz w:val="18"/>
        </w:rPr>
        <w:t xml:space="preserve"> </w:t>
      </w:r>
      <w:r>
        <w:rPr>
          <w:sz w:val="18"/>
        </w:rPr>
        <w:t>(</w:t>
      </w:r>
      <w:r w:rsidRPr="00416C61">
        <w:rPr>
          <w:sz w:val="18"/>
        </w:rPr>
        <w:t>2020)</w:t>
      </w:r>
      <w:r>
        <w:rPr>
          <w:sz w:val="18"/>
        </w:rPr>
        <w:t>.</w:t>
      </w:r>
    </w:p>
    <w:p w14:paraId="05201452" w14:textId="18CD4E26" w:rsidR="00E25133" w:rsidRDefault="00E25133" w:rsidP="00A221F3">
      <w:pPr>
        <w:spacing w:before="47"/>
        <w:ind w:left="567"/>
        <w:rPr>
          <w:sz w:val="18"/>
        </w:rPr>
      </w:pPr>
      <w:r w:rsidRPr="00984DDF">
        <w:rPr>
          <w:sz w:val="18"/>
        </w:rPr>
        <w:t xml:space="preserve">Figure </w:t>
      </w:r>
      <w:r>
        <w:rPr>
          <w:sz w:val="18"/>
        </w:rPr>
        <w:t>3</w:t>
      </w:r>
      <w:r w:rsidRPr="00984DDF">
        <w:rPr>
          <w:sz w:val="18"/>
        </w:rPr>
        <w:t>.</w:t>
      </w:r>
      <w:r>
        <w:rPr>
          <w:sz w:val="18"/>
        </w:rPr>
        <w:t>2.</w:t>
      </w:r>
      <w:r w:rsidR="000D0FA3">
        <w:rPr>
          <w:sz w:val="18"/>
        </w:rPr>
        <w:t>3</w:t>
      </w:r>
      <w:r w:rsidRPr="00984DDF">
        <w:rPr>
          <w:sz w:val="18"/>
        </w:rPr>
        <w:t xml:space="preserve"> </w:t>
      </w:r>
      <w:r w:rsidRPr="00183544">
        <w:rPr>
          <w:i/>
          <w:iCs/>
          <w:sz w:val="18"/>
        </w:rPr>
        <w:t>Fed</w:t>
      </w:r>
      <w:r>
        <w:rPr>
          <w:i/>
          <w:iCs/>
          <w:sz w:val="18"/>
        </w:rPr>
        <w:t>MA</w:t>
      </w:r>
      <w:r>
        <w:rPr>
          <w:sz w:val="18"/>
        </w:rPr>
        <w:t xml:space="preserve"> algorithm adapted from</w:t>
      </w:r>
      <w:r w:rsidRPr="00416C61">
        <w:rPr>
          <w:sz w:val="18"/>
        </w:rPr>
        <w:t xml:space="preserve"> </w:t>
      </w:r>
      <w:r w:rsidRPr="00E25133">
        <w:rPr>
          <w:sz w:val="18"/>
        </w:rPr>
        <w:t xml:space="preserve">Wang </w:t>
      </w:r>
      <w:r w:rsidRPr="00E25133">
        <w:rPr>
          <w:i/>
          <w:iCs/>
          <w:sz w:val="18"/>
        </w:rPr>
        <w:t>et al.,</w:t>
      </w:r>
      <w:r w:rsidRPr="00E25133">
        <w:rPr>
          <w:sz w:val="18"/>
        </w:rPr>
        <w:t xml:space="preserve"> 2020</w:t>
      </w:r>
      <w:r>
        <w:rPr>
          <w:sz w:val="18"/>
        </w:rPr>
        <w:t>.</w:t>
      </w:r>
    </w:p>
    <w:p w14:paraId="169442D8" w14:textId="77777777" w:rsidR="00A221F3" w:rsidRDefault="00A221F3" w:rsidP="004D2B67">
      <w:pPr>
        <w:spacing w:before="47"/>
        <w:ind w:left="567"/>
        <w:rPr>
          <w:sz w:val="18"/>
        </w:rPr>
      </w:pPr>
      <w:r w:rsidRPr="00984DDF">
        <w:rPr>
          <w:sz w:val="18"/>
        </w:rPr>
        <w:t xml:space="preserve">Figure </w:t>
      </w:r>
      <w:r>
        <w:rPr>
          <w:sz w:val="18"/>
        </w:rPr>
        <w:t>10.2.</w:t>
      </w:r>
      <w:r w:rsidRPr="00984DDF">
        <w:rPr>
          <w:sz w:val="18"/>
        </w:rPr>
        <w:t xml:space="preserve"> </w:t>
      </w:r>
      <w:r>
        <w:rPr>
          <w:sz w:val="18"/>
        </w:rPr>
        <w:t>Cloning PySyft GitHub repository (</w:t>
      </w:r>
      <w:r w:rsidRPr="00F63DB6">
        <w:rPr>
          <w:sz w:val="18"/>
        </w:rPr>
        <w:t>OpenMined, 2019)</w:t>
      </w:r>
      <w:r>
        <w:rPr>
          <w:sz w:val="18"/>
        </w:rPr>
        <w:t>.</w:t>
      </w:r>
    </w:p>
    <w:p w14:paraId="50D5183B" w14:textId="77777777" w:rsidR="00A221F3" w:rsidRDefault="00A221F3" w:rsidP="004D2B67">
      <w:pPr>
        <w:spacing w:before="47"/>
        <w:ind w:left="567"/>
        <w:rPr>
          <w:sz w:val="18"/>
        </w:rPr>
      </w:pPr>
      <w:r w:rsidRPr="00984DDF">
        <w:rPr>
          <w:sz w:val="18"/>
        </w:rPr>
        <w:t xml:space="preserve">Figure </w:t>
      </w:r>
      <w:r>
        <w:rPr>
          <w:sz w:val="18"/>
        </w:rPr>
        <w:t>10.2.1.</w:t>
      </w:r>
      <w:r w:rsidRPr="00984DDF">
        <w:rPr>
          <w:sz w:val="18"/>
        </w:rPr>
        <w:t xml:space="preserve"> </w:t>
      </w:r>
      <w:r w:rsidRPr="004D2B67">
        <w:rPr>
          <w:sz w:val="18"/>
        </w:rPr>
        <w:t>PySyft</w:t>
      </w:r>
      <w:r>
        <w:rPr>
          <w:sz w:val="18"/>
        </w:rPr>
        <w:t xml:space="preserve"> JN tutorials.</w:t>
      </w:r>
    </w:p>
    <w:p w14:paraId="1A0F7F61" w14:textId="77777777" w:rsidR="00A221F3" w:rsidRDefault="00A221F3" w:rsidP="004D2B67">
      <w:pPr>
        <w:spacing w:before="47"/>
        <w:ind w:left="567"/>
        <w:rPr>
          <w:sz w:val="18"/>
        </w:rPr>
      </w:pPr>
      <w:r w:rsidRPr="00984DDF">
        <w:rPr>
          <w:sz w:val="18"/>
        </w:rPr>
        <w:t xml:space="preserve">Figure </w:t>
      </w:r>
      <w:r>
        <w:rPr>
          <w:sz w:val="18"/>
        </w:rPr>
        <w:t>10.2.2. Changing root credentials</w:t>
      </w:r>
      <w:r w:rsidRPr="00984DDF">
        <w:rPr>
          <w:sz w:val="18"/>
        </w:rPr>
        <w:t xml:space="preserve"> </w:t>
      </w:r>
      <w:r w:rsidRPr="004D2B67">
        <w:rPr>
          <w:sz w:val="18"/>
        </w:rPr>
        <w:t>PySyft</w:t>
      </w:r>
      <w:r>
        <w:rPr>
          <w:sz w:val="18"/>
        </w:rPr>
        <w:t xml:space="preserve"> server.</w:t>
      </w:r>
    </w:p>
    <w:p w14:paraId="5F966DF3" w14:textId="77777777" w:rsidR="00A221F3" w:rsidRDefault="00A221F3" w:rsidP="004D2B67">
      <w:pPr>
        <w:spacing w:before="47"/>
        <w:ind w:left="567"/>
        <w:rPr>
          <w:sz w:val="18"/>
        </w:rPr>
      </w:pPr>
      <w:r w:rsidRPr="00984DDF">
        <w:rPr>
          <w:sz w:val="18"/>
        </w:rPr>
        <w:t xml:space="preserve">Figure </w:t>
      </w:r>
      <w:r>
        <w:rPr>
          <w:sz w:val="18"/>
        </w:rPr>
        <w:t xml:space="preserve">10.2.3. </w:t>
      </w:r>
      <w:r w:rsidRPr="004D2B67">
        <w:rPr>
          <w:sz w:val="18"/>
        </w:rPr>
        <w:t>PySyft</w:t>
      </w:r>
      <w:r>
        <w:rPr>
          <w:sz w:val="18"/>
        </w:rPr>
        <w:t xml:space="preserve"> JN server welcome message.</w:t>
      </w:r>
    </w:p>
    <w:p w14:paraId="2904E895" w14:textId="77777777" w:rsidR="00A221F3" w:rsidRDefault="00A221F3" w:rsidP="004D2B67">
      <w:pPr>
        <w:spacing w:before="47"/>
        <w:ind w:left="567"/>
        <w:rPr>
          <w:sz w:val="18"/>
        </w:rPr>
      </w:pPr>
      <w:r w:rsidRPr="00984DDF">
        <w:rPr>
          <w:sz w:val="18"/>
        </w:rPr>
        <w:t xml:space="preserve">Figure </w:t>
      </w:r>
      <w:r>
        <w:rPr>
          <w:sz w:val="18"/>
        </w:rPr>
        <w:t xml:space="preserve">10.2.4. Local host </w:t>
      </w:r>
      <w:r w:rsidRPr="004D2B67">
        <w:rPr>
          <w:sz w:val="18"/>
        </w:rPr>
        <w:t>PySyft</w:t>
      </w:r>
      <w:r>
        <w:rPr>
          <w:sz w:val="18"/>
        </w:rPr>
        <w:t xml:space="preserve"> server.</w:t>
      </w:r>
    </w:p>
    <w:p w14:paraId="3C5B65C9" w14:textId="77777777" w:rsidR="00A221F3" w:rsidRDefault="00A221F3" w:rsidP="004D2B67">
      <w:pPr>
        <w:spacing w:before="47"/>
        <w:ind w:left="567"/>
        <w:rPr>
          <w:sz w:val="18"/>
        </w:rPr>
      </w:pPr>
      <w:r w:rsidRPr="00984DDF">
        <w:rPr>
          <w:sz w:val="18"/>
        </w:rPr>
        <w:t xml:space="preserve">Figure </w:t>
      </w:r>
      <w:r>
        <w:rPr>
          <w:sz w:val="18"/>
        </w:rPr>
        <w:t>10.2.5. FATE tutorials directory.</w:t>
      </w:r>
    </w:p>
    <w:p w14:paraId="195C98B4" w14:textId="77777777" w:rsidR="00A221F3" w:rsidRDefault="00A221F3" w:rsidP="004D2B67">
      <w:pPr>
        <w:spacing w:before="47"/>
        <w:ind w:left="567"/>
        <w:rPr>
          <w:sz w:val="18"/>
        </w:rPr>
      </w:pPr>
      <w:r w:rsidRPr="00984DDF">
        <w:rPr>
          <w:sz w:val="18"/>
        </w:rPr>
        <w:t xml:space="preserve">Figure </w:t>
      </w:r>
      <w:r>
        <w:rPr>
          <w:sz w:val="18"/>
        </w:rPr>
        <w:t xml:space="preserve">10.2.6. </w:t>
      </w:r>
      <w:r w:rsidRPr="004D2B67">
        <w:rPr>
          <w:sz w:val="18"/>
        </w:rPr>
        <w:t xml:space="preserve">Hetero-NN </w:t>
      </w:r>
      <w:r>
        <w:rPr>
          <w:sz w:val="18"/>
        </w:rPr>
        <w:t>tutorial model.</w:t>
      </w:r>
    </w:p>
    <w:p w14:paraId="105AEC36" w14:textId="77777777" w:rsidR="00A221F3" w:rsidRDefault="00A221F3" w:rsidP="004D2B67">
      <w:pPr>
        <w:spacing w:before="47"/>
        <w:ind w:left="567"/>
        <w:rPr>
          <w:sz w:val="18"/>
        </w:rPr>
      </w:pPr>
      <w:r w:rsidRPr="00984DDF">
        <w:rPr>
          <w:sz w:val="18"/>
        </w:rPr>
        <w:t xml:space="preserve">Figure </w:t>
      </w:r>
      <w:r>
        <w:rPr>
          <w:sz w:val="18"/>
        </w:rPr>
        <w:t xml:space="preserve">10.2.7. </w:t>
      </w:r>
      <w:r w:rsidRPr="004D2B67">
        <w:rPr>
          <w:sz w:val="18"/>
        </w:rPr>
        <w:t xml:space="preserve">Hetero-NN </w:t>
      </w:r>
      <w:r>
        <w:rPr>
          <w:sz w:val="18"/>
        </w:rPr>
        <w:t>tutorial output.</w:t>
      </w:r>
    </w:p>
    <w:p w14:paraId="0B249DA6" w14:textId="77777777" w:rsidR="00A221F3" w:rsidRDefault="00A221F3" w:rsidP="004D2B67">
      <w:pPr>
        <w:spacing w:before="47"/>
        <w:ind w:left="567"/>
        <w:rPr>
          <w:sz w:val="18"/>
        </w:rPr>
      </w:pPr>
      <w:r w:rsidRPr="008124D0">
        <w:rPr>
          <w:sz w:val="18"/>
        </w:rPr>
        <w:t xml:space="preserve">Figure 10.2.8. </w:t>
      </w:r>
      <w:r w:rsidRPr="004D2B67">
        <w:rPr>
          <w:sz w:val="18"/>
        </w:rPr>
        <w:t>Hetero-SecureBoost</w:t>
      </w:r>
      <w:r w:rsidRPr="008124D0">
        <w:rPr>
          <w:sz w:val="18"/>
        </w:rPr>
        <w:t xml:space="preserve"> tutorial model.</w:t>
      </w:r>
    </w:p>
    <w:p w14:paraId="16C0AE77" w14:textId="77777777" w:rsidR="00A221F3" w:rsidRDefault="00A221F3" w:rsidP="004D2B67">
      <w:pPr>
        <w:spacing w:before="47"/>
        <w:ind w:left="567"/>
        <w:rPr>
          <w:sz w:val="18"/>
        </w:rPr>
      </w:pPr>
      <w:r w:rsidRPr="00B1426E">
        <w:rPr>
          <w:sz w:val="18"/>
        </w:rPr>
        <w:t xml:space="preserve">Figure 10.2.9. </w:t>
      </w:r>
      <w:r w:rsidRPr="004D2B67">
        <w:rPr>
          <w:sz w:val="18"/>
        </w:rPr>
        <w:t>Hetero-SecureBoost</w:t>
      </w:r>
      <w:r w:rsidRPr="00B1426E">
        <w:rPr>
          <w:sz w:val="18"/>
        </w:rPr>
        <w:t xml:space="preserve"> tutorial output part 1.</w:t>
      </w:r>
    </w:p>
    <w:p w14:paraId="78F1D7CE" w14:textId="77777777" w:rsidR="00A221F3" w:rsidRDefault="00A221F3" w:rsidP="004D2B67">
      <w:pPr>
        <w:spacing w:before="47"/>
        <w:ind w:left="567"/>
        <w:rPr>
          <w:sz w:val="18"/>
        </w:rPr>
      </w:pPr>
      <w:r w:rsidRPr="00B1426E">
        <w:rPr>
          <w:sz w:val="18"/>
        </w:rPr>
        <w:t xml:space="preserve">Figure 10.2.10. </w:t>
      </w:r>
      <w:r w:rsidRPr="004D2B67">
        <w:rPr>
          <w:sz w:val="18"/>
        </w:rPr>
        <w:t>Hetero-SecureBoost</w:t>
      </w:r>
      <w:r w:rsidRPr="00B1426E">
        <w:rPr>
          <w:sz w:val="18"/>
        </w:rPr>
        <w:t xml:space="preserve"> tutorial output part 2.</w:t>
      </w:r>
    </w:p>
    <w:p w14:paraId="10F7B96B" w14:textId="77777777" w:rsidR="00DD3A7B" w:rsidRPr="00DD3A7B" w:rsidRDefault="00DD3A7B" w:rsidP="004D2B67">
      <w:pPr>
        <w:spacing w:before="47"/>
        <w:ind w:left="567"/>
        <w:rPr>
          <w:sz w:val="18"/>
        </w:rPr>
      </w:pPr>
      <w:r w:rsidRPr="00DD3A7B">
        <w:rPr>
          <w:sz w:val="18"/>
        </w:rPr>
        <w:t>Figure 10.2.11. Cloning Flower example repositories.</w:t>
      </w:r>
    </w:p>
    <w:p w14:paraId="0A90ED87" w14:textId="77777777" w:rsidR="00DD3A7B" w:rsidRPr="00DD3A7B" w:rsidRDefault="00DD3A7B" w:rsidP="004D2B67">
      <w:pPr>
        <w:spacing w:before="47"/>
        <w:ind w:left="567"/>
        <w:rPr>
          <w:sz w:val="18"/>
        </w:rPr>
      </w:pPr>
      <w:r w:rsidRPr="00DD3A7B">
        <w:rPr>
          <w:sz w:val="18"/>
        </w:rPr>
        <w:t>Figure 10.2.12. Creating environments and installing dependencies.</w:t>
      </w:r>
    </w:p>
    <w:p w14:paraId="74F51B99" w14:textId="77777777" w:rsidR="00DD3A7B" w:rsidRPr="00DD3A7B" w:rsidRDefault="00DD3A7B" w:rsidP="004D2B67">
      <w:pPr>
        <w:spacing w:before="47"/>
        <w:ind w:left="567"/>
        <w:rPr>
          <w:sz w:val="18"/>
        </w:rPr>
      </w:pPr>
      <w:r w:rsidRPr="00DD3A7B">
        <w:rPr>
          <w:sz w:val="18"/>
        </w:rPr>
        <w:t xml:space="preserve">Figure 10.2.13. Running </w:t>
      </w:r>
      <w:r w:rsidRPr="004A081A">
        <w:rPr>
          <w:i/>
          <w:iCs/>
          <w:sz w:val="18"/>
        </w:rPr>
        <w:t>vertical-fl</w:t>
      </w:r>
      <w:r w:rsidRPr="00DD3A7B">
        <w:rPr>
          <w:sz w:val="18"/>
        </w:rPr>
        <w:t>: output.</w:t>
      </w:r>
    </w:p>
    <w:p w14:paraId="7A30A853" w14:textId="77777777" w:rsidR="00DD3A7B" w:rsidRPr="00DD3A7B" w:rsidRDefault="00DD3A7B" w:rsidP="004D2B67">
      <w:pPr>
        <w:spacing w:before="47"/>
        <w:ind w:left="567"/>
        <w:rPr>
          <w:sz w:val="18"/>
        </w:rPr>
      </w:pPr>
      <w:r w:rsidRPr="00DD3A7B">
        <w:rPr>
          <w:sz w:val="18"/>
        </w:rPr>
        <w:t xml:space="preserve">Figure 10.2.14. Running </w:t>
      </w:r>
      <w:r w:rsidRPr="004A081A">
        <w:rPr>
          <w:i/>
          <w:iCs/>
          <w:sz w:val="18"/>
        </w:rPr>
        <w:t>pytorch-from-centralized-to-federated</w:t>
      </w:r>
      <w:r w:rsidRPr="00DD3A7B">
        <w:rPr>
          <w:sz w:val="18"/>
        </w:rPr>
        <w:t>: centralized output.</w:t>
      </w:r>
    </w:p>
    <w:p w14:paraId="66F66BD9" w14:textId="37B68026" w:rsidR="00A221F3" w:rsidRDefault="00DD3A7B" w:rsidP="004D2B67">
      <w:pPr>
        <w:spacing w:before="47"/>
        <w:ind w:left="567"/>
        <w:rPr>
          <w:sz w:val="18"/>
        </w:rPr>
      </w:pPr>
      <w:r w:rsidRPr="00DD3A7B">
        <w:rPr>
          <w:sz w:val="18"/>
        </w:rPr>
        <w:t xml:space="preserve">Figure 10.2.15. Running </w:t>
      </w:r>
      <w:r w:rsidRPr="004A081A">
        <w:rPr>
          <w:i/>
          <w:iCs/>
          <w:sz w:val="18"/>
        </w:rPr>
        <w:t>pytorch-from-centralized-to-federated</w:t>
      </w:r>
      <w:r w:rsidRPr="00DD3A7B">
        <w:rPr>
          <w:sz w:val="18"/>
        </w:rPr>
        <w:t>: federated output.</w:t>
      </w:r>
    </w:p>
    <w:p w14:paraId="66AD49D9" w14:textId="3D466F9A" w:rsidR="004A081A" w:rsidRDefault="004A081A" w:rsidP="004D2B67">
      <w:pPr>
        <w:spacing w:before="47"/>
        <w:ind w:left="567"/>
        <w:rPr>
          <w:sz w:val="18"/>
        </w:rPr>
      </w:pPr>
      <w:r w:rsidRPr="004A081A">
        <w:rPr>
          <w:sz w:val="18"/>
        </w:rPr>
        <w:t xml:space="preserve">Figure 10.2.16. Running </w:t>
      </w:r>
      <w:r w:rsidRPr="004A081A">
        <w:rPr>
          <w:i/>
          <w:iCs/>
          <w:sz w:val="18"/>
        </w:rPr>
        <w:t>FedAvg MNIST LR</w:t>
      </w:r>
      <w:r w:rsidRPr="004A081A">
        <w:rPr>
          <w:sz w:val="18"/>
        </w:rPr>
        <w:t xml:space="preserve"> example.</w:t>
      </w:r>
    </w:p>
    <w:p w14:paraId="0745F409" w14:textId="7E11D826" w:rsidR="002C3441" w:rsidRDefault="002C3441" w:rsidP="004D2B67">
      <w:pPr>
        <w:spacing w:before="47"/>
        <w:ind w:left="567"/>
        <w:rPr>
          <w:sz w:val="18"/>
        </w:rPr>
      </w:pPr>
      <w:r w:rsidRPr="002C3441">
        <w:rPr>
          <w:sz w:val="18"/>
        </w:rPr>
        <w:t xml:space="preserve">Figure 10.2.17. Running </w:t>
      </w:r>
      <w:r w:rsidRPr="002C3441">
        <w:rPr>
          <w:i/>
          <w:iCs/>
          <w:sz w:val="18"/>
        </w:rPr>
        <w:t>Heart Disease</w:t>
      </w:r>
      <w:r w:rsidRPr="002C3441">
        <w:rPr>
          <w:sz w:val="18"/>
        </w:rPr>
        <w:t xml:space="preserve"> example.</w:t>
      </w:r>
    </w:p>
    <w:p w14:paraId="4722DBA8" w14:textId="18C4141E" w:rsidR="00540801" w:rsidRDefault="00540801" w:rsidP="004D2B67">
      <w:pPr>
        <w:spacing w:before="47"/>
        <w:ind w:left="567"/>
        <w:rPr>
          <w:sz w:val="18"/>
        </w:rPr>
      </w:pPr>
      <w:r w:rsidRPr="00540801">
        <w:rPr>
          <w:sz w:val="18"/>
        </w:rPr>
        <w:t xml:space="preserve">Figure 10.2.18. JN </w:t>
      </w:r>
      <w:r w:rsidRPr="00540801">
        <w:rPr>
          <w:i/>
          <w:iCs/>
          <w:sz w:val="18"/>
        </w:rPr>
        <w:t>FL for image classification.</w:t>
      </w:r>
    </w:p>
    <w:p w14:paraId="59F5468A" w14:textId="06569FA3" w:rsidR="00540801" w:rsidRDefault="00540801" w:rsidP="00540801">
      <w:pPr>
        <w:spacing w:before="47"/>
        <w:ind w:left="567"/>
        <w:rPr>
          <w:sz w:val="18"/>
        </w:rPr>
      </w:pPr>
      <w:r w:rsidRPr="00540801">
        <w:rPr>
          <w:sz w:val="18"/>
        </w:rPr>
        <w:t>Figure 10.2.1</w:t>
      </w:r>
      <w:r w:rsidR="000A0616">
        <w:rPr>
          <w:sz w:val="18"/>
        </w:rPr>
        <w:t>9</w:t>
      </w:r>
      <w:r w:rsidRPr="00540801">
        <w:rPr>
          <w:sz w:val="18"/>
        </w:rPr>
        <w:t xml:space="preserve">. JN </w:t>
      </w:r>
      <w:r w:rsidRPr="00540801">
        <w:rPr>
          <w:i/>
          <w:iCs/>
          <w:sz w:val="18"/>
        </w:rPr>
        <w:t>Building your own FL with TFF.</w:t>
      </w:r>
    </w:p>
    <w:p w14:paraId="1EB78FF6" w14:textId="77777777" w:rsidR="00540801" w:rsidRDefault="00540801" w:rsidP="004D2B67">
      <w:pPr>
        <w:spacing w:before="47"/>
        <w:ind w:left="567"/>
        <w:rPr>
          <w:sz w:val="18"/>
        </w:rPr>
      </w:pPr>
    </w:p>
    <w:p w14:paraId="097D9E7D" w14:textId="65277BD3" w:rsidR="00B82819" w:rsidRPr="00984DDF" w:rsidRDefault="00B82819" w:rsidP="00BB0EED">
      <w:pPr>
        <w:spacing w:before="47"/>
        <w:ind w:left="540"/>
        <w:rPr>
          <w:sz w:val="18"/>
        </w:rPr>
        <w:sectPr w:rsidR="00B82819" w:rsidRPr="00984DDF">
          <w:pgSz w:w="11910" w:h="16840"/>
          <w:pgMar w:top="1300" w:right="1100" w:bottom="1460" w:left="900" w:header="0" w:footer="1261" w:gutter="0"/>
          <w:cols w:space="720"/>
        </w:sectPr>
      </w:pPr>
      <w:r w:rsidRPr="00984DDF">
        <w:rPr>
          <w:sz w:val="18"/>
        </w:rPr>
        <w:br/>
      </w:r>
    </w:p>
    <w:p w14:paraId="110A6B9D" w14:textId="77777777" w:rsidR="002A583A" w:rsidRPr="00984DDF" w:rsidRDefault="000910E1" w:rsidP="00810087">
      <w:pPr>
        <w:pStyle w:val="Heading1"/>
      </w:pPr>
      <w:bookmarkStart w:id="3" w:name="_Toc173755883"/>
      <w:r w:rsidRPr="00984DDF">
        <w:lastRenderedPageBreak/>
        <w:t>Tables</w:t>
      </w:r>
      <w:bookmarkEnd w:id="3"/>
    </w:p>
    <w:p w14:paraId="1D359367" w14:textId="1DC05714" w:rsidR="00CD180E" w:rsidRDefault="00CD180E">
      <w:pPr>
        <w:spacing w:before="1"/>
        <w:ind w:left="540"/>
        <w:rPr>
          <w:sz w:val="18"/>
        </w:rPr>
      </w:pPr>
    </w:p>
    <w:p w14:paraId="5137BEE5" w14:textId="61730C10" w:rsidR="00810087" w:rsidRDefault="00810087" w:rsidP="007457E8">
      <w:pPr>
        <w:spacing w:before="47"/>
        <w:ind w:left="567"/>
        <w:rPr>
          <w:sz w:val="18"/>
        </w:rPr>
      </w:pPr>
      <w:r>
        <w:rPr>
          <w:sz w:val="18"/>
        </w:rPr>
        <w:t>Table</w:t>
      </w:r>
      <w:r w:rsidRPr="00984DDF">
        <w:rPr>
          <w:sz w:val="18"/>
        </w:rPr>
        <w:t xml:space="preserve"> 2.3.3. </w:t>
      </w:r>
      <w:r w:rsidRPr="00810087">
        <w:rPr>
          <w:sz w:val="18"/>
        </w:rPr>
        <w:t>Differences between Federated Learning and Distributed Machine Learning</w:t>
      </w:r>
      <w:r w:rsidR="009B0363">
        <w:rPr>
          <w:sz w:val="18"/>
        </w:rPr>
        <w:t>.</w:t>
      </w:r>
    </w:p>
    <w:p w14:paraId="664E53AC" w14:textId="4C0B7A42" w:rsidR="007457E8" w:rsidRDefault="007457E8" w:rsidP="007457E8">
      <w:pPr>
        <w:spacing w:before="47"/>
        <w:ind w:left="567"/>
        <w:rPr>
          <w:sz w:val="18"/>
        </w:rPr>
      </w:pPr>
      <w:r>
        <w:rPr>
          <w:sz w:val="18"/>
        </w:rPr>
        <w:t>Table</w:t>
      </w:r>
      <w:r w:rsidRPr="00984DDF">
        <w:rPr>
          <w:sz w:val="18"/>
        </w:rPr>
        <w:t xml:space="preserve"> </w:t>
      </w:r>
      <w:r>
        <w:rPr>
          <w:sz w:val="18"/>
        </w:rPr>
        <w:t>3.1. Federated Learning frameworks by stats and ranking.</w:t>
      </w:r>
    </w:p>
    <w:p w14:paraId="58D36E5B" w14:textId="55DEBC99" w:rsidR="00FB4611" w:rsidRDefault="00FF71B0" w:rsidP="007457E8">
      <w:pPr>
        <w:spacing w:before="47"/>
        <w:ind w:left="567"/>
        <w:rPr>
          <w:sz w:val="18"/>
        </w:rPr>
      </w:pPr>
      <w:r>
        <w:rPr>
          <w:sz w:val="18"/>
        </w:rPr>
        <w:t>Table</w:t>
      </w:r>
      <w:r w:rsidRPr="00984DDF">
        <w:rPr>
          <w:sz w:val="18"/>
        </w:rPr>
        <w:t xml:space="preserve"> </w:t>
      </w:r>
      <w:r>
        <w:rPr>
          <w:sz w:val="18"/>
        </w:rPr>
        <w:t>3.2. Federated Learning algorithms by framework.</w:t>
      </w:r>
    </w:p>
    <w:p w14:paraId="0D9EB9A4" w14:textId="034FE8D4" w:rsidR="006438F2" w:rsidRDefault="006438F2" w:rsidP="007457E8">
      <w:pPr>
        <w:spacing w:before="47"/>
        <w:ind w:left="567"/>
        <w:rPr>
          <w:sz w:val="18"/>
        </w:rPr>
      </w:pPr>
      <w:r w:rsidRPr="006438F2">
        <w:rPr>
          <w:sz w:val="18"/>
        </w:rPr>
        <w:t>Table 3.2.5 Summary of reviewed Federated Learning algorithms.</w:t>
      </w:r>
    </w:p>
    <w:p w14:paraId="4152F72D" w14:textId="77777777" w:rsidR="001E5EDB" w:rsidRDefault="001E5EDB" w:rsidP="007457E8">
      <w:pPr>
        <w:spacing w:before="47"/>
        <w:ind w:left="567"/>
        <w:rPr>
          <w:sz w:val="18"/>
        </w:rPr>
      </w:pPr>
      <w:r w:rsidRPr="001E5EDB">
        <w:rPr>
          <w:sz w:val="18"/>
        </w:rPr>
        <w:t>Table 3.4. Datasets used in FL frameworks reviewed.</w:t>
      </w:r>
    </w:p>
    <w:p w14:paraId="3F2476BD" w14:textId="77777777" w:rsidR="008D3F85" w:rsidRDefault="008D3F85" w:rsidP="008D3F85">
      <w:pPr>
        <w:spacing w:before="47"/>
        <w:ind w:left="567"/>
        <w:rPr>
          <w:sz w:val="18"/>
        </w:rPr>
      </w:pPr>
      <w:r w:rsidRPr="008D3F85">
        <w:rPr>
          <w:sz w:val="18"/>
        </w:rPr>
        <w:t>Table 3.4.1. Federated Learning datasets and their applications.</w:t>
      </w:r>
    </w:p>
    <w:p w14:paraId="40048F2E" w14:textId="09F59D79" w:rsidR="008D3F85" w:rsidRPr="008D3F85" w:rsidRDefault="008D3F85" w:rsidP="008D3F85">
      <w:pPr>
        <w:spacing w:before="47"/>
        <w:ind w:left="567"/>
        <w:rPr>
          <w:sz w:val="18"/>
        </w:rPr>
      </w:pPr>
      <w:r w:rsidRPr="008D3F85">
        <w:rPr>
          <w:sz w:val="18"/>
        </w:rPr>
        <w:t>Table 3.6. Literature review and ROs alignment.</w:t>
      </w:r>
    </w:p>
    <w:p w14:paraId="63776D0B" w14:textId="363CC2DB" w:rsidR="001E5EDB" w:rsidRPr="00984DDF" w:rsidRDefault="009E74FC" w:rsidP="008D3F85">
      <w:pPr>
        <w:spacing w:before="47"/>
        <w:ind w:left="567"/>
        <w:rPr>
          <w:sz w:val="18"/>
        </w:rPr>
      </w:pPr>
      <w:r>
        <w:rPr>
          <w:sz w:val="18"/>
        </w:rPr>
        <w:t>Table</w:t>
      </w:r>
      <w:r w:rsidRPr="00984DDF">
        <w:rPr>
          <w:sz w:val="18"/>
        </w:rPr>
        <w:t xml:space="preserve"> </w:t>
      </w:r>
      <w:r>
        <w:rPr>
          <w:sz w:val="18"/>
        </w:rPr>
        <w:t>5.6. FL framework ranking after evaluation.</w:t>
      </w:r>
    </w:p>
    <w:p w14:paraId="05C9C236" w14:textId="0B0E3D0D" w:rsidR="002A583A" w:rsidRPr="00984DDF" w:rsidRDefault="00476CBF">
      <w:pPr>
        <w:spacing w:line="259" w:lineRule="auto"/>
        <w:rPr>
          <w:sz w:val="18"/>
        </w:rPr>
        <w:sectPr w:rsidR="002A583A" w:rsidRPr="00984DDF">
          <w:pgSz w:w="11910" w:h="16840"/>
          <w:pgMar w:top="1300" w:right="1100" w:bottom="1460" w:left="900" w:header="0" w:footer="1261" w:gutter="0"/>
          <w:cols w:space="720"/>
        </w:sectPr>
      </w:pPr>
      <w:r w:rsidRPr="00984DDF">
        <w:rPr>
          <w:sz w:val="18"/>
        </w:rPr>
        <w:t>.</w:t>
      </w:r>
    </w:p>
    <w:p w14:paraId="42B75A2C" w14:textId="454A733D" w:rsidR="002A583A" w:rsidRPr="00984DDF" w:rsidRDefault="000910E1" w:rsidP="00893815">
      <w:pPr>
        <w:pStyle w:val="Heading1"/>
        <w:numPr>
          <w:ilvl w:val="0"/>
          <w:numId w:val="7"/>
        </w:numPr>
        <w:tabs>
          <w:tab w:val="left" w:pos="1011"/>
        </w:tabs>
        <w:spacing w:before="32"/>
      </w:pPr>
      <w:bookmarkStart w:id="4" w:name="_Toc173755884"/>
      <w:r w:rsidRPr="00984DDF">
        <w:rPr>
          <w:color w:val="333333"/>
        </w:rPr>
        <w:lastRenderedPageBreak/>
        <w:t>Introduction</w:t>
      </w:r>
      <w:bookmarkEnd w:id="4"/>
    </w:p>
    <w:p w14:paraId="5FB7C21D" w14:textId="7E0472D5" w:rsidR="001C08BB" w:rsidRPr="00984DDF" w:rsidRDefault="001C08BB" w:rsidP="001C08BB">
      <w:pPr>
        <w:pStyle w:val="Heading2"/>
        <w:numPr>
          <w:ilvl w:val="1"/>
          <w:numId w:val="7"/>
        </w:numPr>
      </w:pPr>
      <w:bookmarkStart w:id="5" w:name="_Toc173755885"/>
      <w:r w:rsidRPr="00984DDF">
        <w:t>Motivation</w:t>
      </w:r>
      <w:bookmarkEnd w:id="5"/>
    </w:p>
    <w:p w14:paraId="02A68FB9" w14:textId="77777777" w:rsidR="00940ADB" w:rsidRPr="00984DDF" w:rsidRDefault="005252A2" w:rsidP="00940ADB">
      <w:pPr>
        <w:pStyle w:val="BodyText"/>
        <w:spacing w:line="360" w:lineRule="auto"/>
        <w:ind w:left="540" w:right="332" w:firstLine="470"/>
        <w:jc w:val="both"/>
      </w:pPr>
      <w:r w:rsidRPr="00984DDF">
        <w:t xml:space="preserve">Within the domain of Data Analytics (DA), there is an important field known as Machine Learning (ML), which is embedded in everyday people's lives. A significant topic within this field is Federated Learning (FL). FL occurs when different devices collaborate to build a common model without exchanging their data; instead, the data remains on the devices, and only model updates are sent to a central server where aggregation occurs. </w:t>
      </w:r>
    </w:p>
    <w:p w14:paraId="290FAB57" w14:textId="46483728" w:rsidR="00B35497" w:rsidRPr="00984DDF" w:rsidRDefault="00984A75" w:rsidP="00DF4CAD">
      <w:pPr>
        <w:pStyle w:val="BodyText"/>
        <w:spacing w:line="360" w:lineRule="auto"/>
        <w:ind w:left="540" w:right="332" w:firstLine="470"/>
        <w:jc w:val="both"/>
      </w:pPr>
      <w:r w:rsidRPr="00984DDF">
        <w:t xml:space="preserve">A good example </w:t>
      </w:r>
      <w:r w:rsidR="00CB7B98" w:rsidRPr="00984DDF">
        <w:t xml:space="preserve">for FL in everyday people’s </w:t>
      </w:r>
      <w:r w:rsidR="00037B1B" w:rsidRPr="00984DDF">
        <w:t xml:space="preserve">lives is </w:t>
      </w:r>
      <w:r w:rsidR="00180C14" w:rsidRPr="00984DDF">
        <w:t>when phone</w:t>
      </w:r>
      <w:r w:rsidR="00AB766E" w:rsidRPr="00984DDF">
        <w:t xml:space="preserve"> users are typing a message</w:t>
      </w:r>
      <w:r w:rsidR="007A56FB" w:rsidRPr="00984DDF">
        <w:t>,</w:t>
      </w:r>
      <w:r w:rsidR="00AB766E" w:rsidRPr="00984DDF">
        <w:t xml:space="preserve"> and </w:t>
      </w:r>
      <w:r w:rsidR="00295E6B" w:rsidRPr="00984DDF">
        <w:t>the keyboard predi</w:t>
      </w:r>
      <w:r w:rsidR="00DF4CAD" w:rsidRPr="00984DDF">
        <w:t>cts</w:t>
      </w:r>
      <w:r w:rsidR="00295E6B" w:rsidRPr="00984DDF">
        <w:t xml:space="preserve"> words to complete the sentence</w:t>
      </w:r>
      <w:r w:rsidR="00D53A6F" w:rsidRPr="00984DDF">
        <w:t xml:space="preserve">, a model developed by Google </w:t>
      </w:r>
      <w:r w:rsidR="004656D5" w:rsidRPr="00984DDF">
        <w:t>engineers</w:t>
      </w:r>
      <w:r w:rsidR="00295E6B" w:rsidRPr="00984DDF">
        <w:t xml:space="preserve"> </w:t>
      </w:r>
      <w:r w:rsidR="00295E6B" w:rsidRPr="00984DDF">
        <w:fldChar w:fldCharType="begin"/>
      </w:r>
      <w:r w:rsidR="00295E6B" w:rsidRPr="00984DDF">
        <w:instrText xml:space="preserve"> ADDIN ZOTERO_ITEM CSL_CITATION {"citationID":"kMwHo1Nn","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00295E6B" w:rsidRPr="00984DDF">
        <w:fldChar w:fldCharType="separate"/>
      </w:r>
      <w:r w:rsidR="00295E6B" w:rsidRPr="00984DDF">
        <w:t xml:space="preserve">(Hard </w:t>
      </w:r>
      <w:r w:rsidR="00295E6B" w:rsidRPr="00984DDF">
        <w:rPr>
          <w:i/>
          <w:iCs/>
        </w:rPr>
        <w:t>et al.</w:t>
      </w:r>
      <w:r w:rsidR="00295E6B" w:rsidRPr="00984DDF">
        <w:t>, 2019)</w:t>
      </w:r>
      <w:r w:rsidR="00295E6B" w:rsidRPr="00984DDF">
        <w:fldChar w:fldCharType="end"/>
      </w:r>
      <w:r w:rsidR="00DF4CAD" w:rsidRPr="00984DDF">
        <w:t>.</w:t>
      </w:r>
    </w:p>
    <w:p w14:paraId="77859254" w14:textId="00D40AB7" w:rsidR="00324346" w:rsidRPr="00984DDF" w:rsidRDefault="008B3C0A" w:rsidP="00324346">
      <w:pPr>
        <w:pStyle w:val="BodyText"/>
        <w:spacing w:line="360" w:lineRule="auto"/>
        <w:ind w:left="540" w:right="332" w:firstLine="470"/>
        <w:jc w:val="center"/>
        <w:rPr>
          <w:sz w:val="18"/>
        </w:rPr>
      </w:pPr>
      <w:r w:rsidRPr="00984DDF">
        <w:rPr>
          <w:noProof/>
        </w:rPr>
        <w:drawing>
          <wp:inline distT="0" distB="0" distL="0" distR="0" wp14:anchorId="507EBC2A" wp14:editId="1E964362">
            <wp:extent cx="4914756" cy="4684144"/>
            <wp:effectExtent l="0" t="0" r="635" b="2540"/>
            <wp:docPr id="1046071151" name="Picture 9" descr="A diagram of a phon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071151" name="Picture 9" descr="A diagram of a phone syste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919088" cy="4688273"/>
                    </a:xfrm>
                    <a:prstGeom prst="rect">
                      <a:avLst/>
                    </a:prstGeom>
                  </pic:spPr>
                </pic:pic>
              </a:graphicData>
            </a:graphic>
          </wp:inline>
        </w:drawing>
      </w:r>
      <w:r w:rsidR="00324346" w:rsidRPr="00984DDF">
        <w:br/>
      </w:r>
      <w:r w:rsidR="00324346" w:rsidRPr="00984DDF">
        <w:rPr>
          <w:sz w:val="18"/>
        </w:rPr>
        <w:t xml:space="preserve">Figure 1.1. </w:t>
      </w:r>
      <w:r w:rsidR="00205FC8" w:rsidRPr="00984DDF">
        <w:rPr>
          <w:sz w:val="18"/>
        </w:rPr>
        <w:t xml:space="preserve">Illustration </w:t>
      </w:r>
      <w:r w:rsidR="00905072" w:rsidRPr="00984DDF">
        <w:rPr>
          <w:sz w:val="18"/>
        </w:rPr>
        <w:t xml:space="preserve">of a </w:t>
      </w:r>
      <w:r w:rsidR="00B0412C" w:rsidRPr="00984DDF">
        <w:rPr>
          <w:sz w:val="18"/>
        </w:rPr>
        <w:t>single FL communication round</w:t>
      </w:r>
      <w:r w:rsidR="00724D83" w:rsidRPr="00984DDF">
        <w:rPr>
          <w:sz w:val="18"/>
        </w:rPr>
        <w:t xml:space="preserve"> in FL for mobile keyboard prediction.</w:t>
      </w:r>
    </w:p>
    <w:p w14:paraId="78621C94" w14:textId="54EE7487" w:rsidR="00385336" w:rsidRPr="00984DDF" w:rsidRDefault="00CC6AFA" w:rsidP="00A14DD5">
      <w:pPr>
        <w:pStyle w:val="BodyText"/>
        <w:spacing w:line="360" w:lineRule="auto"/>
        <w:ind w:left="540" w:right="332" w:firstLine="470"/>
      </w:pPr>
      <w:r w:rsidRPr="00984DDF">
        <w:t xml:space="preserve">A different example where FL is helping society move forward is in the healthcare sector. Patients are using wearable devices to track their movements and help doctors monitor their health conditions </w:t>
      </w:r>
      <w:r w:rsidRPr="00984DDF">
        <w:fldChar w:fldCharType="begin"/>
      </w:r>
      <w:r w:rsidRPr="00984DDF">
        <w:instrText xml:space="preserve"> ADDIN ZOTERO_ITEM CSL_CITATION {"citationID":"EF9K5Jjl","properties":{"formattedCitation":"(Arikumar {\\i{}et al.}, 2022)","plainCitation":"(Arikumar et al., 2022)","noteIndex":0},"citationItems":[{"id":11,"uris":["http://zotero.org/users/local/6JHIw4oK/items/DMQ9PAPK"],"itemData":{"id":11,"type":"article-journal","abstract":"Recent technological developments, such as the Internet of Things (IoT), artiﬁcial intelligence, edge, and cloud computing, have paved the way in transforming traditional healthcare systems into smart healthcare (SHC) systems. SHC escalates healthcare management with increased efﬁciency, convenience, and personalization, via use of wearable devices and connectivity, to access information with rapid responses. Wearable devices are equipped with multiple sensors to identify a person’s movements. The unlabeled data acquired from these sensors are directly trained in the cloud servers, which require vast memory and high computational costs. To overcome this limitation in SHC, we propose a federated learning-based person movement identiﬁcation (FL-PMI). The deep reinforcement learning (DRL) framework is leveraged in FL-PMI for auto-labeling the unlabeled data. The data are then trained using federated learning (FL), in which the edge servers allow the parameters alone to pass on the cloud, rather than passing vast amounts of sensor data. Finally, the bidirectional long short-term memory (BiLSTM) in FL-PMI classiﬁes the data for various processes associated with the SHC. The simulation results proved the efﬁciency of FL-PMI, with 99.67% accuracy scores, minimized memory usage and computational costs, and reduced transmission data by 36.73%.","container-title":"Sensors","DOI":"10.3390/s22041377","ISSN":"1424-8220","issue":"4","journalAbbreviation":"Sensors","language":"en","license":"https://creativecommons.org/licenses/by/4.0/","page":"1377","source":"DOI.org (Crossref)","title":"FL-PMI: Federated Learning-Based Person Movement Identification through Wearable Devices in Smart Healthcare Systems","title-short":"FL-PMI","volume":"22","author":[{"family":"Arikumar","given":"K. S."},{"family":"Prathiba","given":"Sahaya Beni"},{"family":"Alazab","given":"Mamoun"},{"family":"Gadekallu","given":"Thippa Reddy"},{"family":"Pandya","given":"Sharnil"},{"family":"Khan","given":"Javed Masood"},{"family":"Moorthy","given":"Rajalakshmi Shenbaga"}],"issued":{"date-parts":[["2022",2,11]]}}}],"schema":"https://github.com/citation-style-language/schema/raw/master/csl-citation.json"} </w:instrText>
      </w:r>
      <w:r w:rsidRPr="00984DDF">
        <w:fldChar w:fldCharType="separate"/>
      </w:r>
      <w:r w:rsidRPr="00984DDF">
        <w:t xml:space="preserve">(Arikumar </w:t>
      </w:r>
      <w:r w:rsidRPr="00984DDF">
        <w:rPr>
          <w:i/>
          <w:iCs/>
        </w:rPr>
        <w:t>et al.</w:t>
      </w:r>
      <w:r w:rsidRPr="00984DDF">
        <w:t>, 2022)</w:t>
      </w:r>
      <w:r w:rsidRPr="00984DDF">
        <w:fldChar w:fldCharType="end"/>
      </w:r>
      <w:r w:rsidRPr="00984DDF">
        <w:t>.</w:t>
      </w:r>
    </w:p>
    <w:p w14:paraId="7EF0201A" w14:textId="1C12EF7C" w:rsidR="007F6039" w:rsidRPr="00984DDF" w:rsidRDefault="00D472D3" w:rsidP="00164B08">
      <w:pPr>
        <w:pStyle w:val="BodyText"/>
        <w:spacing w:line="360" w:lineRule="auto"/>
        <w:ind w:left="540" w:right="332" w:firstLine="470"/>
      </w:pPr>
      <w:r w:rsidRPr="00984DDF">
        <w:lastRenderedPageBreak/>
        <w:t>FL is growing rapidly and is helping the technological and medical sectors build robust machine learning models. This significant development motivates the focus of this thesis.</w:t>
      </w:r>
    </w:p>
    <w:p w14:paraId="0EA4EF09" w14:textId="798EC835" w:rsidR="00DE6741" w:rsidRPr="00984DDF" w:rsidRDefault="00063A2F" w:rsidP="00274E94">
      <w:pPr>
        <w:pStyle w:val="Heading2"/>
        <w:numPr>
          <w:ilvl w:val="1"/>
          <w:numId w:val="7"/>
        </w:numPr>
      </w:pPr>
      <w:bookmarkStart w:id="6" w:name="_Toc173755886"/>
      <w:r w:rsidRPr="00984DDF">
        <w:t>Research Objectives</w:t>
      </w:r>
      <w:bookmarkEnd w:id="6"/>
    </w:p>
    <w:p w14:paraId="38D1FEA6" w14:textId="58F0CBDB" w:rsidR="00697D73" w:rsidRPr="00984DDF" w:rsidRDefault="00697D73" w:rsidP="00274E94">
      <w:pPr>
        <w:pStyle w:val="BodyText"/>
        <w:spacing w:line="360" w:lineRule="auto"/>
        <w:ind w:left="540" w:right="332" w:firstLine="470"/>
      </w:pPr>
      <w:r w:rsidRPr="00984DDF">
        <w:t xml:space="preserve">The primary purpose of this project is to experiment with FL frameworks to evaluate their implementability and develop a functional FL server. Therefore, the </w:t>
      </w:r>
      <w:r w:rsidR="00B81A73">
        <w:t>R</w:t>
      </w:r>
      <w:r w:rsidRPr="00984DDF">
        <w:t xml:space="preserve">esearch </w:t>
      </w:r>
      <w:r w:rsidR="00B81A73">
        <w:t>O</w:t>
      </w:r>
      <w:r w:rsidRPr="00984DDF">
        <w:t>bjectives</w:t>
      </w:r>
      <w:r w:rsidR="00B81A73">
        <w:t xml:space="preserve"> (ROs)</w:t>
      </w:r>
      <w:r w:rsidRPr="00984DDF">
        <w:t xml:space="preserve"> are:</w:t>
      </w:r>
    </w:p>
    <w:p w14:paraId="2B8F7802" w14:textId="1BC2F72F" w:rsidR="00697D73" w:rsidRPr="00984DDF" w:rsidRDefault="0010287D" w:rsidP="007A3ED8">
      <w:pPr>
        <w:pStyle w:val="BodyText"/>
        <w:numPr>
          <w:ilvl w:val="0"/>
          <w:numId w:val="11"/>
        </w:numPr>
        <w:spacing w:line="360" w:lineRule="auto"/>
        <w:ind w:left="567" w:right="332" w:firstLine="0"/>
        <w:rPr>
          <w:b/>
          <w:bCs/>
        </w:rPr>
      </w:pPr>
      <w:r w:rsidRPr="00984DDF">
        <w:rPr>
          <w:b/>
          <w:bCs/>
        </w:rPr>
        <w:t>To e</w:t>
      </w:r>
      <w:r w:rsidR="00717003" w:rsidRPr="00984DDF">
        <w:rPr>
          <w:b/>
          <w:bCs/>
        </w:rPr>
        <w:t xml:space="preserve">valuate the implementability of </w:t>
      </w:r>
      <w:r w:rsidR="004D039E" w:rsidRPr="00984DDF">
        <w:rPr>
          <w:b/>
          <w:bCs/>
        </w:rPr>
        <w:t>existing FL frameworks</w:t>
      </w:r>
      <w:r w:rsidR="00BB4EF4" w:rsidRPr="00984DDF">
        <w:rPr>
          <w:b/>
          <w:bCs/>
        </w:rPr>
        <w:t xml:space="preserve">. </w:t>
      </w:r>
      <w:r w:rsidR="00BB4EF4" w:rsidRPr="00984DDF">
        <w:t xml:space="preserve">This section </w:t>
      </w:r>
      <w:r w:rsidR="00BD1C3A" w:rsidRPr="00984DDF">
        <w:t>experiments</w:t>
      </w:r>
      <w:r w:rsidR="0032359E" w:rsidRPr="00984DDF">
        <w:t xml:space="preserve"> with</w:t>
      </w:r>
      <w:r w:rsidR="00006170" w:rsidRPr="00984DDF">
        <w:t xml:space="preserve"> </w:t>
      </w:r>
      <w:r w:rsidR="002B3341" w:rsidRPr="00984DDF">
        <w:t xml:space="preserve">popular </w:t>
      </w:r>
      <w:r w:rsidR="00006170" w:rsidRPr="00984DDF">
        <w:t xml:space="preserve">FL frameworks, such as </w:t>
      </w:r>
      <w:r w:rsidR="00EC57A7">
        <w:rPr>
          <w:i/>
          <w:iCs/>
        </w:rPr>
        <w:t xml:space="preserve">PySyft, FATE, Flower, FedML </w:t>
      </w:r>
      <w:r w:rsidR="00EC57A7">
        <w:t>and</w:t>
      </w:r>
      <w:r w:rsidR="00EC57A7" w:rsidRPr="00EC57A7">
        <w:rPr>
          <w:i/>
          <w:iCs/>
        </w:rPr>
        <w:t xml:space="preserve"> </w:t>
      </w:r>
      <w:r w:rsidR="00EC57A7" w:rsidRPr="00984DDF">
        <w:rPr>
          <w:i/>
          <w:iCs/>
        </w:rPr>
        <w:t xml:space="preserve">TensorFlow Federated </w:t>
      </w:r>
      <w:r w:rsidR="00EC57A7" w:rsidRPr="00984DDF">
        <w:t>(TFF)</w:t>
      </w:r>
      <w:r w:rsidR="006F71BC">
        <w:rPr>
          <w:i/>
          <w:iCs/>
        </w:rPr>
        <w:t>,</w:t>
      </w:r>
      <w:r w:rsidR="00EC57A7">
        <w:rPr>
          <w:i/>
          <w:iCs/>
        </w:rPr>
        <w:t xml:space="preserve"> </w:t>
      </w:r>
      <w:r w:rsidR="003E105A" w:rsidRPr="00984DDF">
        <w:t>by examining their architecture and their applicability to real-world FL scenarios. This evaluation serves as the starting point for the primary research.</w:t>
      </w:r>
    </w:p>
    <w:p w14:paraId="7D8D42A1" w14:textId="1FA59AFE" w:rsidR="00C73783" w:rsidRPr="00984DDF" w:rsidRDefault="00170AA4" w:rsidP="00C73783">
      <w:pPr>
        <w:pStyle w:val="BodyText"/>
        <w:numPr>
          <w:ilvl w:val="0"/>
          <w:numId w:val="11"/>
        </w:numPr>
        <w:spacing w:line="360" w:lineRule="auto"/>
        <w:ind w:left="567" w:right="332" w:firstLine="0"/>
      </w:pPr>
      <w:r w:rsidRPr="00984DDF">
        <w:rPr>
          <w:b/>
          <w:bCs/>
        </w:rPr>
        <w:t>To develop a FL server</w:t>
      </w:r>
      <w:r w:rsidRPr="00984DDF">
        <w:t xml:space="preserve">. </w:t>
      </w:r>
      <w:r w:rsidR="009D3F74" w:rsidRPr="00984DDF">
        <w:t xml:space="preserve">A practical example of a web Flask FL server will be built, featuring two scenarios: technological and pharmaceutical. Each scenario will run separately, connecting five clients. Each scenario will have its own </w:t>
      </w:r>
      <w:r w:rsidRPr="00984DDF">
        <w:t xml:space="preserve">data, </w:t>
      </w:r>
      <w:r w:rsidR="009D3F74" w:rsidRPr="00984DDF">
        <w:t>synthetic data for the technological scenario and images for the pharmaceutical scenario. These configurations will be trained, validated, and tested using Neural Networks (NN) that will classify binary outputs. This experiment aims to bridge the gap between popular FL frameworks and real-world FL applications.</w:t>
      </w:r>
    </w:p>
    <w:p w14:paraId="73CD71B1" w14:textId="6D4BA922" w:rsidR="00697D73" w:rsidRPr="00984DDF" w:rsidRDefault="0010287D" w:rsidP="001B0DAE">
      <w:pPr>
        <w:pStyle w:val="BodyText"/>
        <w:numPr>
          <w:ilvl w:val="0"/>
          <w:numId w:val="11"/>
        </w:numPr>
        <w:spacing w:line="360" w:lineRule="auto"/>
        <w:ind w:left="567" w:right="332" w:firstLine="0"/>
        <w:rPr>
          <w:b/>
          <w:bCs/>
        </w:rPr>
      </w:pPr>
      <w:r w:rsidRPr="00984DDF">
        <w:rPr>
          <w:b/>
          <w:bCs/>
        </w:rPr>
        <w:t>To c</w:t>
      </w:r>
      <w:r w:rsidR="00FB59CD" w:rsidRPr="00984DDF">
        <w:rPr>
          <w:b/>
          <w:bCs/>
        </w:rPr>
        <w:t xml:space="preserve">ompare FL frameworks and </w:t>
      </w:r>
      <w:r w:rsidR="004B3CFE" w:rsidRPr="00984DDF">
        <w:rPr>
          <w:b/>
          <w:bCs/>
        </w:rPr>
        <w:t xml:space="preserve">the </w:t>
      </w:r>
      <w:r w:rsidR="00FB59CD" w:rsidRPr="00984DDF">
        <w:rPr>
          <w:b/>
          <w:bCs/>
        </w:rPr>
        <w:t xml:space="preserve">FL server. </w:t>
      </w:r>
      <w:r w:rsidR="009A209C" w:rsidRPr="00984DDF">
        <w:t xml:space="preserve">This includes discussing the </w:t>
      </w:r>
      <w:r w:rsidR="00B21A4E" w:rsidRPr="00984DDF">
        <w:t xml:space="preserve">pros and cons each method brings to key industries </w:t>
      </w:r>
      <w:r w:rsidR="00EF1135" w:rsidRPr="00984DDF">
        <w:t xml:space="preserve">such as the technological and pharmaceutical sectors. The comparison will </w:t>
      </w:r>
      <w:r w:rsidR="00643495" w:rsidRPr="00984DDF">
        <w:t xml:space="preserve">focus </w:t>
      </w:r>
      <w:r w:rsidR="00E91329" w:rsidRPr="00984DDF">
        <w:t xml:space="preserve">on the following </w:t>
      </w:r>
      <w:r w:rsidR="00EF1135" w:rsidRPr="00984DDF">
        <w:t xml:space="preserve">aspects </w:t>
      </w:r>
      <w:r w:rsidR="0060666F" w:rsidRPr="00984DDF">
        <w:t>ease of implementation, scalability, data privacy, and model performance</w:t>
      </w:r>
      <w:r w:rsidR="00F63A85" w:rsidRPr="00984DDF">
        <w:t xml:space="preserve">. </w:t>
      </w:r>
    </w:p>
    <w:p w14:paraId="156A9B02" w14:textId="4A1796D4" w:rsidR="00165820" w:rsidRPr="00984DDF" w:rsidRDefault="00165820" w:rsidP="00D705DE">
      <w:pPr>
        <w:pStyle w:val="Heading2"/>
        <w:numPr>
          <w:ilvl w:val="1"/>
          <w:numId w:val="7"/>
        </w:numPr>
      </w:pPr>
      <w:bookmarkStart w:id="7" w:name="_Toc173755887"/>
      <w:r w:rsidRPr="00984DDF">
        <w:t>Thesis Overview</w:t>
      </w:r>
      <w:bookmarkEnd w:id="7"/>
    </w:p>
    <w:p w14:paraId="6F1363C1" w14:textId="4E016986" w:rsidR="00893815" w:rsidRPr="00984DDF" w:rsidRDefault="00144384" w:rsidP="00D705DE">
      <w:pPr>
        <w:pStyle w:val="Heading1"/>
        <w:numPr>
          <w:ilvl w:val="0"/>
          <w:numId w:val="7"/>
        </w:numPr>
        <w:tabs>
          <w:tab w:val="left" w:pos="1011"/>
        </w:tabs>
        <w:spacing w:before="32"/>
      </w:pPr>
      <w:bookmarkStart w:id="8" w:name="_Toc173755888"/>
      <w:r w:rsidRPr="00984DDF">
        <w:rPr>
          <w:color w:val="333333"/>
        </w:rPr>
        <w:t>Background</w:t>
      </w:r>
      <w:bookmarkEnd w:id="8"/>
    </w:p>
    <w:p w14:paraId="2E097756" w14:textId="7774519D" w:rsidR="00CE1E97" w:rsidRPr="00984DDF" w:rsidRDefault="00965396" w:rsidP="00D705DE">
      <w:pPr>
        <w:pStyle w:val="Heading2"/>
        <w:numPr>
          <w:ilvl w:val="1"/>
          <w:numId w:val="7"/>
        </w:numPr>
      </w:pPr>
      <w:bookmarkStart w:id="9" w:name="_Toc173755889"/>
      <w:bookmarkStart w:id="10" w:name="_Hlk172064323"/>
      <w:r w:rsidRPr="00984DDF">
        <w:t>What is Federated Learning</w:t>
      </w:r>
      <w:bookmarkEnd w:id="9"/>
    </w:p>
    <w:bookmarkEnd w:id="10"/>
    <w:p w14:paraId="464782EC" w14:textId="4802F6B9" w:rsidR="00924EE0" w:rsidRPr="00984DDF" w:rsidRDefault="00924EE0" w:rsidP="005E1821">
      <w:pPr>
        <w:pStyle w:val="BodyText"/>
        <w:spacing w:line="360" w:lineRule="auto"/>
        <w:ind w:left="540" w:right="332" w:firstLine="470"/>
      </w:pPr>
      <w:r w:rsidRPr="00984DDF">
        <w:t>This concept was introduced in 2016 by Google engineer</w:t>
      </w:r>
      <w:r w:rsidR="00F62149" w:rsidRPr="00984DDF">
        <w:t xml:space="preserve"> </w:t>
      </w:r>
      <w:r w:rsidR="00CA4EA0">
        <w:fldChar w:fldCharType="begin"/>
      </w:r>
      <w:r w:rsidR="004B1AAC">
        <w:instrText xml:space="preserve"> ADDIN ZOTERO_ITEM CSL_CITATION {"citationID":"Z0CQk1UJ","properties":{"formattedCitation":"(McMahan {\\i{}et al.}, 2016)","plainCitation":"(McMahan et al., 2016)","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 </w:instrText>
      </w:r>
      <w:r w:rsidR="00CA4EA0">
        <w:fldChar w:fldCharType="separate"/>
      </w:r>
      <w:r w:rsidR="00CA4EA0" w:rsidRPr="00CA4EA0">
        <w:t xml:space="preserve">(McMahan </w:t>
      </w:r>
      <w:r w:rsidR="00CA4EA0" w:rsidRPr="00CA4EA0">
        <w:rPr>
          <w:i/>
          <w:iCs/>
        </w:rPr>
        <w:t>et al.</w:t>
      </w:r>
      <w:r w:rsidR="00CA4EA0" w:rsidRPr="00CA4EA0">
        <w:t>, 2016)</w:t>
      </w:r>
      <w:r w:rsidR="00CA4EA0">
        <w:fldChar w:fldCharType="end"/>
      </w:r>
      <w:r w:rsidRPr="00984DDF">
        <w:t xml:space="preserve">. </w:t>
      </w:r>
      <w:r w:rsidR="0099637A" w:rsidRPr="00984DDF">
        <w:t>FL is</w:t>
      </w:r>
      <w:r w:rsidRPr="00984DDF">
        <w:t xml:space="preserve"> a shared model </w:t>
      </w:r>
      <w:r w:rsidR="0099637A" w:rsidRPr="00984DDF">
        <w:t>that is</w:t>
      </w:r>
      <w:r w:rsidRPr="00984DDF">
        <w:t xml:space="preserve">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w:t>
      </w:r>
      <w:r w:rsidRPr="00984DDF">
        <w:rPr>
          <w:i/>
          <w:iCs/>
        </w:rPr>
        <w:t>focused collection</w:t>
      </w:r>
      <w:r w:rsidRPr="00984DDF">
        <w:t xml:space="preserve"> or </w:t>
      </w:r>
      <w:r w:rsidRPr="00984DDF">
        <w:rPr>
          <w:i/>
          <w:iCs/>
        </w:rPr>
        <w:t>data minimization</w:t>
      </w:r>
      <w:r w:rsidRPr="00984DDF">
        <w:t>, which were introduced by the White House in 2013. The intent is to prevent personal data from being sent over the network and potentially being stolen or manipulated by malicious third parties.</w:t>
      </w:r>
    </w:p>
    <w:p w14:paraId="3D45150D" w14:textId="06F80DC0" w:rsidR="001A00F4" w:rsidRPr="00984DDF" w:rsidRDefault="004F648F" w:rsidP="001A00F4">
      <w:pPr>
        <w:pStyle w:val="Heading2"/>
        <w:numPr>
          <w:ilvl w:val="1"/>
          <w:numId w:val="7"/>
        </w:numPr>
      </w:pPr>
      <w:bookmarkStart w:id="11" w:name="_Toc173755890"/>
      <w:r w:rsidRPr="00984DDF">
        <w:lastRenderedPageBreak/>
        <w:t>Federated Learnin</w:t>
      </w:r>
      <w:r w:rsidR="008247B0" w:rsidRPr="00984DDF">
        <w:t>g</w:t>
      </w:r>
      <w:r w:rsidR="00F97596" w:rsidRPr="00984DDF">
        <w:t xml:space="preserve"> Classification</w:t>
      </w:r>
      <w:r w:rsidR="008247B0" w:rsidRPr="00984DDF">
        <w:t xml:space="preserve"> Based on Client Nature</w:t>
      </w:r>
      <w:bookmarkEnd w:id="11"/>
    </w:p>
    <w:p w14:paraId="6CABC16F" w14:textId="4D8593E7" w:rsidR="001A00F4" w:rsidRPr="00984DDF" w:rsidRDefault="00121427" w:rsidP="001A00F4">
      <w:pPr>
        <w:pStyle w:val="BodyText"/>
        <w:spacing w:line="360" w:lineRule="auto"/>
        <w:ind w:left="540" w:right="332" w:firstLine="470"/>
      </w:pPr>
      <w:r w:rsidRPr="00984DDF">
        <w:t xml:space="preserve">Depending on the nature of client </w:t>
      </w:r>
      <w:r w:rsidR="00D3296B" w:rsidRPr="00984DDF">
        <w:t xml:space="preserve">FL can be classified </w:t>
      </w:r>
      <w:r w:rsidR="003D70F8" w:rsidRPr="00984DDF">
        <w:t>in two types</w:t>
      </w:r>
      <w:r w:rsidR="00D4577B" w:rsidRPr="00984DDF">
        <w:t xml:space="preserve"> cross-device and cross-silo</w:t>
      </w:r>
      <w:r w:rsidR="00D35050" w:rsidRPr="00984DDF">
        <w:t xml:space="preserve"> </w:t>
      </w:r>
      <w:r w:rsidR="00D35050" w:rsidRPr="00984DDF">
        <w:fldChar w:fldCharType="begin"/>
      </w:r>
      <w:r w:rsidR="00D35050" w:rsidRPr="00984DDF">
        <w:instrText xml:space="preserve"> ADDIN ZOTERO_ITEM CSL_CITATION {"citationID":"34zUVRG9","properties":{"formattedCitation":"(Yang {\\i{}et al.}, 2021)","plainCitation":"(Yang et al., 2021)","noteIndex":0},"citationItems":[{"id":26,"uris":["http://zotero.org/users/local/6JHIw4oK/items/ZHHH4JGM"],"itemData":{"id":26,"type":"article","abstract":"Federated learning, as an emerging distributed training model of neural networks without collecting raw data, has attracted widespread attention. However, almost all existing researches of federated learning only consider protecting the privacy of clients, but not preventing model iterates and ﬁnal model parameters from leaking to untrusted clients and external attackers. In this paper, we present the ﬁrst bilateral privacy-preserving federated learning scheme, which protects not only the raw training data of clients, but also model iterates during the training phase as well as ﬁnal model parameters. Speciﬁcally, we present an efﬁcient privacy-preserving technique to mask or encrypt the global model, which not only allows clients to train over the noisy global model, but also ensures only the server can obtain the exact updated model. Detailed security analysis shows that clients can access neither model iterates nor the ﬁnal global model; meanwhile, the server cannot obtain raw training data of clients from additional information used for recovering the exact updated model. Finally, extensive experiments demonstrate the proposed scheme has comparable model accuracy with traditional federated learning without bringing much extra communication overhead.","language":"en","note":"arXiv:2002.09843 [cs, stat]","number":"arXiv:2002.09843","publisher":"arXiv","source":"arXiv.org","title":"An Accuracy-Lossless Perturbation Method for Defending Privacy Attacks in Federated Learning","URL":"http://arxiv.org/abs/2002.09843","author":[{"family":"Yang","given":"Xue"},{"family":"Feng","given":"Yan"},{"family":"Fang","given":"Weijun"},{"family":"Shao","given":"Jun"},{"family":"Tang","given":"Xiaohu"},{"family":"Xia","given":"Shu-Tao"},{"family":"Lu","given":"Rongxing"}],"accessed":{"date-parts":[["2024",7,20]]},"issued":{"date-parts":[["2021",8,15]]}}}],"schema":"https://github.com/citation-style-language/schema/raw/master/csl-citation.json"} </w:instrText>
      </w:r>
      <w:r w:rsidR="00D35050" w:rsidRPr="00984DDF">
        <w:fldChar w:fldCharType="separate"/>
      </w:r>
      <w:r w:rsidR="00D35050" w:rsidRPr="00984DDF">
        <w:t xml:space="preserve">(Yang </w:t>
      </w:r>
      <w:r w:rsidR="00D35050" w:rsidRPr="00984DDF">
        <w:rPr>
          <w:i/>
          <w:iCs/>
        </w:rPr>
        <w:t>et al.</w:t>
      </w:r>
      <w:r w:rsidR="00D35050" w:rsidRPr="00984DDF">
        <w:t>, 2021)</w:t>
      </w:r>
      <w:r w:rsidR="00D35050" w:rsidRPr="00984DDF">
        <w:fldChar w:fldCharType="end"/>
      </w:r>
      <w:r w:rsidR="00D4577B" w:rsidRPr="00984DDF">
        <w:t>.</w:t>
      </w:r>
    </w:p>
    <w:p w14:paraId="25BCD7E4" w14:textId="0D26F926" w:rsidR="001B7B9D" w:rsidRPr="00984DDF" w:rsidRDefault="00C81CA2" w:rsidP="00A818AC">
      <w:pPr>
        <w:pStyle w:val="Heading3"/>
        <w:numPr>
          <w:ilvl w:val="2"/>
          <w:numId w:val="7"/>
        </w:numPr>
        <w:spacing w:before="10"/>
      </w:pPr>
      <w:bookmarkStart w:id="12" w:name="_Toc173755891"/>
      <w:r w:rsidRPr="00984DDF">
        <w:t>Cross-device</w:t>
      </w:r>
      <w:bookmarkEnd w:id="12"/>
    </w:p>
    <w:p w14:paraId="06B1864B" w14:textId="7501DEE2" w:rsidR="00724ECC" w:rsidRPr="00984DDF" w:rsidRDefault="00BA31D0" w:rsidP="00724ECC">
      <w:pPr>
        <w:pStyle w:val="BodyText"/>
        <w:spacing w:line="360" w:lineRule="auto"/>
        <w:ind w:left="540" w:right="332" w:firstLine="470"/>
      </w:pPr>
      <w:r w:rsidRPr="00984DDF">
        <w:t xml:space="preserve">The clients for cross-device </w:t>
      </w:r>
      <w:r w:rsidR="009E3F52" w:rsidRPr="00984DDF">
        <w:t xml:space="preserve">can </w:t>
      </w:r>
      <w:r w:rsidR="00FA232A" w:rsidRPr="00984DDF">
        <w:t>be</w:t>
      </w:r>
      <w:r w:rsidR="000B6718" w:rsidRPr="00984DDF">
        <w:t xml:space="preserve"> mobile devices, edge devices, </w:t>
      </w:r>
      <w:r w:rsidR="00140669" w:rsidRPr="00984DDF">
        <w:t>Internet of Things</w:t>
      </w:r>
      <w:r w:rsidR="00F95482" w:rsidRPr="00984DDF">
        <w:t xml:space="preserve"> (</w:t>
      </w:r>
      <w:r w:rsidR="000B6718" w:rsidRPr="00984DDF">
        <w:t>IoT</w:t>
      </w:r>
      <w:r w:rsidR="00F95482" w:rsidRPr="00984DDF">
        <w:t>)</w:t>
      </w:r>
      <w:r w:rsidR="000B6718" w:rsidRPr="00984DDF">
        <w:t xml:space="preserve"> devices, smartphones, tablets</w:t>
      </w:r>
      <w:r w:rsidR="009E3F52" w:rsidRPr="00984DDF">
        <w:t>, wearables, etc.</w:t>
      </w:r>
      <w:r w:rsidR="00FA232A" w:rsidRPr="00984DDF">
        <w:t xml:space="preserve"> </w:t>
      </w:r>
      <w:r w:rsidR="00886950" w:rsidRPr="00984DDF">
        <w:t>Figure 2.2.1</w:t>
      </w:r>
      <w:r w:rsidR="006E58E6" w:rsidRPr="00984DDF">
        <w:t>. illustrates this scenario.</w:t>
      </w:r>
      <w:r w:rsidR="006E58E6" w:rsidRPr="00984DDF">
        <w:br/>
      </w:r>
      <w:r w:rsidR="00546E9E" w:rsidRPr="00984DDF">
        <w:t xml:space="preserve">The characteristics </w:t>
      </w:r>
      <w:r w:rsidR="00FA36C7" w:rsidRPr="00984DDF">
        <w:t xml:space="preserve">are, </w:t>
      </w:r>
      <w:r w:rsidR="001F651A" w:rsidRPr="00984DDF">
        <w:t>the high</w:t>
      </w:r>
      <w:r w:rsidR="00FA36C7" w:rsidRPr="00984DDF">
        <w:t xml:space="preserve"> number of participants it can be thousands to millions of devices</w:t>
      </w:r>
      <w:r w:rsidR="000054BB" w:rsidRPr="00984DDF">
        <w:t xml:space="preserve">, </w:t>
      </w:r>
      <w:r w:rsidR="00D04F9E" w:rsidRPr="00984DDF">
        <w:t xml:space="preserve">it may have limited processing </w:t>
      </w:r>
      <w:r w:rsidR="0071334D" w:rsidRPr="00984DDF">
        <w:t xml:space="preserve">power and battery life, datasets tend to be small </w:t>
      </w:r>
      <w:r w:rsidR="00DC2608" w:rsidRPr="00984DDF">
        <w:t>and network bandwidth may be limited</w:t>
      </w:r>
      <w:r w:rsidR="00C70A38" w:rsidRPr="00984DDF">
        <w:t>.</w:t>
      </w:r>
      <w:r w:rsidR="00DC2608" w:rsidRPr="00984DDF">
        <w:t xml:space="preserve"> </w:t>
      </w:r>
      <w:r w:rsidR="00C70A38" w:rsidRPr="00984DDF">
        <w:t>D</w:t>
      </w:r>
      <w:r w:rsidR="00DC2608" w:rsidRPr="00984DDF">
        <w:t>evices may</w:t>
      </w:r>
      <w:r w:rsidR="00A82046" w:rsidRPr="00984DDF">
        <w:t xml:space="preserve"> </w:t>
      </w:r>
      <w:r w:rsidR="006A1EE0" w:rsidRPr="00984DDF">
        <w:t xml:space="preserve">also </w:t>
      </w:r>
      <w:r w:rsidR="00A82046" w:rsidRPr="00984DDF">
        <w:t xml:space="preserve">connect and disconnect </w:t>
      </w:r>
      <w:r w:rsidR="006A1EE0" w:rsidRPr="00984DDF">
        <w:t>intermittently</w:t>
      </w:r>
      <w:r w:rsidR="00A82046" w:rsidRPr="00984DDF">
        <w:t>.</w:t>
      </w:r>
    </w:p>
    <w:p w14:paraId="67B20FDE" w14:textId="07C9B5A5" w:rsidR="00741F26" w:rsidRPr="00984DDF" w:rsidRDefault="004D2715" w:rsidP="00741F26">
      <w:pPr>
        <w:pStyle w:val="BodyText"/>
        <w:spacing w:line="360" w:lineRule="auto"/>
        <w:ind w:left="540" w:right="332" w:firstLine="470"/>
        <w:jc w:val="center"/>
        <w:rPr>
          <w:sz w:val="18"/>
        </w:rPr>
      </w:pPr>
      <w:r w:rsidRPr="00984DDF">
        <w:rPr>
          <w:noProof/>
        </w:rPr>
        <w:drawing>
          <wp:inline distT="0" distB="0" distL="0" distR="0" wp14:anchorId="604A3A1B" wp14:editId="2D42AC96">
            <wp:extent cx="4746132" cy="4442974"/>
            <wp:effectExtent l="0" t="0" r="0" b="0"/>
            <wp:docPr id="1601674001" name="Picture 7"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674001" name="Picture 7" descr="A diagram of a computer network&#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759583" cy="4455565"/>
                    </a:xfrm>
                    <a:prstGeom prst="rect">
                      <a:avLst/>
                    </a:prstGeom>
                  </pic:spPr>
                </pic:pic>
              </a:graphicData>
            </a:graphic>
          </wp:inline>
        </w:drawing>
      </w:r>
      <w:r w:rsidR="00564F79" w:rsidRPr="00984DDF">
        <w:br/>
      </w:r>
      <w:r w:rsidR="00564F79" w:rsidRPr="00984DDF">
        <w:rPr>
          <w:sz w:val="18"/>
        </w:rPr>
        <w:t>Figure 2.2.1</w:t>
      </w:r>
      <w:r w:rsidR="00DD3C31" w:rsidRPr="00984DDF">
        <w:rPr>
          <w:sz w:val="18"/>
        </w:rPr>
        <w:t>.</w:t>
      </w:r>
      <w:r w:rsidR="00564F79" w:rsidRPr="00984DDF">
        <w:rPr>
          <w:sz w:val="18"/>
        </w:rPr>
        <w:t xml:space="preserve"> </w:t>
      </w:r>
      <w:r w:rsidR="00DD3C31" w:rsidRPr="00984DDF">
        <w:rPr>
          <w:sz w:val="18"/>
        </w:rPr>
        <w:t>Cross-device</w:t>
      </w:r>
      <w:r w:rsidR="004C66B9" w:rsidRPr="00984DDF">
        <w:rPr>
          <w:sz w:val="18"/>
        </w:rPr>
        <w:t xml:space="preserve"> scenario</w:t>
      </w:r>
      <w:r w:rsidR="00A36764" w:rsidRPr="00984DDF">
        <w:rPr>
          <w:sz w:val="18"/>
        </w:rPr>
        <w:t>.</w:t>
      </w:r>
    </w:p>
    <w:p w14:paraId="47ACB306" w14:textId="77777777" w:rsidR="00244547" w:rsidRPr="00984DDF" w:rsidRDefault="00244547" w:rsidP="00741F26">
      <w:pPr>
        <w:pStyle w:val="BodyText"/>
        <w:spacing w:line="360" w:lineRule="auto"/>
        <w:ind w:left="540" w:right="332" w:firstLine="470"/>
        <w:jc w:val="center"/>
        <w:rPr>
          <w:sz w:val="18"/>
        </w:rPr>
      </w:pPr>
    </w:p>
    <w:p w14:paraId="72C0D085" w14:textId="77777777" w:rsidR="00244547" w:rsidRPr="00984DDF" w:rsidRDefault="00244547" w:rsidP="00741F26">
      <w:pPr>
        <w:pStyle w:val="BodyText"/>
        <w:spacing w:line="360" w:lineRule="auto"/>
        <w:ind w:left="540" w:right="332" w:firstLine="470"/>
        <w:jc w:val="center"/>
        <w:rPr>
          <w:sz w:val="18"/>
        </w:rPr>
      </w:pPr>
    </w:p>
    <w:p w14:paraId="181322B5" w14:textId="77777777" w:rsidR="00244547" w:rsidRPr="00984DDF" w:rsidRDefault="00244547" w:rsidP="00741F26">
      <w:pPr>
        <w:pStyle w:val="BodyText"/>
        <w:spacing w:line="360" w:lineRule="auto"/>
        <w:ind w:left="540" w:right="332" w:firstLine="470"/>
        <w:jc w:val="center"/>
      </w:pPr>
    </w:p>
    <w:p w14:paraId="0C720AFD" w14:textId="23785609" w:rsidR="00C81CA2" w:rsidRPr="00984DDF" w:rsidRDefault="00D4577B" w:rsidP="00A818AC">
      <w:pPr>
        <w:pStyle w:val="Heading3"/>
        <w:numPr>
          <w:ilvl w:val="2"/>
          <w:numId w:val="7"/>
        </w:numPr>
        <w:spacing w:before="10"/>
      </w:pPr>
      <w:bookmarkStart w:id="13" w:name="_Toc173755892"/>
      <w:r w:rsidRPr="00984DDF">
        <w:lastRenderedPageBreak/>
        <w:t>Cross-silo</w:t>
      </w:r>
      <w:bookmarkEnd w:id="13"/>
    </w:p>
    <w:p w14:paraId="51898B47" w14:textId="3CF93538" w:rsidR="008F6A05" w:rsidRPr="00984DDF" w:rsidRDefault="008F6A05" w:rsidP="001D52B5">
      <w:pPr>
        <w:pStyle w:val="BodyText"/>
        <w:spacing w:line="360" w:lineRule="auto"/>
        <w:ind w:left="540" w:right="332" w:firstLine="470"/>
      </w:pPr>
      <w:r w:rsidRPr="00984DDF">
        <w:t xml:space="preserve">In this scenario, clients can be organizations or institutions such as hospitals, banks, and companies using large data </w:t>
      </w:r>
      <w:r w:rsidR="00027357" w:rsidRPr="00984DDF">
        <w:t>centres</w:t>
      </w:r>
      <w:r w:rsidRPr="00984DDF">
        <w:t xml:space="preserve">. Figure 2.2.2 illustrates a cross-silo ecosystem. Some differences compared to the cross-device scenario </w:t>
      </w:r>
      <w:r w:rsidR="00B76008" w:rsidRPr="00984DDF">
        <w:t>include</w:t>
      </w:r>
      <w:r w:rsidR="00924DFD" w:rsidRPr="00984DDF">
        <w:t>,</w:t>
      </w:r>
      <w:r w:rsidRPr="00984DDF">
        <w:t xml:space="preserve"> clients are no longer small devices</w:t>
      </w:r>
      <w:r w:rsidR="00924DFD" w:rsidRPr="00984DDF">
        <w:t>,</w:t>
      </w:r>
      <w:r w:rsidRPr="00984DDF">
        <w:t xml:space="preserve"> there are fewer clients</w:t>
      </w:r>
      <w:r w:rsidR="00924DFD" w:rsidRPr="00984DDF">
        <w:t>,</w:t>
      </w:r>
      <w:r w:rsidRPr="00984DDF">
        <w:t xml:space="preserve"> clients have high computational power and large datasets</w:t>
      </w:r>
      <w:r w:rsidR="00924DFD" w:rsidRPr="00984DDF">
        <w:t>,</w:t>
      </w:r>
      <w:r w:rsidRPr="00984DDF">
        <w:t xml:space="preserve"> and the network is reliable with stable communication.</w:t>
      </w:r>
    </w:p>
    <w:p w14:paraId="7BDE7E9F" w14:textId="6C9BB834" w:rsidR="004A5DB8" w:rsidRPr="00984DDF" w:rsidRDefault="00B63D50" w:rsidP="00497854">
      <w:pPr>
        <w:pStyle w:val="BodyText"/>
        <w:spacing w:line="360" w:lineRule="auto"/>
        <w:ind w:left="540" w:right="332" w:firstLine="470"/>
        <w:jc w:val="center"/>
      </w:pPr>
      <w:r w:rsidRPr="00984DDF">
        <w:rPr>
          <w:noProof/>
        </w:rPr>
        <w:drawing>
          <wp:inline distT="0" distB="0" distL="0" distR="0" wp14:anchorId="2CF6A39E" wp14:editId="53D2C481">
            <wp:extent cx="5385276" cy="3506135"/>
            <wp:effectExtent l="0" t="0" r="6350" b="0"/>
            <wp:docPr id="1164895510" name="Picture 9"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895510" name="Picture 9" descr="A diagram of a server&#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393024" cy="3511179"/>
                    </a:xfrm>
                    <a:prstGeom prst="rect">
                      <a:avLst/>
                    </a:prstGeom>
                  </pic:spPr>
                </pic:pic>
              </a:graphicData>
            </a:graphic>
          </wp:inline>
        </w:drawing>
      </w:r>
      <w:r w:rsidR="00497854" w:rsidRPr="00984DDF">
        <w:br/>
      </w:r>
      <w:r w:rsidR="00497854" w:rsidRPr="00984DDF">
        <w:rPr>
          <w:sz w:val="18"/>
        </w:rPr>
        <w:t>Figure 2.2.2. Cross-silo scenario.</w:t>
      </w:r>
    </w:p>
    <w:p w14:paraId="25E36F6C" w14:textId="31D91BF4" w:rsidR="008C6A74" w:rsidRPr="00984DDF" w:rsidRDefault="003D0B26" w:rsidP="008C6A74">
      <w:pPr>
        <w:pStyle w:val="Heading2"/>
        <w:numPr>
          <w:ilvl w:val="1"/>
          <w:numId w:val="7"/>
        </w:numPr>
      </w:pPr>
      <w:bookmarkStart w:id="14" w:name="_Toc173755893"/>
      <w:r w:rsidRPr="00984DDF">
        <w:t>Categorization of Federated Learning</w:t>
      </w:r>
      <w:bookmarkEnd w:id="14"/>
    </w:p>
    <w:p w14:paraId="726EAB27" w14:textId="3C37CDB1" w:rsidR="00623490" w:rsidRPr="00984DDF" w:rsidRDefault="006C140F" w:rsidP="00623490">
      <w:pPr>
        <w:pStyle w:val="BodyText"/>
        <w:spacing w:line="360" w:lineRule="auto"/>
        <w:ind w:left="540" w:right="332" w:firstLine="470"/>
      </w:pPr>
      <w:r w:rsidRPr="00984DDF">
        <w:t xml:space="preserve">FL can be categorized </w:t>
      </w:r>
      <w:r w:rsidR="006C0064" w:rsidRPr="00984DDF">
        <w:t>according to</w:t>
      </w:r>
      <w:r w:rsidR="008501E0" w:rsidRPr="00984DDF">
        <w:t xml:space="preserve"> the distribution of the data held by the clients participating in the modelling</w:t>
      </w:r>
      <w:r w:rsidR="006C0064" w:rsidRPr="00984DDF">
        <w:t>. These categories help to understand the different methodologies and use cases</w:t>
      </w:r>
      <w:r w:rsidR="006D6DAC" w:rsidRPr="00984DDF">
        <w:t xml:space="preserve"> for FL</w:t>
      </w:r>
      <w:r w:rsidR="00CB7FEA" w:rsidRPr="00984DDF">
        <w:t xml:space="preserve"> </w:t>
      </w:r>
      <w:r w:rsidR="00CB7FEA" w:rsidRPr="00984DDF">
        <w:fldChar w:fldCharType="begin"/>
      </w:r>
      <w:r w:rsidR="00CB7FEA" w:rsidRPr="00984DDF">
        <w:instrText xml:space="preserve"> ADDIN ZOTERO_ITEM CSL_CITATION {"citationID":"WyfNAjtv","properties":{"formattedCitation":"(Yang {\\i{}et al.}, 2019)","plainCitation":"(Yang et al., 2019)","noteIndex":0},"citationItems":[{"id":20,"uris":["http://zotero.org/users/local/6JHIw4oK/items/K8ANS3TX"],"itemData":{"id":20,"type":"article","abstract":"Today's AI still faces two major challenges. One is that in most industries, data exists in the form of isolated islands. The other is the strengthening of data privacy and security. We propose a possible solution to these challenges: secure federated learning. Beyond the federated learning framework first proposed by Google in 2016, we introduce a comprehensive secure federated learning framework, which includes horizontal federated learning, vertical federated learning and federated transfer learning. We provide definitions, architectures and applications for the federated learning framework, and provide a comprehensive survey of existing works on this subject. In addition, we propose building data networks among organizations based on federated mechanisms as an effective solution to allow knowledge to be shared without compromising user privacy.","language":"en","note":"arXiv:1902.04885 [cs]","number":"arXiv:1902.04885","publisher":"arXiv","source":"arXiv.org","title":"Federated Machine Learning: Concept and Applications","title-short":"Federated Machine Learning","URL":"http://arxiv.org/abs/1902.04885","author":[{"family":"Yang","given":"Qiang"},{"family":"Liu","given":"Yang"},{"family":"Chen","given":"Tianjian"},{"family":"Tong","given":"Yongxin"}],"accessed":{"date-parts":[["2024",7,20]]},"issued":{"date-parts":[["2019",2,13]]}}}],"schema":"https://github.com/citation-style-language/schema/raw/master/csl-citation.json"} </w:instrText>
      </w:r>
      <w:r w:rsidR="00CB7FEA" w:rsidRPr="00984DDF">
        <w:fldChar w:fldCharType="separate"/>
      </w:r>
      <w:r w:rsidR="00CB7FEA" w:rsidRPr="00984DDF">
        <w:t xml:space="preserve">(Yang </w:t>
      </w:r>
      <w:r w:rsidR="00CB7FEA" w:rsidRPr="00984DDF">
        <w:rPr>
          <w:i/>
          <w:iCs/>
        </w:rPr>
        <w:t>et al.</w:t>
      </w:r>
      <w:r w:rsidR="00CB7FEA" w:rsidRPr="00984DDF">
        <w:t>, 2019)</w:t>
      </w:r>
      <w:r w:rsidR="00CB7FEA" w:rsidRPr="00984DDF">
        <w:fldChar w:fldCharType="end"/>
      </w:r>
      <w:r w:rsidR="00CB7FEA" w:rsidRPr="00984DDF">
        <w:t>.</w:t>
      </w:r>
    </w:p>
    <w:p w14:paraId="1B2ECE40" w14:textId="6BE1B959" w:rsidR="003D0B26" w:rsidRPr="00984DDF" w:rsidRDefault="003D0B26" w:rsidP="003D0B26">
      <w:pPr>
        <w:pStyle w:val="Heading3"/>
        <w:numPr>
          <w:ilvl w:val="2"/>
          <w:numId w:val="7"/>
        </w:numPr>
        <w:spacing w:before="10"/>
      </w:pPr>
      <w:bookmarkStart w:id="15" w:name="_Toc173755894"/>
      <w:r w:rsidRPr="00984DDF">
        <w:t>Horizontal Federated Learning</w:t>
      </w:r>
      <w:bookmarkEnd w:id="15"/>
    </w:p>
    <w:p w14:paraId="53BC4D12" w14:textId="3D31F5D1" w:rsidR="00D76FD9" w:rsidRPr="00984DDF" w:rsidRDefault="006C6BDF" w:rsidP="00587C1B">
      <w:pPr>
        <w:pStyle w:val="BodyText"/>
        <w:spacing w:line="360" w:lineRule="auto"/>
        <w:ind w:left="540" w:right="332" w:firstLine="470"/>
      </w:pPr>
      <w:r w:rsidRPr="00984DDF">
        <w:t xml:space="preserve">Horizontal Federated Learning (HFL) </w:t>
      </w:r>
      <w:r w:rsidR="00F9118E" w:rsidRPr="00984DDF">
        <w:t xml:space="preserve">or </w:t>
      </w:r>
      <w:r w:rsidR="00612885" w:rsidRPr="00984DDF">
        <w:t>sample-based FL</w:t>
      </w:r>
      <w:r w:rsidR="00A376D3" w:rsidRPr="00984DDF">
        <w:t xml:space="preserve">, </w:t>
      </w:r>
      <w:r w:rsidRPr="00984DDF">
        <w:t>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outcomes without sharing patient data.</w:t>
      </w:r>
    </w:p>
    <w:p w14:paraId="29AB2C72" w14:textId="390ECA59" w:rsidR="00334D7B" w:rsidRPr="00984DDF" w:rsidRDefault="00334D7B" w:rsidP="00334D7B">
      <w:pPr>
        <w:pStyle w:val="BodyText"/>
        <w:spacing w:line="360" w:lineRule="auto"/>
        <w:ind w:left="540" w:right="332" w:firstLine="470"/>
        <w:jc w:val="center"/>
      </w:pPr>
      <w:r w:rsidRPr="00984DDF">
        <w:rPr>
          <w:noProof/>
        </w:rPr>
        <w:lastRenderedPageBreak/>
        <w:drawing>
          <wp:inline distT="0" distB="0" distL="0" distR="0" wp14:anchorId="008E3A1D" wp14:editId="2A1425F0">
            <wp:extent cx="2880000" cy="1602000"/>
            <wp:effectExtent l="0" t="0" r="0" b="0"/>
            <wp:docPr id="590667616" name="Picture 11"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667616" name="Picture 11" descr="A diagram of a dataset&#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2880000" cy="1602000"/>
                    </a:xfrm>
                    <a:prstGeom prst="rect">
                      <a:avLst/>
                    </a:prstGeom>
                  </pic:spPr>
                </pic:pic>
              </a:graphicData>
            </a:graphic>
          </wp:inline>
        </w:drawing>
      </w:r>
      <w:r w:rsidR="00DC488F" w:rsidRPr="00984DDF">
        <w:br/>
      </w:r>
      <w:r w:rsidR="00DC488F" w:rsidRPr="00984DDF">
        <w:rPr>
          <w:sz w:val="18"/>
        </w:rPr>
        <w:t>Figure 2.3.</w:t>
      </w:r>
      <w:r w:rsidR="002B3BFD" w:rsidRPr="00984DDF">
        <w:rPr>
          <w:sz w:val="18"/>
        </w:rPr>
        <w:t>1</w:t>
      </w:r>
      <w:r w:rsidR="00DC488F" w:rsidRPr="00984DDF">
        <w:rPr>
          <w:sz w:val="18"/>
        </w:rPr>
        <w:t xml:space="preserve">. </w:t>
      </w:r>
      <w:r w:rsidR="002B3BFD" w:rsidRPr="00984DDF">
        <w:rPr>
          <w:sz w:val="18"/>
        </w:rPr>
        <w:t>Horizontal Federated Learning.</w:t>
      </w:r>
      <w:r w:rsidR="00C1415F">
        <w:rPr>
          <w:sz w:val="18"/>
        </w:rPr>
        <w:t xml:space="preserve"> </w:t>
      </w:r>
      <w:r w:rsidR="00DE39C0">
        <w:rPr>
          <w:sz w:val="18"/>
        </w:rPr>
        <w:t>a</w:t>
      </w:r>
      <w:r w:rsidR="00C1415F">
        <w:rPr>
          <w:sz w:val="18"/>
        </w:rPr>
        <w:t xml:space="preserve">dapted from </w:t>
      </w:r>
      <w:r w:rsidR="000F7C08">
        <w:rPr>
          <w:sz w:val="18"/>
        </w:rPr>
        <w:t xml:space="preserve">Yang </w:t>
      </w:r>
      <w:r w:rsidR="000F7C08" w:rsidRPr="009B0363">
        <w:rPr>
          <w:i/>
          <w:iCs/>
          <w:sz w:val="18"/>
        </w:rPr>
        <w:t>et al.,</w:t>
      </w:r>
      <w:r w:rsidR="000F7C08">
        <w:rPr>
          <w:sz w:val="18"/>
        </w:rPr>
        <w:t xml:space="preserve"> (2019).</w:t>
      </w:r>
    </w:p>
    <w:p w14:paraId="209B9F7B" w14:textId="53241800" w:rsidR="003D0B26" w:rsidRPr="00984DDF" w:rsidRDefault="003D0B26" w:rsidP="003D0B26">
      <w:pPr>
        <w:pStyle w:val="Heading3"/>
        <w:numPr>
          <w:ilvl w:val="2"/>
          <w:numId w:val="7"/>
        </w:numPr>
        <w:spacing w:before="10"/>
      </w:pPr>
      <w:bookmarkStart w:id="16" w:name="_Toc173755895"/>
      <w:r w:rsidRPr="00984DDF">
        <w:t>Vertical Federated Learning</w:t>
      </w:r>
      <w:bookmarkEnd w:id="16"/>
    </w:p>
    <w:p w14:paraId="285463FE" w14:textId="18D0F885" w:rsidR="00EB0ED2" w:rsidRPr="00984DDF" w:rsidRDefault="00EB0ED2" w:rsidP="00587C1B">
      <w:pPr>
        <w:pStyle w:val="BodyText"/>
        <w:spacing w:line="360" w:lineRule="auto"/>
        <w:ind w:left="540" w:right="332" w:firstLine="470"/>
      </w:pPr>
      <w:r>
        <w:t>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behaviours and browsing records. By combining their data, they can build a model to predict customer credit without sharing raw data.</w:t>
      </w:r>
    </w:p>
    <w:p w14:paraId="096AF6B5" w14:textId="50DD8DED" w:rsidR="00334D7B" w:rsidRPr="00984DDF" w:rsidRDefault="00334D7B" w:rsidP="00334D7B">
      <w:pPr>
        <w:pStyle w:val="BodyText"/>
        <w:spacing w:line="360" w:lineRule="auto"/>
        <w:ind w:left="540" w:right="332" w:firstLine="470"/>
        <w:jc w:val="center"/>
      </w:pPr>
      <w:r w:rsidRPr="00984DDF">
        <w:rPr>
          <w:noProof/>
        </w:rPr>
        <w:drawing>
          <wp:inline distT="0" distB="0" distL="0" distR="0" wp14:anchorId="37E8021E" wp14:editId="62002853">
            <wp:extent cx="2880000" cy="1620000"/>
            <wp:effectExtent l="0" t="0" r="0" b="0"/>
            <wp:docPr id="1831019520" name="Picture 12"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019520" name="Picture 12" descr="A diagram of a dataset&#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2880000" cy="1620000"/>
                    </a:xfrm>
                    <a:prstGeom prst="rect">
                      <a:avLst/>
                    </a:prstGeom>
                  </pic:spPr>
                </pic:pic>
              </a:graphicData>
            </a:graphic>
          </wp:inline>
        </w:drawing>
      </w:r>
      <w:r w:rsidR="001E3B44" w:rsidRPr="00984DDF">
        <w:br/>
      </w:r>
      <w:r w:rsidR="001E3B44" w:rsidRPr="00984DDF">
        <w:rPr>
          <w:sz w:val="18"/>
        </w:rPr>
        <w:t>Figure 2.3.2. Vertical Federated Learning.</w:t>
      </w:r>
      <w:r w:rsidR="000F7C08">
        <w:rPr>
          <w:sz w:val="18"/>
        </w:rPr>
        <w:t xml:space="preserve"> </w:t>
      </w:r>
      <w:r w:rsidR="00DE39C0">
        <w:rPr>
          <w:sz w:val="18"/>
        </w:rPr>
        <w:t>a</w:t>
      </w:r>
      <w:r w:rsidR="000F7C08">
        <w:rPr>
          <w:sz w:val="18"/>
        </w:rPr>
        <w:t xml:space="preserve">dapted from Yang </w:t>
      </w:r>
      <w:r w:rsidR="000F7C08" w:rsidRPr="009B0363">
        <w:rPr>
          <w:i/>
          <w:iCs/>
          <w:sz w:val="18"/>
        </w:rPr>
        <w:t>et al.,</w:t>
      </w:r>
      <w:r w:rsidR="000F7C08">
        <w:rPr>
          <w:sz w:val="18"/>
        </w:rPr>
        <w:t xml:space="preserve"> (2019).</w:t>
      </w:r>
    </w:p>
    <w:p w14:paraId="3856B5A6" w14:textId="0F26165E" w:rsidR="003D0B26" w:rsidRPr="00984DDF" w:rsidRDefault="003D0B26" w:rsidP="003D0B26">
      <w:pPr>
        <w:pStyle w:val="Heading3"/>
        <w:numPr>
          <w:ilvl w:val="2"/>
          <w:numId w:val="7"/>
        </w:numPr>
        <w:spacing w:before="10"/>
      </w:pPr>
      <w:bookmarkStart w:id="17" w:name="_Toc173755896"/>
      <w:r w:rsidRPr="00984DDF">
        <w:t>Federated Transfer Learning</w:t>
      </w:r>
      <w:bookmarkEnd w:id="17"/>
    </w:p>
    <w:p w14:paraId="762BC582" w14:textId="77777777" w:rsidR="00876C71" w:rsidRPr="00876C71" w:rsidRDefault="00876C71" w:rsidP="00876C71">
      <w:pPr>
        <w:pStyle w:val="BodyText"/>
        <w:spacing w:line="360" w:lineRule="auto"/>
        <w:ind w:left="540" w:right="332" w:firstLine="470"/>
      </w:pPr>
      <w:r w:rsidRPr="00876C71">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76BAF478" w14:textId="77777777" w:rsidR="00876C71" w:rsidRDefault="00876C71" w:rsidP="00DC488F">
      <w:pPr>
        <w:pStyle w:val="BodyText"/>
        <w:spacing w:line="360" w:lineRule="auto"/>
        <w:ind w:left="540" w:right="332" w:firstLine="470"/>
      </w:pPr>
    </w:p>
    <w:p w14:paraId="138AAD32" w14:textId="6A1EF80F" w:rsidR="00DC488F" w:rsidRPr="00984DDF" w:rsidRDefault="00DC488F" w:rsidP="00DC488F">
      <w:pPr>
        <w:pStyle w:val="BodyText"/>
        <w:spacing w:line="360" w:lineRule="auto"/>
        <w:ind w:left="540" w:right="332" w:firstLine="470"/>
        <w:jc w:val="center"/>
      </w:pPr>
      <w:r w:rsidRPr="00984DDF">
        <w:rPr>
          <w:noProof/>
        </w:rPr>
        <w:lastRenderedPageBreak/>
        <w:drawing>
          <wp:inline distT="0" distB="0" distL="0" distR="0" wp14:anchorId="709160CF" wp14:editId="3B17E493">
            <wp:extent cx="2880000" cy="1605600"/>
            <wp:effectExtent l="0" t="0" r="0" b="0"/>
            <wp:docPr id="804837461" name="Picture 13" descr="A diagram of dataset and datas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837461" name="Picture 13" descr="A diagram of dataset and datase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880000" cy="1605600"/>
                    </a:xfrm>
                    <a:prstGeom prst="rect">
                      <a:avLst/>
                    </a:prstGeom>
                  </pic:spPr>
                </pic:pic>
              </a:graphicData>
            </a:graphic>
          </wp:inline>
        </w:drawing>
      </w:r>
      <w:r w:rsidR="001E3B44" w:rsidRPr="00984DDF">
        <w:br/>
      </w:r>
      <w:r w:rsidR="001E3B44" w:rsidRPr="00984DDF">
        <w:rPr>
          <w:sz w:val="18"/>
        </w:rPr>
        <w:t>Figure 2.3.3. Federated Transfer Learning.</w:t>
      </w:r>
      <w:r w:rsidR="000F7C08">
        <w:rPr>
          <w:sz w:val="18"/>
        </w:rPr>
        <w:t xml:space="preserve"> </w:t>
      </w:r>
      <w:r w:rsidR="00DE39C0">
        <w:rPr>
          <w:sz w:val="18"/>
        </w:rPr>
        <w:t>a</w:t>
      </w:r>
      <w:r w:rsidR="000F7C08">
        <w:rPr>
          <w:sz w:val="18"/>
        </w:rPr>
        <w:t xml:space="preserve">dapted from Yang </w:t>
      </w:r>
      <w:r w:rsidR="000F7C08" w:rsidRPr="009B0363">
        <w:rPr>
          <w:i/>
          <w:iCs/>
          <w:sz w:val="18"/>
        </w:rPr>
        <w:t>et al.,</w:t>
      </w:r>
      <w:r w:rsidR="000F7C08">
        <w:rPr>
          <w:sz w:val="18"/>
        </w:rPr>
        <w:t xml:space="preserve"> (2019).</w:t>
      </w:r>
    </w:p>
    <w:p w14:paraId="6DDA51E8" w14:textId="6CD9B438" w:rsidR="00730794" w:rsidRPr="00984DDF" w:rsidRDefault="00730794" w:rsidP="00730794">
      <w:pPr>
        <w:pStyle w:val="Heading2"/>
        <w:numPr>
          <w:ilvl w:val="1"/>
          <w:numId w:val="7"/>
        </w:numPr>
      </w:pPr>
      <w:bookmarkStart w:id="18" w:name="_Toc173755897"/>
      <w:r w:rsidRPr="00984DDF">
        <w:t xml:space="preserve">Federated Learning vs Distributed </w:t>
      </w:r>
      <w:r w:rsidR="006529F1">
        <w:t>Machine Learning</w:t>
      </w:r>
      <w:bookmarkEnd w:id="18"/>
    </w:p>
    <w:p w14:paraId="2219C87B" w14:textId="7159A3AE" w:rsidR="00693C68" w:rsidRDefault="00693C68" w:rsidP="00394149">
      <w:pPr>
        <w:pStyle w:val="BodyText"/>
        <w:spacing w:line="360" w:lineRule="auto"/>
        <w:ind w:left="540" w:right="332" w:firstLine="470"/>
      </w:pPr>
      <w:r>
        <w:t>Terms like FL and Distributed Machine Learning (DML) can create confusion due to their similarities. The main difference lies in the training process</w:t>
      </w:r>
      <w:r w:rsidR="00AB4A20">
        <w:t>,</w:t>
      </w:r>
      <w:r>
        <w:t xml:space="preserve"> in FL, there is a central server that aggregates updates sent by the clients, whereas in DML, there is no central server; instead, data is spread across different nodes and computations are shared among these nodes</w:t>
      </w:r>
      <w:r w:rsidR="007904C9">
        <w:t xml:space="preserve"> </w:t>
      </w:r>
      <w:r w:rsidR="00423C03">
        <w:fldChar w:fldCharType="begin"/>
      </w:r>
      <w:r w:rsidR="0044301D">
        <w:instrText xml:space="preserve"> ADDIN ZOTERO_ITEM CSL_CITATION {"citationID":"BmEUvNsL","properties":{"formattedCitation":"(Li, Sahu, Talwalkar, {\\i{}et al.}, 2020)","plainCitation":"(Li, Sahu, Talwalkar, et al., 2020)","noteIndex":0},"citationItems":[{"id":28,"uris":["http://zotero.org/users/local/6JHIw4oK/items/N8TYKVUT"],"itemData":{"id":28,"type":"article-journal","abstract":"Federated learning involves training statistical models over remote devices or siloed data centers, such as mobile phones or hospitals, while keeping data localized. Training in heterogeneous and potentially massive networks introduces novel challenges that require a fundamental departure from standard approaches for large-scale machine learning, distributed optimization, and privacy-preserving data analysis. In this article, we discuss the unique characteristics and challenges of federated learning, provide a broad overview of current approaches, and outline several directions of future work that are relevant to a wide range of research communities.","container-title":"IEEE Signal Processing Magazine","DOI":"10.1109/MSP.2020.2975749","ISSN":"1053-5888, 1558-0792","issue":"3","journalAbbreviation":"IEEE Signal Process. Mag.","language":"en","note":"arXiv:1908.07873 [cs, stat]","page":"50-60","source":"arXiv.org","title":"Federated Learning: Challenges, Methods, and Future Directions","title-short":"Federated Learning","volume":"37","author":[{"family":"Li","given":"Tian"},{"family":"Sahu","given":"Anit Kumar"},{"family":"Talwalkar","given":"Ameet"},{"family":"Smith","given":"Virginia"}],"issued":{"date-parts":[["2020",5]]}}}],"schema":"https://github.com/citation-style-language/schema/raw/master/csl-citation.json"} </w:instrText>
      </w:r>
      <w:r w:rsidR="00423C03">
        <w:fldChar w:fldCharType="separate"/>
      </w:r>
      <w:r w:rsidR="0044301D" w:rsidRPr="0044301D">
        <w:t xml:space="preserve">(Li, Sahu, Talwalkar, </w:t>
      </w:r>
      <w:r w:rsidR="0044301D" w:rsidRPr="0044301D">
        <w:rPr>
          <w:i/>
          <w:iCs/>
        </w:rPr>
        <w:t>et al.</w:t>
      </w:r>
      <w:r w:rsidR="0044301D" w:rsidRPr="0044301D">
        <w:t>, 2020)</w:t>
      </w:r>
      <w:r w:rsidR="00423C03">
        <w:fldChar w:fldCharType="end"/>
      </w:r>
      <w:r>
        <w:t>. Table 2.4 will help clarify the intricacies of each concept</w:t>
      </w:r>
      <w:r w:rsidR="007904C9">
        <w:t>:</w:t>
      </w:r>
    </w:p>
    <w:p w14:paraId="17961078" w14:textId="3C3BE954" w:rsidR="00D65135" w:rsidRDefault="00D65135" w:rsidP="00D65135">
      <w:pPr>
        <w:pStyle w:val="BodyText"/>
        <w:spacing w:line="360" w:lineRule="auto"/>
        <w:ind w:left="540" w:right="332" w:firstLine="470"/>
        <w:jc w:val="center"/>
        <w:rPr>
          <w:sz w:val="18"/>
        </w:rPr>
      </w:pPr>
      <w:r>
        <w:rPr>
          <w:noProof/>
        </w:rPr>
        <w:drawing>
          <wp:inline distT="0" distB="0" distL="0" distR="0" wp14:anchorId="40D93F41" wp14:editId="18905988">
            <wp:extent cx="4782107" cy="3371850"/>
            <wp:effectExtent l="0" t="0" r="0" b="0"/>
            <wp:docPr id="608080077" name="Picture 5" descr="A table of inform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080077" name="Picture 5" descr="A table of information&#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793416" cy="3379824"/>
                    </a:xfrm>
                    <a:prstGeom prst="rect">
                      <a:avLst/>
                    </a:prstGeom>
                  </pic:spPr>
                </pic:pic>
              </a:graphicData>
            </a:graphic>
          </wp:inline>
        </w:drawing>
      </w:r>
      <w:r>
        <w:br/>
      </w:r>
      <w:r>
        <w:rPr>
          <w:sz w:val="18"/>
        </w:rPr>
        <w:t>Table</w:t>
      </w:r>
      <w:r w:rsidRPr="00984DDF">
        <w:rPr>
          <w:sz w:val="18"/>
        </w:rPr>
        <w:t xml:space="preserve"> 2.3.3. </w:t>
      </w:r>
      <w:r w:rsidR="00810087" w:rsidRPr="00810087">
        <w:rPr>
          <w:sz w:val="18"/>
        </w:rPr>
        <w:t>Differences between Federated Learning and Distributed Machine Learning</w:t>
      </w:r>
      <w:r w:rsidR="009B0363">
        <w:rPr>
          <w:sz w:val="18"/>
        </w:rPr>
        <w:t>.</w:t>
      </w:r>
    </w:p>
    <w:p w14:paraId="55C80AFD" w14:textId="0F7B0AC9" w:rsidR="002F66E1" w:rsidRDefault="002F66E1" w:rsidP="001A00F4">
      <w:pPr>
        <w:pStyle w:val="BodyText"/>
        <w:spacing w:line="360" w:lineRule="auto"/>
        <w:ind w:left="540" w:right="332" w:firstLine="470"/>
      </w:pPr>
    </w:p>
    <w:p w14:paraId="5F3EA353" w14:textId="77777777" w:rsidR="00FC39F5" w:rsidRDefault="00FC39F5" w:rsidP="001A00F4">
      <w:pPr>
        <w:pStyle w:val="BodyText"/>
        <w:spacing w:line="360" w:lineRule="auto"/>
        <w:ind w:left="540" w:right="332" w:firstLine="470"/>
      </w:pPr>
    </w:p>
    <w:p w14:paraId="2C50BD6D" w14:textId="77777777" w:rsidR="00FC39F5" w:rsidRPr="00984DDF" w:rsidRDefault="00FC39F5" w:rsidP="001A00F4">
      <w:pPr>
        <w:pStyle w:val="BodyText"/>
        <w:spacing w:line="360" w:lineRule="auto"/>
        <w:ind w:left="540" w:right="332" w:firstLine="470"/>
      </w:pPr>
    </w:p>
    <w:p w14:paraId="7341D976" w14:textId="10EAA7FD" w:rsidR="002A583A" w:rsidRPr="00AB4A20" w:rsidRDefault="000910E1" w:rsidP="00D705DE">
      <w:pPr>
        <w:pStyle w:val="Heading1"/>
        <w:numPr>
          <w:ilvl w:val="0"/>
          <w:numId w:val="7"/>
        </w:numPr>
        <w:tabs>
          <w:tab w:val="left" w:pos="1011"/>
        </w:tabs>
        <w:spacing w:before="31"/>
      </w:pPr>
      <w:bookmarkStart w:id="19" w:name="_Toc173755898"/>
      <w:bookmarkStart w:id="20" w:name="_Hlk172153051"/>
      <w:r w:rsidRPr="00984DDF">
        <w:rPr>
          <w:color w:val="333333"/>
        </w:rPr>
        <w:lastRenderedPageBreak/>
        <w:t>Literature</w:t>
      </w:r>
      <w:r w:rsidRPr="00984DDF">
        <w:rPr>
          <w:color w:val="333333"/>
          <w:spacing w:val="-5"/>
        </w:rPr>
        <w:t xml:space="preserve"> </w:t>
      </w:r>
      <w:r w:rsidRPr="00984DDF">
        <w:rPr>
          <w:color w:val="333333"/>
        </w:rPr>
        <w:t>Review</w:t>
      </w:r>
      <w:bookmarkEnd w:id="19"/>
    </w:p>
    <w:p w14:paraId="78FD57D3" w14:textId="0E298693" w:rsidR="00770898" w:rsidRPr="006C42A2" w:rsidRDefault="00770898" w:rsidP="00646F8D">
      <w:pPr>
        <w:pStyle w:val="BodyText"/>
        <w:spacing w:line="360" w:lineRule="auto"/>
        <w:ind w:left="540" w:right="332" w:firstLine="470"/>
      </w:pPr>
      <w:r w:rsidRPr="00770898">
        <w:t xml:space="preserve">Given the rapid advancements in DA and subsequently in ML, FL is also growing fast. A thorough review of the current literature is essential. By typing </w:t>
      </w:r>
      <w:r w:rsidRPr="00C4131D">
        <w:rPr>
          <w:i/>
          <w:iCs/>
        </w:rPr>
        <w:t xml:space="preserve">“Federated Learning” </w:t>
      </w:r>
      <w:r w:rsidRPr="00770898">
        <w:t xml:space="preserve">in Google Scholar and selecting </w:t>
      </w:r>
      <w:r w:rsidRPr="00C4131D">
        <w:rPr>
          <w:i/>
          <w:iCs/>
        </w:rPr>
        <w:t>“review articles”</w:t>
      </w:r>
      <w:r w:rsidR="00C4131D" w:rsidRPr="00C4131D">
        <w:rPr>
          <w:i/>
          <w:iCs/>
        </w:rPr>
        <w:t>,</w:t>
      </w:r>
      <w:r w:rsidRPr="00770898">
        <w:t xml:space="preserve"> it returns 7,510 articles in 0.07 seconds. The aim of this chapter is to select valid and relevant articles that align the </w:t>
      </w:r>
      <w:r w:rsidR="00954959">
        <w:t>ROs</w:t>
      </w:r>
      <w:r w:rsidRPr="00770898">
        <w:t xml:space="preserve"> with the literature review, ensuring a smooth experimentation process that validates these objectives. All sources are organized into five themes: FL frameworks, FL algorithms, real-world FL settings, FL datasets, and FL server implementation.</w:t>
      </w:r>
    </w:p>
    <w:p w14:paraId="02AABFCF" w14:textId="53719E2E" w:rsidR="002A583A" w:rsidRPr="00CD7E2C" w:rsidRDefault="000910E1" w:rsidP="00D705DE">
      <w:pPr>
        <w:pStyle w:val="Heading2"/>
        <w:numPr>
          <w:ilvl w:val="1"/>
          <w:numId w:val="7"/>
        </w:numPr>
        <w:ind w:left="1519" w:hanging="510"/>
        <w:rPr>
          <w:sz w:val="30"/>
        </w:rPr>
      </w:pPr>
      <w:bookmarkStart w:id="21" w:name="_Toc173755899"/>
      <w:bookmarkEnd w:id="20"/>
      <w:r w:rsidRPr="00984DDF">
        <w:t>Federated Learning Frameworks</w:t>
      </w:r>
      <w:bookmarkEnd w:id="21"/>
    </w:p>
    <w:p w14:paraId="77DBD5FB" w14:textId="6A12B6A3" w:rsidR="00676675" w:rsidRPr="00472E35" w:rsidRDefault="00791007" w:rsidP="00CD7E2C">
      <w:pPr>
        <w:pStyle w:val="BodyText"/>
        <w:spacing w:line="360" w:lineRule="auto"/>
        <w:ind w:left="540" w:right="332" w:firstLine="470"/>
      </w:pPr>
      <w:r>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w:t>
      </w:r>
      <w:r w:rsidR="001948BC">
        <w:t>user’s</w:t>
      </w:r>
      <w:r>
        <w:t xml:space="preserve"> specific needs.</w:t>
      </w:r>
      <w:r w:rsidR="00445C52">
        <w:t xml:space="preserve"> </w:t>
      </w:r>
      <w:r w:rsidR="0019373F">
        <w:t xml:space="preserve">After the selection it was necessary to rank </w:t>
      </w:r>
      <w:r w:rsidR="00681B0C">
        <w:t>the frameworks</w:t>
      </w:r>
      <w:r w:rsidR="00454F6C">
        <w:t>.</w:t>
      </w:r>
      <w:r w:rsidR="004D6D95">
        <w:t xml:space="preserve"> </w:t>
      </w:r>
      <w:r w:rsidR="00454F6C">
        <w:t>T</w:t>
      </w:r>
      <w:r w:rsidR="00377CF4">
        <w:t xml:space="preserve">o accomplish this GitHub </w:t>
      </w:r>
      <w:r w:rsidR="003B23EF">
        <w:t xml:space="preserve">stats </w:t>
      </w:r>
      <w:r w:rsidR="00377CF4">
        <w:t>w</w:t>
      </w:r>
      <w:r w:rsidR="003B23EF">
        <w:t>ere</w:t>
      </w:r>
      <w:r w:rsidR="00377CF4">
        <w:t xml:space="preserve"> helpful</w:t>
      </w:r>
      <w:r w:rsidR="00744AA5">
        <w:t>.</w:t>
      </w:r>
      <w:r w:rsidR="007166DC">
        <w:t xml:space="preserve"> </w:t>
      </w:r>
      <w:r w:rsidR="00795284">
        <w:t xml:space="preserve">Figure 3.1. </w:t>
      </w:r>
      <w:r w:rsidR="00896AA0">
        <w:t>depicts</w:t>
      </w:r>
      <w:r w:rsidR="00795284">
        <w:t xml:space="preserve"> </w:t>
      </w:r>
      <w:r w:rsidR="00795284">
        <w:rPr>
          <w:i/>
          <w:iCs/>
        </w:rPr>
        <w:t>PySyft</w:t>
      </w:r>
      <w:r w:rsidR="00472E35">
        <w:rPr>
          <w:i/>
          <w:iCs/>
        </w:rPr>
        <w:t xml:space="preserve"> </w:t>
      </w:r>
      <w:r w:rsidR="00472E35">
        <w:t xml:space="preserve">GitHub repository </w:t>
      </w:r>
      <w:r w:rsidR="00896AA0">
        <w:t>stats.</w:t>
      </w:r>
    </w:p>
    <w:p w14:paraId="5E9A1087" w14:textId="200F5B0C" w:rsidR="0048122D" w:rsidRDefault="0048122D" w:rsidP="0048122D">
      <w:pPr>
        <w:pStyle w:val="BodyText"/>
        <w:spacing w:line="360" w:lineRule="auto"/>
        <w:ind w:left="540" w:right="332" w:firstLine="470"/>
        <w:jc w:val="center"/>
      </w:pPr>
      <w:r>
        <w:rPr>
          <w:noProof/>
        </w:rPr>
        <w:drawing>
          <wp:inline distT="0" distB="0" distL="0" distR="0" wp14:anchorId="2235A0EC" wp14:editId="069A9AF1">
            <wp:extent cx="4222828" cy="1349515"/>
            <wp:effectExtent l="0" t="0" r="6350" b="3175"/>
            <wp:docPr id="1952062753"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062753" name="Picture 8" descr="A screenshot of a social media pos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248787" cy="1357811"/>
                    </a:xfrm>
                    <a:prstGeom prst="rect">
                      <a:avLst/>
                    </a:prstGeom>
                  </pic:spPr>
                </pic:pic>
              </a:graphicData>
            </a:graphic>
          </wp:inline>
        </w:drawing>
      </w:r>
      <w:r>
        <w:br/>
      </w:r>
      <w:r w:rsidRPr="00984DDF">
        <w:rPr>
          <w:sz w:val="18"/>
        </w:rPr>
        <w:t xml:space="preserve">Figure </w:t>
      </w:r>
      <w:r>
        <w:rPr>
          <w:sz w:val="18"/>
        </w:rPr>
        <w:t>3</w:t>
      </w:r>
      <w:r w:rsidRPr="00984DDF">
        <w:rPr>
          <w:sz w:val="18"/>
        </w:rPr>
        <w:t>.</w:t>
      </w:r>
      <w:r>
        <w:rPr>
          <w:sz w:val="18"/>
        </w:rPr>
        <w:t>1.</w:t>
      </w:r>
      <w:r w:rsidRPr="00984DDF">
        <w:rPr>
          <w:sz w:val="18"/>
        </w:rPr>
        <w:t xml:space="preserve"> </w:t>
      </w:r>
      <w:r w:rsidR="008F15D3">
        <w:rPr>
          <w:sz w:val="18"/>
        </w:rPr>
        <w:t xml:space="preserve">PySyft GitHub stats </w:t>
      </w:r>
      <w:r w:rsidR="00F63DB6" w:rsidRPr="00F63DB6">
        <w:rPr>
          <w:sz w:val="18"/>
        </w:rPr>
        <w:t>(OpenMined, 2019)</w:t>
      </w:r>
      <w:r w:rsidR="00F63DB6">
        <w:rPr>
          <w:sz w:val="18"/>
        </w:rPr>
        <w:t>.</w:t>
      </w:r>
    </w:p>
    <w:p w14:paraId="6F95DF2F" w14:textId="67CC89CF" w:rsidR="00832172" w:rsidRPr="00530500" w:rsidRDefault="00744AA5" w:rsidP="00CD7E2C">
      <w:pPr>
        <w:pStyle w:val="BodyText"/>
        <w:spacing w:line="360" w:lineRule="auto"/>
        <w:ind w:left="540" w:right="332" w:firstLine="470"/>
      </w:pPr>
      <w:r>
        <w:t xml:space="preserve"> </w:t>
      </w:r>
      <w:r w:rsidR="002E43FE">
        <w:t>Contributors</w:t>
      </w:r>
      <w:r w:rsidR="00CE2CC6">
        <w:t xml:space="preserve">, forks and </w:t>
      </w:r>
      <w:r w:rsidR="008F15D3">
        <w:t>stars</w:t>
      </w:r>
      <w:r w:rsidR="00CE2CC6">
        <w:t xml:space="preserve"> were counted for each framework</w:t>
      </w:r>
      <w:r w:rsidR="00C400AF">
        <w:t>. These stats were then normalised and finally averaged.</w:t>
      </w:r>
      <w:r w:rsidR="00CE2CC6">
        <w:t xml:space="preserve"> </w:t>
      </w:r>
      <w:r w:rsidR="00D87D8C">
        <w:t xml:space="preserve">Figure 3.2. </w:t>
      </w:r>
      <w:r w:rsidR="00395D2B">
        <w:t>illustrates</w:t>
      </w:r>
      <w:r w:rsidR="00D87D8C">
        <w:t xml:space="preserve"> the formulas </w:t>
      </w:r>
      <w:r w:rsidR="00395D2B">
        <w:t xml:space="preserve">and table 3.1. </w:t>
      </w:r>
      <w:r w:rsidR="00530500">
        <w:t xml:space="preserve">shows the results being </w:t>
      </w:r>
      <w:r w:rsidR="00530500" w:rsidRPr="00D612BF">
        <w:rPr>
          <w:i/>
          <w:iCs/>
        </w:rPr>
        <w:t>PySyft</w:t>
      </w:r>
      <w:r w:rsidR="00530500">
        <w:t xml:space="preserve"> the most popular open-source FL framework.</w:t>
      </w:r>
    </w:p>
    <w:p w14:paraId="0D8194DB" w14:textId="0D156B75" w:rsidR="00832172" w:rsidRDefault="005138D8" w:rsidP="00307ADA">
      <w:pPr>
        <w:pStyle w:val="BodyText"/>
        <w:spacing w:line="360" w:lineRule="auto"/>
        <w:ind w:left="540" w:right="332" w:firstLine="470"/>
        <w:jc w:val="center"/>
      </w:pPr>
      <w:r>
        <w:rPr>
          <w:noProof/>
        </w:rPr>
        <w:drawing>
          <wp:inline distT="0" distB="0" distL="0" distR="0" wp14:anchorId="09C80CF9" wp14:editId="62C6D22B">
            <wp:extent cx="3633688" cy="1031439"/>
            <wp:effectExtent l="0" t="0" r="5080" b="0"/>
            <wp:docPr id="1370329178" name="Picture 17"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329178" name="Picture 17" descr="A white paper with black tex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80605" cy="1044757"/>
                    </a:xfrm>
                    <a:prstGeom prst="rect">
                      <a:avLst/>
                    </a:prstGeom>
                  </pic:spPr>
                </pic:pic>
              </a:graphicData>
            </a:graphic>
          </wp:inline>
        </w:drawing>
      </w:r>
      <w:r w:rsidR="003225F6">
        <w:br/>
      </w:r>
      <w:r w:rsidR="003225F6" w:rsidRPr="00984DDF">
        <w:rPr>
          <w:sz w:val="18"/>
        </w:rPr>
        <w:t xml:space="preserve">Figure </w:t>
      </w:r>
      <w:r w:rsidR="003225F6">
        <w:rPr>
          <w:sz w:val="18"/>
        </w:rPr>
        <w:t>3</w:t>
      </w:r>
      <w:r w:rsidR="003225F6" w:rsidRPr="00984DDF">
        <w:rPr>
          <w:sz w:val="18"/>
        </w:rPr>
        <w:t>.</w:t>
      </w:r>
      <w:r w:rsidR="00577891">
        <w:rPr>
          <w:sz w:val="18"/>
        </w:rPr>
        <w:t>2</w:t>
      </w:r>
      <w:r w:rsidR="003225F6">
        <w:rPr>
          <w:sz w:val="18"/>
        </w:rPr>
        <w:t>.</w:t>
      </w:r>
      <w:r w:rsidR="003225F6" w:rsidRPr="00984DDF">
        <w:rPr>
          <w:sz w:val="18"/>
        </w:rPr>
        <w:t xml:space="preserve"> </w:t>
      </w:r>
      <w:r w:rsidR="002A6BAF">
        <w:rPr>
          <w:sz w:val="18"/>
        </w:rPr>
        <w:t xml:space="preserve">Formulas for normalised stats and </w:t>
      </w:r>
      <w:r w:rsidR="00EF68BE">
        <w:rPr>
          <w:sz w:val="18"/>
        </w:rPr>
        <w:t>average.</w:t>
      </w:r>
    </w:p>
    <w:p w14:paraId="4CF46954" w14:textId="62D1D24F" w:rsidR="005C0013" w:rsidRDefault="006E7C0D" w:rsidP="005C0013">
      <w:pPr>
        <w:pStyle w:val="BodyText"/>
        <w:spacing w:line="360" w:lineRule="auto"/>
        <w:ind w:left="540" w:right="332" w:firstLine="470"/>
        <w:jc w:val="center"/>
        <w:rPr>
          <w:sz w:val="18"/>
        </w:rPr>
      </w:pPr>
      <w:r>
        <w:rPr>
          <w:noProof/>
        </w:rPr>
        <w:lastRenderedPageBreak/>
        <w:drawing>
          <wp:inline distT="0" distB="0" distL="0" distR="0" wp14:anchorId="267E0F12" wp14:editId="3F7D0315">
            <wp:extent cx="5168900" cy="1219986"/>
            <wp:effectExtent l="0" t="0" r="0" b="0"/>
            <wp:docPr id="1200742578" name="Picture 5"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742578" name="Picture 5" descr="A table with numbers and tex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87494" cy="1224375"/>
                    </a:xfrm>
                    <a:prstGeom prst="rect">
                      <a:avLst/>
                    </a:prstGeom>
                  </pic:spPr>
                </pic:pic>
              </a:graphicData>
            </a:graphic>
          </wp:inline>
        </w:drawing>
      </w:r>
      <w:r w:rsidR="005C0013">
        <w:br/>
      </w:r>
      <w:r w:rsidR="005C0013">
        <w:rPr>
          <w:sz w:val="18"/>
        </w:rPr>
        <w:t>Table</w:t>
      </w:r>
      <w:r w:rsidR="005C0013" w:rsidRPr="00984DDF">
        <w:rPr>
          <w:sz w:val="18"/>
        </w:rPr>
        <w:t xml:space="preserve"> </w:t>
      </w:r>
      <w:r w:rsidR="005C0013">
        <w:rPr>
          <w:sz w:val="18"/>
        </w:rPr>
        <w:t>3.</w:t>
      </w:r>
      <w:r w:rsidR="00174A24">
        <w:rPr>
          <w:sz w:val="18"/>
        </w:rPr>
        <w:t>1</w:t>
      </w:r>
      <w:r w:rsidR="005C0013">
        <w:rPr>
          <w:sz w:val="18"/>
        </w:rPr>
        <w:t xml:space="preserve">. </w:t>
      </w:r>
      <w:r w:rsidR="00F45921">
        <w:rPr>
          <w:sz w:val="18"/>
        </w:rPr>
        <w:t xml:space="preserve">Federated Learning frameworks </w:t>
      </w:r>
      <w:r w:rsidR="00FB4611">
        <w:rPr>
          <w:sz w:val="18"/>
        </w:rPr>
        <w:t>by stats and ranking.</w:t>
      </w:r>
    </w:p>
    <w:p w14:paraId="65B4A0FE" w14:textId="70BB4A0D" w:rsidR="002C658E" w:rsidRPr="00F56CF6" w:rsidRDefault="00A1361F" w:rsidP="00F56CF6">
      <w:pPr>
        <w:pStyle w:val="BodyText"/>
        <w:spacing w:line="360" w:lineRule="auto"/>
        <w:ind w:left="540" w:right="332" w:firstLine="470"/>
        <w:rPr>
          <w:sz w:val="18"/>
        </w:rPr>
      </w:pPr>
      <w:r>
        <w:t xml:space="preserve">By creating this ranking, the population </w:t>
      </w:r>
      <w:r w:rsidR="00C87B18">
        <w:t xml:space="preserve">sample </w:t>
      </w:r>
      <w:r>
        <w:t xml:space="preserve">for objective one was defined as </w:t>
      </w:r>
      <w:r w:rsidRPr="00A1361F">
        <w:rPr>
          <w:i/>
          <w:iCs/>
        </w:rPr>
        <w:t xml:space="preserve">PySyft, FATE, Flower, FedML, </w:t>
      </w:r>
      <w:r>
        <w:t xml:space="preserve">and </w:t>
      </w:r>
      <w:r w:rsidRPr="00A1361F">
        <w:rPr>
          <w:i/>
          <w:iCs/>
        </w:rPr>
        <w:t>TFF</w:t>
      </w:r>
      <w:r>
        <w:t xml:space="preserve">. The </w:t>
      </w:r>
      <w:r w:rsidR="007E101B">
        <w:t>sample</w:t>
      </w:r>
      <w:r>
        <w:t xml:space="preserve"> was restricted to the top five FL frameworks due to the limited amount of time. As the sampling method is non-probabilistic and the sampling type is judgmental, this approach to ranking the FL frameworks may help mitigate the inherent bias that experimentation has as a primary research methodology and also focus the selection on samples that can represent the entire population.</w:t>
      </w:r>
      <w:r w:rsidR="00B06932">
        <w:t xml:space="preserve"> </w:t>
      </w:r>
      <w:r w:rsidR="00B129C4">
        <w:t xml:space="preserve">Based </w:t>
      </w:r>
      <w:r w:rsidR="00C32505">
        <w:t>on this</w:t>
      </w:r>
      <w:r w:rsidR="00CB6148">
        <w:t xml:space="preserve"> selection</w:t>
      </w:r>
      <w:r w:rsidR="009D409E">
        <w:t>, section 3.1.1.</w:t>
      </w:r>
      <w:r w:rsidR="00A07145">
        <w:t xml:space="preserve"> details</w:t>
      </w:r>
      <w:r w:rsidR="009D409E">
        <w:t xml:space="preserve"> the frameworks</w:t>
      </w:r>
      <w:r w:rsidR="003F03B4">
        <w:t xml:space="preserve"> </w:t>
      </w:r>
      <w:r w:rsidR="00647E3A">
        <w:t xml:space="preserve">that will be used in the </w:t>
      </w:r>
      <w:r w:rsidR="00A07145">
        <w:t>ex</w:t>
      </w:r>
      <w:r w:rsidR="005503FF">
        <w:t>perimentation,</w:t>
      </w:r>
      <w:r w:rsidR="00647E3A">
        <w:t xml:space="preserve"> and section 3.1.2.</w:t>
      </w:r>
      <w:r w:rsidR="005503FF">
        <w:t xml:space="preserve"> lists</w:t>
      </w:r>
      <w:r w:rsidR="00647E3A">
        <w:t xml:space="preserve"> are the remaining frameworks.</w:t>
      </w:r>
    </w:p>
    <w:p w14:paraId="2B5C2631" w14:textId="2B88C173" w:rsidR="002A583A" w:rsidRPr="006B3DE4" w:rsidRDefault="00A47FCE" w:rsidP="00D705DE">
      <w:pPr>
        <w:pStyle w:val="Heading3"/>
        <w:numPr>
          <w:ilvl w:val="2"/>
          <w:numId w:val="7"/>
        </w:numPr>
        <w:spacing w:before="10"/>
        <w:rPr>
          <w:sz w:val="19"/>
        </w:rPr>
      </w:pPr>
      <w:bookmarkStart w:id="22" w:name="_Toc173755900"/>
      <w:r>
        <w:t xml:space="preserve">PySyft, FATE, Flower FedML and </w:t>
      </w:r>
      <w:r w:rsidR="00D01D02">
        <w:t>TensorFlow Federated</w:t>
      </w:r>
      <w:bookmarkEnd w:id="22"/>
    </w:p>
    <w:p w14:paraId="1D703C5E" w14:textId="33E7F999" w:rsidR="00892FF0" w:rsidRDefault="00414BBF" w:rsidP="006B3DE4">
      <w:pPr>
        <w:pStyle w:val="BodyText"/>
        <w:spacing w:line="360" w:lineRule="auto"/>
        <w:ind w:left="540" w:right="332" w:firstLine="470"/>
      </w:pPr>
      <w:r>
        <w:fldChar w:fldCharType="begin"/>
      </w:r>
      <w:r w:rsidR="004B1AAC">
        <w:instrText xml:space="preserve"> ADDIN ZOTERO_ITEM CSL_CITATION {"citationID":"LJPOl2PV","properties":{"formattedCitation":"(Ziller {\\i{}et al.}, 2021)","plainCitation":"(Ziller et al., 2021)","dontUpdate":true,"noteIndex":0},"citationItems":[{"id":31,"uris":["http://zotero.org/users/local/6JHIw4oK/items/F3XKKDBN"],"itemData":{"id":31,"type":"chapter","abstract":"PySyft is an open-source multi-language library enabling secure and private machine learning by wrapping and extending popular deep learning frameworks such as PyTorch in a transparent, lightweight, and user-friendly manner. Its aim is We thank the OpenMined community and contributors for their work making PySyft possible. For more information about OpenMined, find us on GitHub or slack. https://www.openmined.org/. A. Ziller Technical University of Munich, Munich, Germany A. Trask · E. Bluemke University of Oxford, Oxford, UK A. Lopardo ETH Zurich, Zurich, Switzerland A. Ziller · A. Trask · A. Lopardo · B. Szymkow · B. Wagner · E. Bluemke · J.-M. Nounahon · J. Passerat-Palmbach · K. Prakash · N. Rose · T. Ryffel · Z. N. Reza · G. Kaissis OpenMined, Oxford, UK J.-M. Nounahon De Vinci Research Centre, Paris, France J. Passerat-Palmbach Imperial College London, Consensys Health, London, UK K. Prakash IIIT Hyderabad, Hyderabad, India T. Ryffel INRIA, ENS, PSL University Paris, Paris, France Z. N. Reza Thales Canada Inc., Quebec, Canada G. Kaissis (B) Technical University of Munich, Imperial College London, Munich, Germany e-mail: g.kaissis@tum.de © The Author(s), under exclusive license to Springer Nature Switzerland AG 2021 M. H. ur. Rehman and M. M. Gaber (eds.), Federated Learning Systems, Studies in Computational Intelligence 965, https://doi.org/10.1007/978-3-030-70604-3_5 111 112 A. Ziller et al. to both help popularize privacy-preserving techniques in machine learning by making them as accessible as possible via Python bindings and common tools familiar to researchers and data scientists, as well as to be extensible such that new Federated Learning (FL), Multi-Party Computation, or Differential Privacy methods can be flexibly and simply implemented and integrated. This chapter will introduce the methods available within the PySyft library and describe their implementations.We will then provide a proof-of-concept demonstration of a FL workflow using an example of how to train a convolutional neural network. Next, we review the use of PySyft in academic literature to date and discuss future use-cases and development plans. Most importantly, we introduce Duet: our tool for easier FL for scientists and data owners.","container-title":"Federated Learning Systems","event-place":"Cham","ISBN":"978-3-030-70603-6","language":"en","note":"collection-title: Studies in Computational Intelligence\nDOI: 10.1007/978-3-030-70604-3_5","page":"111-139","publisher":"Springer International Publishing","publisher-place":"Cham","source":"DOI.org (Crossref)","title":"PySyft: A Library for Easy Federated Learning","title-short":"PySyft","URL":"https://link.springer.com/10.1007/978-3-030-70604-3_5","volume":"965","editor":[{"family":"Rehman","given":"Muhammad Habib Ur"},{"family":"Gaber","given":"Mohamed Medhat"}],"author":[{"family":"Ziller","given":"Alexander"},{"family":"Trask","given":"Andrew"},{"family":"Lopardo","given":"Antonio"},{"family":"Szymkow","given":"Benjamin"},{"family":"Wagner","given":"Bobby"},{"family":"Bluemke","given":"Emma"},{"family":"Nounahon","given":"Jean-Mickael"},{"family":"Passerat-Palmbach","given":"Jonathan"},{"family":"Prakash","given":"Kritika"},{"family":"Rose","given":"Nick"},{"family":"Ryffel","given":"Théo"},{"family":"Reza","given":"Zarreen Naowal"},{"family":"Kaissis","given":"Georgios"}],"accessed":{"date-parts":[["2024",7,22]]},"issued":{"date-parts":[["2021"]]}}}],"schema":"https://github.com/citation-style-language/schema/raw/master/csl-citation.json"} </w:instrText>
      </w:r>
      <w:r>
        <w:fldChar w:fldCharType="separate"/>
      </w:r>
      <w:r w:rsidRPr="00414BBF">
        <w:t xml:space="preserve">Ziller </w:t>
      </w:r>
      <w:r w:rsidRPr="00414BBF">
        <w:rPr>
          <w:i/>
          <w:iCs/>
        </w:rPr>
        <w:t>et al.</w:t>
      </w:r>
      <w:r w:rsidRPr="00414BBF">
        <w:t xml:space="preserve">, </w:t>
      </w:r>
      <w:r w:rsidR="00A37EE6">
        <w:t>(</w:t>
      </w:r>
      <w:r w:rsidRPr="00414BBF">
        <w:t>2021)</w:t>
      </w:r>
      <w:r>
        <w:fldChar w:fldCharType="end"/>
      </w:r>
      <w:r w:rsidR="00892FF0" w:rsidRPr="00892FF0">
        <w:t xml:space="preserve"> introduced </w:t>
      </w:r>
      <w:r w:rsidR="00892FF0" w:rsidRPr="00892FF0">
        <w:rPr>
          <w:i/>
          <w:iCs/>
        </w:rPr>
        <w:t>PySyft</w:t>
      </w:r>
      <w:r w:rsidR="00892FF0" w:rsidRPr="00892FF0">
        <w:t xml:space="preserve"> a multi-language library that facilitates secure and private ML. It was developed by the </w:t>
      </w:r>
      <w:r w:rsidR="00892FF0" w:rsidRPr="00892FF0">
        <w:rPr>
          <w:i/>
          <w:iCs/>
        </w:rPr>
        <w:t>OpenMined</w:t>
      </w:r>
      <w:r w:rsidR="00892FF0" w:rsidRPr="00892FF0">
        <w:t xml:space="preserve"> community with the objective of making FL data science more accessible through Python bindings and user-friendly interfaces. </w:t>
      </w:r>
      <w:r w:rsidR="00892FF0" w:rsidRPr="00FF361A">
        <w:rPr>
          <w:i/>
          <w:iCs/>
        </w:rPr>
        <w:t>PySyft</w:t>
      </w:r>
      <w:r w:rsidR="00892FF0" w:rsidRPr="00892FF0">
        <w:t xml:space="preserve"> uses libraries like </w:t>
      </w:r>
      <w:r w:rsidR="00892FF0" w:rsidRPr="00892FF0">
        <w:rPr>
          <w:i/>
          <w:iCs/>
        </w:rPr>
        <w:t>PyTorch</w:t>
      </w:r>
      <w:r w:rsidR="00892FF0" w:rsidRPr="00892FF0">
        <w:t xml:space="preserve"> and TensorFlow with additional capabilities. Comparing it with other frameworks like </w:t>
      </w:r>
      <w:r w:rsidR="00892FF0" w:rsidRPr="00FF361A">
        <w:rPr>
          <w:i/>
          <w:iCs/>
        </w:rPr>
        <w:t>TFF</w:t>
      </w:r>
      <w:r w:rsidR="00892FF0" w:rsidRPr="00892FF0">
        <w:t xml:space="preserve"> and </w:t>
      </w:r>
      <w:r w:rsidR="00892FF0" w:rsidRPr="00892FF0">
        <w:rPr>
          <w:i/>
          <w:iCs/>
        </w:rPr>
        <w:t>PaddleFL</w:t>
      </w:r>
      <w:r w:rsidR="00892FF0" w:rsidRPr="00892FF0">
        <w:t xml:space="preserve">; </w:t>
      </w:r>
      <w:r w:rsidR="00892FF0" w:rsidRPr="00FF361A">
        <w:rPr>
          <w:i/>
          <w:iCs/>
        </w:rPr>
        <w:t>PySyft</w:t>
      </w:r>
      <w:r w:rsidR="00892FF0" w:rsidRPr="00892FF0">
        <w:t xml:space="preserve"> offers detailed building blocks, allowing developers to implement FL efficiently. Also compared to Flower that supports heterogeneous client environments and offers tools for mobile and edge devices, claiming and advantage over </w:t>
      </w:r>
      <w:r w:rsidR="00892FF0" w:rsidRPr="00FF361A">
        <w:rPr>
          <w:i/>
          <w:iCs/>
        </w:rPr>
        <w:t>PySyft</w:t>
      </w:r>
      <w:r w:rsidR="00892FF0" w:rsidRPr="00892FF0">
        <w:t xml:space="preserve"> in these aspects.</w:t>
      </w:r>
    </w:p>
    <w:p w14:paraId="13E55142" w14:textId="045B0E95" w:rsidR="003C67F5" w:rsidRDefault="00584025" w:rsidP="006B3DE4">
      <w:pPr>
        <w:pStyle w:val="BodyText"/>
        <w:spacing w:line="360" w:lineRule="auto"/>
        <w:ind w:left="540" w:right="332" w:firstLine="470"/>
      </w:pPr>
      <w:r>
        <w:t xml:space="preserve">According to </w:t>
      </w:r>
      <w:r w:rsidR="00E03A61">
        <w:fldChar w:fldCharType="begin"/>
      </w:r>
      <w:r w:rsidR="00BD69E0">
        <w:instrText xml:space="preserve"> ADDIN ZOTERO_ITEM CSL_CITATION {"citationID":"kjUoxjfw","properties":{"formattedCitation":"(Liu {\\i{}et al.}, 2021)","plainCitation":"(Liu et al., 2021)","dontUpdate":true,"noteIndex":0},"citationItems":[{"id":48,"uris":["http://zotero.org/users/local/6JHIw4oK/items/8J86QMTM"],"itemData":{"id":48,"type":"article-journal","abstract":"Collaborative and federated learning has become an emerging solution to many industrial applications where data values from diﬀerent sites are exploit jointly with privacy protection. We introduce FATE, an industrial-grade project that supports enterprises and institutions to build machine learning models collaboratively at large-scale in a distributed manner. FATE supports a variety of secure computation protocols and machine learning algorithms, and features out-of-box usability with end-to-end building modules and visualization tools. Documentations are available at https://github.com/FederatedAI/FATE. Case studies and other information are available at https://www.fedai.org.","language":"en","source":"Zotero","title":"FATE: An Industrial Grade Platform for Collaborative Learning With Data Protection","author":[{"family":"Liu","given":"Yang"},{"family":"Fan","given":"Tao"},{"family":"Chen","given":"Tianjian"},{"family":"Xu","given":"Qian"},{"family":"Yang","given":"Qiang"}],"issued":{"date-parts":[["2021",6,28]]}}}],"schema":"https://github.com/citation-style-language/schema/raw/master/csl-citation.json"} </w:instrText>
      </w:r>
      <w:r w:rsidR="00E03A61">
        <w:fldChar w:fldCharType="separate"/>
      </w:r>
      <w:r w:rsidR="00E03A61" w:rsidRPr="00E03A61">
        <w:t xml:space="preserve">Liu </w:t>
      </w:r>
      <w:r w:rsidR="00E03A61" w:rsidRPr="00E03A61">
        <w:rPr>
          <w:i/>
          <w:iCs/>
        </w:rPr>
        <w:t>et al.</w:t>
      </w:r>
      <w:r w:rsidR="00E03A61" w:rsidRPr="00E03A61">
        <w:t xml:space="preserve">, </w:t>
      </w:r>
      <w:r>
        <w:t>(</w:t>
      </w:r>
      <w:r w:rsidR="00E03A61" w:rsidRPr="00E03A61">
        <w:t>2021)</w:t>
      </w:r>
      <w:r w:rsidR="00E03A61">
        <w:fldChar w:fldCharType="end"/>
      </w:r>
      <w:r>
        <w:t xml:space="preserve"> </w:t>
      </w:r>
      <w:r w:rsidR="003C67F5">
        <w:t xml:space="preserve">FATE is provided to aid enterprises and institutions in implementing large-scale and distributed collaborative learning with data protection. A number of secure computation protocols and machine learning algorithms are supported within FATE. Through the out-of-box usability and end-to-end building modules and visualization tools, users are able to get their applications up and running with efficiency and effectiveness. It not only offers a distributed platform that supports both stand-alone and cluster deployment but also privacy-preserving </w:t>
      </w:r>
      <w:r w:rsidR="003C67F5" w:rsidRPr="00584025">
        <w:rPr>
          <w:i/>
          <w:iCs/>
        </w:rPr>
        <w:t>XGBoost</w:t>
      </w:r>
      <w:r w:rsidR="003C67F5">
        <w:t xml:space="preserve">, federated transfer learning, and multi-variate data. </w:t>
      </w:r>
      <w:r w:rsidR="003C67F5" w:rsidRPr="00584025">
        <w:rPr>
          <w:i/>
          <w:iCs/>
        </w:rPr>
        <w:t>FATE</w:t>
      </w:r>
      <w:r w:rsidR="003C67F5">
        <w:t xml:space="preserve"> interacts with users using </w:t>
      </w:r>
      <w:r w:rsidR="003C67F5" w:rsidRPr="00584025">
        <w:rPr>
          <w:i/>
          <w:iCs/>
        </w:rPr>
        <w:t>FATE-FLow</w:t>
      </w:r>
      <w:r w:rsidR="003C67F5">
        <w:t xml:space="preserve">, which serves as the scheduling system, </w:t>
      </w:r>
      <w:r w:rsidR="003C67F5" w:rsidRPr="00584025">
        <w:rPr>
          <w:i/>
          <w:iCs/>
        </w:rPr>
        <w:t>FATE-Board</w:t>
      </w:r>
      <w:r w:rsidR="003C67F5">
        <w:t xml:space="preserve">, a visualization tool, and </w:t>
      </w:r>
      <w:r w:rsidR="003C67F5" w:rsidRPr="00584025">
        <w:rPr>
          <w:i/>
          <w:iCs/>
        </w:rPr>
        <w:t>FATE-Serving</w:t>
      </w:r>
      <w:r w:rsidR="003C67F5">
        <w:t xml:space="preserve">, which is an inference high-performance serving engine. </w:t>
      </w:r>
      <w:r w:rsidR="003C67F5" w:rsidRPr="00584025">
        <w:rPr>
          <w:i/>
          <w:iCs/>
        </w:rPr>
        <w:t>KubeFATE</w:t>
      </w:r>
      <w:r w:rsidR="003C67F5">
        <w:t xml:space="preserve"> is designed by </w:t>
      </w:r>
      <w:r w:rsidR="003C67F5" w:rsidRPr="003470B9">
        <w:rPr>
          <w:i/>
          <w:iCs/>
        </w:rPr>
        <w:t>VMware</w:t>
      </w:r>
      <w:r w:rsidR="003C67F5">
        <w:t xml:space="preserve"> to have </w:t>
      </w:r>
      <w:r w:rsidR="003C67F5" w:rsidRPr="003470B9">
        <w:rPr>
          <w:i/>
          <w:iCs/>
        </w:rPr>
        <w:t>FATE</w:t>
      </w:r>
      <w:r w:rsidR="003C67F5">
        <w:t xml:space="preserve"> constructed over </w:t>
      </w:r>
      <w:r w:rsidR="003C67F5" w:rsidRPr="003470B9">
        <w:rPr>
          <w:i/>
          <w:iCs/>
        </w:rPr>
        <w:t>Kubernetes</w:t>
      </w:r>
      <w:r w:rsidR="003C67F5">
        <w:t xml:space="preserve"> at the data </w:t>
      </w:r>
      <w:r>
        <w:t>centre</w:t>
      </w:r>
      <w:r w:rsidR="003C67F5">
        <w:t xml:space="preserve">, hence an enterprise-managed solution over organizations' distributed infrastructure. It also supports cross-cloud deployment and </w:t>
      </w:r>
      <w:r w:rsidR="003C67F5">
        <w:lastRenderedPageBreak/>
        <w:t xml:space="preserve">management through </w:t>
      </w:r>
      <w:r w:rsidR="003C67F5" w:rsidRPr="003470B9">
        <w:rPr>
          <w:i/>
          <w:iCs/>
        </w:rPr>
        <w:t>FATE-cloud</w:t>
      </w:r>
      <w:r w:rsidR="003C67F5">
        <w:t xml:space="preserve">. Second, </w:t>
      </w:r>
      <w:r w:rsidR="003C67F5" w:rsidRPr="003470B9">
        <w:rPr>
          <w:i/>
          <w:iCs/>
        </w:rPr>
        <w:t>FATE</w:t>
      </w:r>
      <w:r w:rsidR="003C67F5">
        <w:t xml:space="preserve"> has a security definition in which all parties are honest-but-curious, ensuring that the server learns only aggregated parameters, but not the data of any individual. It guarantees performance that is lossless, which means the algorithms in </w:t>
      </w:r>
      <w:r w:rsidR="003C67F5" w:rsidRPr="003470B9">
        <w:rPr>
          <w:i/>
          <w:iCs/>
        </w:rPr>
        <w:t>FATE</w:t>
      </w:r>
      <w:r w:rsidR="003C67F5">
        <w:t xml:space="preserve"> provide comparable accuracy to a centralized solution. </w:t>
      </w:r>
      <w:r w:rsidR="003C67F5" w:rsidRPr="003470B9">
        <w:rPr>
          <w:i/>
          <w:iCs/>
        </w:rPr>
        <w:t>FATE</w:t>
      </w:r>
      <w:r w:rsidR="003C67F5">
        <w:t xml:space="preserve"> supports research into the industry communities working together and has been seen as an increasingly business application of interest. Future work in the field will focus on the integration of blockchain functionalities into </w:t>
      </w:r>
      <w:r w:rsidR="003C67F5" w:rsidRPr="003470B9">
        <w:rPr>
          <w:i/>
          <w:iCs/>
        </w:rPr>
        <w:t>FATE</w:t>
      </w:r>
      <w:r w:rsidR="003C67F5">
        <w:t xml:space="preserve">; building lightweight versions of </w:t>
      </w:r>
      <w:r w:rsidR="003C67F5" w:rsidRPr="003470B9">
        <w:rPr>
          <w:i/>
          <w:iCs/>
        </w:rPr>
        <w:t>FATE</w:t>
      </w:r>
      <w:r w:rsidR="003C67F5">
        <w:t xml:space="preserve"> for edge deployment and applications; and building new applications using </w:t>
      </w:r>
      <w:r w:rsidR="003C67F5" w:rsidRPr="003470B9">
        <w:rPr>
          <w:i/>
          <w:iCs/>
        </w:rPr>
        <w:t>FATE</w:t>
      </w:r>
      <w:r w:rsidR="003C67F5">
        <w:t xml:space="preserve"> in an industrial scenario, such as computer vision and automatic speech recognition.</w:t>
      </w:r>
    </w:p>
    <w:p w14:paraId="7D8BB19C" w14:textId="26C24FA4" w:rsidR="003A2681" w:rsidRDefault="003A2681" w:rsidP="006B3DE4">
      <w:pPr>
        <w:pStyle w:val="BodyText"/>
        <w:spacing w:line="360" w:lineRule="auto"/>
        <w:ind w:left="540" w:right="332" w:firstLine="470"/>
      </w:pPr>
      <w:r w:rsidRPr="00512D91">
        <w:rPr>
          <w:i/>
          <w:iCs/>
        </w:rPr>
        <w:t>FedML</w:t>
      </w:r>
      <w:r w:rsidRPr="003A2681">
        <w:t xml:space="preserve"> </w:t>
      </w:r>
      <w:r w:rsidR="00512D91">
        <w:fldChar w:fldCharType="begin"/>
      </w:r>
      <w:r w:rsidR="00512D91">
        <w:instrText xml:space="preserve"> ADDIN ZOTERO_ITEM CSL_CITATION {"citationID":"1ylXkj56","properties":{"formattedCitation":"(He {\\i{}et al.}, 2020)","plainCitation":"(He et al., 2020)","noteIndex":0},"citationItems":[{"id":50,"uris":["http://zotero.org/users/local/6JHIw4oK/items/37A9ZGLL"],"itemData":{"id":50,"type":"article","abstract":"Federated learning is a rapidly growing research ﬁeld in the machine learning domain. Although considerable research efforts have been made, existing libraries cannot adequately support diverse algorithmic development (e.g., diverse topology and ﬂexible message exchange), and inconsistent dataset and model usage in experiments make fair comparisons difﬁcult. In this work, we introduce FedML, an open research library and benchmark that facilitates the development of new federated learning algorithms and fair performance comparisons. FedML supports three computing paradigms (distributed training, mobile on-device training, and standalone simulation) for users to conduct experiments in different system environments. FedML also promotes diverse algorithmic research with ﬂexible and generic API design and reference baseline implementations. A curated and comprehensive benchmark dataset for the non-I.I.D setting aims at making a fair comparison. We believe FedML can provide an efﬁcient and reproducible means of developing and evaluating algorithms for the federated learning research community. We maintain the source code, documents, and user community at https://FedML.ai.","language":"en","note":"arXiv:2007.13518 [cs, stat]","number":"arXiv:2007.13518","publisher":"arXiv","source":"arXiv.org","title":"FedML: A Research Library and Benchmark for Federated Machine Learning","title-short":"FedML","URL":"http://arxiv.org/abs/2007.13518","author":[{"family":"He","given":"Chaoyang"},{"family":"Li","given":"Songze"},{"family":"So","given":"Jinhyun"},{"family":"Zeng","given":"Xiao"},{"family":"Zhang","given":"Mi"},{"family":"Wang","given":"Hongyi"},{"family":"Wang","given":"Xiaoyang"},{"family":"Vepakomma","given":"Praneeth"},{"family":"Singh","given":"Abhishek"},{"family":"Qiu","given":"Hang"},{"family":"Zhu","given":"Xinghua"},{"family":"Wang","given":"Jianzong"},{"family":"Shen","given":"Li"},{"family":"Zhao","given":"Peilin"},{"family":"Kang","given":"Yan"},{"family":"Liu","given":"Yang"},{"family":"Raskar","given":"Ramesh"},{"family":"Yang","given":"Qiang"},{"family":"Annavaram","given":"Murali"},{"family":"Avestimehr","given":"Salman"}],"accessed":{"date-parts":[["2024",7,22]]},"issued":{"date-parts":[["2020",11,8]]}}}],"schema":"https://github.com/citation-style-language/schema/raw/master/csl-citation.json"} </w:instrText>
      </w:r>
      <w:r w:rsidR="00512D91">
        <w:fldChar w:fldCharType="separate"/>
      </w:r>
      <w:r w:rsidR="00512D91" w:rsidRPr="00512D91">
        <w:t xml:space="preserve">(He </w:t>
      </w:r>
      <w:r w:rsidR="00512D91" w:rsidRPr="00512D91">
        <w:rPr>
          <w:i/>
          <w:iCs/>
        </w:rPr>
        <w:t>et al.</w:t>
      </w:r>
      <w:r w:rsidR="00512D91" w:rsidRPr="00512D91">
        <w:t>, 2020)</w:t>
      </w:r>
      <w:r w:rsidR="00512D91">
        <w:fldChar w:fldCharType="end"/>
      </w:r>
      <w:r w:rsidR="00AD2559">
        <w:t xml:space="preserve"> </w:t>
      </w:r>
      <w:r w:rsidRPr="003A2681">
        <w:t xml:space="preserve">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API designs, standardized algorithm implementations, and a comprehensive benchmark dataset available for non-I.I.D. settings. </w:t>
      </w:r>
      <w:r w:rsidRPr="00512D91">
        <w:rPr>
          <w:i/>
          <w:iCs/>
        </w:rPr>
        <w:t>FedML</w:t>
      </w:r>
      <w:r w:rsidRPr="003A2681">
        <w:t xml:space="preserve"> is architected into high-level API interactions through its </w:t>
      </w:r>
      <w:r w:rsidRPr="00512D91">
        <w:rPr>
          <w:i/>
          <w:iCs/>
        </w:rPr>
        <w:t>FedML-API</w:t>
      </w:r>
      <w:r w:rsidRPr="003A2681">
        <w:t xml:space="preserve">, whereas the low-level functionality is realized by </w:t>
      </w:r>
      <w:r w:rsidRPr="00512D91">
        <w:rPr>
          <w:i/>
          <w:iCs/>
        </w:rPr>
        <w:t>FedML</w:t>
      </w:r>
      <w:r w:rsidRPr="003A2681">
        <w:t xml:space="preserve">-core to allow convenient implementation of distributed algorithms by users. This library also includes a real-world module for training on smartphones, called </w:t>
      </w:r>
      <w:r w:rsidRPr="00512D91">
        <w:rPr>
          <w:i/>
          <w:iCs/>
        </w:rPr>
        <w:t>FedML-Mobile</w:t>
      </w:r>
      <w:r w:rsidRPr="003A2681">
        <w:t xml:space="preserve">. Using such cryptographic primitives, standardized benchmarks can enforce privacy, security, and robustness, ensuring fair comparisons. </w:t>
      </w:r>
      <w:r w:rsidRPr="00512D91">
        <w:rPr>
          <w:i/>
          <w:iCs/>
        </w:rPr>
        <w:t>FedML</w:t>
      </w:r>
      <w:r w:rsidRPr="003A2681">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w:t>
      </w:r>
      <w:r w:rsidR="00512D91" w:rsidRPr="003A2681">
        <w:t>devices. This</w:t>
      </w:r>
      <w:r w:rsidRPr="003A2681">
        <w:t xml:space="preserve"> flexible design of the API allows researchers to extend and customize the library for their specific needs. Standard benchmarks enable trustworthy comparisons of the performance of different algorithms. Moreover, </w:t>
      </w:r>
      <w:r w:rsidRPr="00512D91">
        <w:rPr>
          <w:i/>
          <w:iCs/>
        </w:rPr>
        <w:t>FedML</w:t>
      </w:r>
      <w:r w:rsidRPr="003A2681">
        <w:t xml:space="preserve"> is not only robust in terms of privacy and security in FL but also applies advanced cryptographic techniques that ensure user data is secure to the level of model robustness. FedML follows a community-driven approach and is always changing and extending its features. New improvements are regularly updated based on feedback and contributions from global researchers. Such a collaborative effort helps push the frontiers of </w:t>
      </w:r>
      <w:r w:rsidR="00512D91">
        <w:t>FL</w:t>
      </w:r>
      <w:r w:rsidRPr="003A2681">
        <w:t xml:space="preserve"> and ensures that </w:t>
      </w:r>
      <w:r w:rsidRPr="00512D91">
        <w:rPr>
          <w:i/>
          <w:iCs/>
        </w:rPr>
        <w:t>FedML</w:t>
      </w:r>
      <w:r w:rsidRPr="003A2681">
        <w:t xml:space="preserve"> retains its leading status in research and development.</w:t>
      </w:r>
    </w:p>
    <w:p w14:paraId="1FB1A26B" w14:textId="3E615A55" w:rsidR="008D6FEA" w:rsidRDefault="0011623F" w:rsidP="008D6FEA">
      <w:pPr>
        <w:pStyle w:val="BodyText"/>
        <w:spacing w:line="360" w:lineRule="auto"/>
        <w:ind w:left="540" w:right="332" w:firstLine="470"/>
      </w:pPr>
      <w:r>
        <w:fldChar w:fldCharType="begin"/>
      </w:r>
      <w:r w:rsidR="004B1AAC">
        <w:instrText xml:space="preserve"> ADDIN ZOTERO_ITEM CSL_CITATION {"citationID":"5hZ2UIfa","properties":{"formattedCitation":"(Beutel {\\i{}et al.}, 2022)","plainCitation":"(Beutel et al., 2022)","dontUpdate":true,"noteIndex":0},"citationItems":[{"id":39,"uris":["http://zotero.org/users/local/6JHIw4oK/items/I46WBL4I"],"itemData":{"id":39,"type":"article","abstract":"Federated Learning (FL) has emerged as a promising technique for edge devices to collaboratively learn a shared prediction model, while keeping their training data on the device, thereby decoupling the ability to do machine learning from the need to store the data in the cloud. However, FL is difﬁcult to implement realistically, both in terms of scale and systems heterogeneity. Although there are a number of research frameworks available to simulate FL algorithms, they do not support the study of scalable FL workloads on heterogeneous edge devices. In this paper, we present Flower – a comprehensive FL framework that distinguishes itself from existing platforms by offering new facilities to execute large-scale FL experiments, and consider richly heterogeneous FL device scenarios. Our experiments show Flower can perform FL experiments up to 15M in client size using only a pair of high-end GPUs. Researchers can then seamlessly migrate experiments to real devices to examine other parts of the design space. We believe Flower provides the community a critical new tool for FL study and development.","language":"en","note":"arXiv:2007.14390 [cs, stat]","number":"arXiv:2007.14390","publisher":"arXiv","source":"arXiv.org","title":"Flower: A Friendly Federated Learning Research Framework","title-short":"Flower","URL":"http://arxiv.org/abs/2007.14390","author":[{"family":"Beutel","given":"Daniel J."},{"family":"Topal","given":"Taner"},{"family":"Mathur","given":"Akhil"},{"family":"Qiu","given":"Xinchi"},{"family":"Fernandez-Marques","given":"Javier"},{"family":"Gao","given":"Yan"},{"family":"Sani","given":"Lorenzo"},{"family":"Li","given":"Kwing Hei"},{"family":"Parcollet","given":"Titouan"},{"family":"Gusmão","given":"Pedro Porto Buarque","non-dropping-particle":"de"},{"family":"Lane","given":"Nicholas D."}],"accessed":{"date-parts":[["2024",7,22]]},"issued":{"date-parts":[["2022",3,5]]}}}],"schema":"https://github.com/citation-style-language/schema/raw/master/csl-citation.json"} </w:instrText>
      </w:r>
      <w:r>
        <w:fldChar w:fldCharType="separate"/>
      </w:r>
      <w:r w:rsidRPr="0011623F">
        <w:t xml:space="preserve">Beutel </w:t>
      </w:r>
      <w:r w:rsidRPr="0011623F">
        <w:rPr>
          <w:i/>
          <w:iCs/>
        </w:rPr>
        <w:t>et al.</w:t>
      </w:r>
      <w:r w:rsidRPr="0011623F">
        <w:t xml:space="preserve">, </w:t>
      </w:r>
      <w:r w:rsidR="00D763D6">
        <w:t>(</w:t>
      </w:r>
      <w:r w:rsidRPr="0011623F">
        <w:t>2022)</w:t>
      </w:r>
      <w:r>
        <w:fldChar w:fldCharType="end"/>
      </w:r>
      <w:r w:rsidR="008D6FEA" w:rsidRPr="002F7637">
        <w:t xml:space="preserve"> </w:t>
      </w:r>
      <w:r w:rsidR="001253B6" w:rsidRPr="001253B6">
        <w:t xml:space="preserve">presented a user-friendly framework, an open-source framework developed to make the implementation and scalability of FL much easier. </w:t>
      </w:r>
      <w:r w:rsidR="001253B6" w:rsidRPr="00D8323C">
        <w:rPr>
          <w:i/>
          <w:iCs/>
        </w:rPr>
        <w:t>Flower's</w:t>
      </w:r>
      <w:r w:rsidR="001253B6" w:rsidRPr="001253B6">
        <w:t xml:space="preserve"> goal is to bridge the gap between academic research and practical application in real-world </w:t>
      </w:r>
      <w:r w:rsidR="00D8323C">
        <w:t xml:space="preserve">FL </w:t>
      </w:r>
      <w:r w:rsidR="001253B6" w:rsidRPr="001253B6">
        <w:t>settings with large-</w:t>
      </w:r>
      <w:r w:rsidR="001253B6" w:rsidRPr="001253B6">
        <w:lastRenderedPageBreak/>
        <w:t xml:space="preserve">scale experiments and very varied device settings. The big advantage of </w:t>
      </w:r>
      <w:r w:rsidR="001253B6" w:rsidRPr="00D8323C">
        <w:rPr>
          <w:i/>
          <w:iCs/>
        </w:rPr>
        <w:t>Flower</w:t>
      </w:r>
      <w:r w:rsidR="001253B6" w:rsidRPr="001253B6">
        <w:t xml:space="preserve">, compared to most other frameworks for simulations, is that it can be used in real deployments with real devices; thus, it is a very good and flexible tool. It has been designed with an architecture supporting most machine learning frameworks, including </w:t>
      </w:r>
      <w:r w:rsidR="001253B6" w:rsidRPr="00D8323C">
        <w:rPr>
          <w:i/>
          <w:iCs/>
        </w:rPr>
        <w:t>TensorFlow</w:t>
      </w:r>
      <w:r w:rsidR="001253B6" w:rsidRPr="001253B6">
        <w:t xml:space="preserve">, </w:t>
      </w:r>
      <w:r w:rsidR="001253B6" w:rsidRPr="00D8323C">
        <w:rPr>
          <w:i/>
          <w:iCs/>
        </w:rPr>
        <w:t>PyTorch</w:t>
      </w:r>
      <w:r w:rsidR="001253B6" w:rsidRPr="001253B6">
        <w:t>, while offering flexible API designs, standardized algorithm implementations, and benchmark datasets for</w:t>
      </w:r>
      <w:r w:rsidR="005C5939">
        <w:t xml:space="preserve"> </w:t>
      </w:r>
      <w:r w:rsidR="00471416">
        <w:t>non-Independent and Identically Distributed</w:t>
      </w:r>
      <w:r w:rsidR="001253B6" w:rsidRPr="001253B6">
        <w:t xml:space="preserve"> </w:t>
      </w:r>
      <w:r w:rsidR="0013488E">
        <w:t>(</w:t>
      </w:r>
      <w:r w:rsidR="001253B6" w:rsidRPr="001253B6">
        <w:t>non-IID</w:t>
      </w:r>
      <w:r w:rsidR="0013488E">
        <w:t>)</w:t>
      </w:r>
      <w:r w:rsidR="001253B6" w:rsidRPr="001253B6">
        <w:t xml:space="preserve"> settings. This way, it has proven to be an excellent tool for experimenting with FL in different configurations and computational paradigms. The important abstractions and functionalities inside Flower are the high-level API interactions in the part represented by </w:t>
      </w:r>
      <w:r w:rsidR="001253B6" w:rsidRPr="00A54D84">
        <w:rPr>
          <w:i/>
          <w:iCs/>
        </w:rPr>
        <w:t>FedML-API</w:t>
      </w:r>
      <w:r w:rsidR="001253B6" w:rsidRPr="001253B6">
        <w:t xml:space="preserve">, and low-level functionality in the part represented by </w:t>
      </w:r>
      <w:r w:rsidR="001253B6" w:rsidRPr="00A54D84">
        <w:rPr>
          <w:i/>
          <w:iCs/>
        </w:rPr>
        <w:t>FedML-Core</w:t>
      </w:r>
      <w:r w:rsidR="001253B6" w:rsidRPr="001253B6">
        <w:t xml:space="preserve">. This makes it easier for the users to program distributed algorithms. It also has an on-device training capability for smartphones with cryptographic techniques to guarantee privacy, security, and robustness called </w:t>
      </w:r>
      <w:r w:rsidR="001253B6" w:rsidRPr="00A54D84">
        <w:rPr>
          <w:i/>
          <w:iCs/>
        </w:rPr>
        <w:t>FedML-Mobile</w:t>
      </w:r>
      <w:r w:rsidR="001253B6" w:rsidRPr="001253B6">
        <w:t>.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absolutely necessary in the hands of the researcher when FL investigation is performed so that the gap between theory and practice may be addressed.</w:t>
      </w:r>
    </w:p>
    <w:p w14:paraId="7C635DBA" w14:textId="2CBEC7ED" w:rsidR="006B3DE4" w:rsidRPr="006B3DE4" w:rsidRDefault="00F74953" w:rsidP="006B3DE4">
      <w:pPr>
        <w:pStyle w:val="BodyText"/>
        <w:spacing w:line="360" w:lineRule="auto"/>
        <w:ind w:left="540" w:right="332" w:firstLine="470"/>
      </w:pPr>
      <w:r>
        <w:fldChar w:fldCharType="begin"/>
      </w:r>
      <w:r w:rsidR="004B1AAC">
        <w:instrText xml:space="preserve"> ADDIN ZOTERO_ITEM CSL_CITATION {"citationID":"dCRGULad","properties":{"formattedCitation":"(Solanki, Rai and Sharma, 2022)","plainCitation":"(Solanki, Rai and Sharma, 2022)","dontUpdate":true,"noteIndex":0},"citationItems":[{"id":42,"uris":["http://zotero.org/users/local/6JHIw4oK/items/CD44Z674"],"itemData":{"id":42,"type":"chapter","container-title":"Federated Learning for IoT Applications","event-place":"Cham","ISBN":"978-3-030-85558-1","language":"en","note":"collection-title: EAI/Springer Innovations in Communication and Computing\nDOI: 10.1007/978-3-030-85559-8_10","page":"157-167","publisher":"Springer International Publishing","publisher-place":"Cham","source":"DOI.org (Crossref)","title":"Federated Learning Using Tensor Flow","URL":"https://link.springer.com/10.1007/978-3-030-85559-8_10","editor":[{"family":"Yadav","given":"Satya Prakash"},{"family":"Bhati","given":"Bhoopesh Singh"},{"family":"Mahato","given":"Dharmendra Prasad"},{"family":"Kumar","given":"Sachin"}],"author":[{"family":"Solanki","given":"Tanu"},{"family":"Rai","given":"Bipin Kumar"},{"family":"Sharma","given":"Shivani"}],"accessed":{"date-parts":[["2024",7,22]]},"issued":{"date-parts":[["2022"]]}}}],"schema":"https://github.com/citation-style-language/schema/raw/master/csl-citation.json"} </w:instrText>
      </w:r>
      <w:r>
        <w:fldChar w:fldCharType="separate"/>
      </w:r>
      <w:r w:rsidRPr="00F74953">
        <w:t>Solanki</w:t>
      </w:r>
      <w:r w:rsidR="00256704">
        <w:t xml:space="preserve"> </w:t>
      </w:r>
      <w:r w:rsidR="00256704" w:rsidRPr="00256704">
        <w:rPr>
          <w:i/>
          <w:iCs/>
        </w:rPr>
        <w:t>et al.</w:t>
      </w:r>
      <w:r w:rsidRPr="00256704">
        <w:rPr>
          <w:i/>
          <w:iCs/>
        </w:rPr>
        <w:t>,</w:t>
      </w:r>
      <w:r w:rsidRPr="00F74953">
        <w:t xml:space="preserve"> </w:t>
      </w:r>
      <w:r w:rsidR="00256704">
        <w:t>(</w:t>
      </w:r>
      <w:r w:rsidRPr="00F74953">
        <w:t>2022)</w:t>
      </w:r>
      <w:r>
        <w:fldChar w:fldCharType="end"/>
      </w:r>
      <w:r w:rsidR="006B3DE4" w:rsidRPr="006B3DE4">
        <w:t xml:space="preserve"> delve into how </w:t>
      </w:r>
      <w:r w:rsidR="006B3DE4" w:rsidRPr="00FF361A">
        <w:rPr>
          <w:i/>
          <w:iCs/>
        </w:rPr>
        <w:t>TFF</w:t>
      </w:r>
      <w:r w:rsidR="006B3DE4" w:rsidRPr="006B3DE4">
        <w:t xml:space="preserve">, an open-source framework, is utilized for machine learning on decentralized data. It has been designed for research and experimentation. Some of the key features are TFF enables FL through low-latency models with less power consumption. The framework uses two layers, the FL learning </w:t>
      </w:r>
      <w:r w:rsidR="00EE43E2">
        <w:t>Application</w:t>
      </w:r>
      <w:r w:rsidR="00126DB4">
        <w:t xml:space="preserve"> </w:t>
      </w:r>
      <w:r w:rsidR="002B1A8E">
        <w:t>Programming Interface (</w:t>
      </w:r>
      <w:r w:rsidR="006B3DE4" w:rsidRPr="006B3DE4">
        <w:t>API</w:t>
      </w:r>
      <w:r w:rsidR="002B1A8E">
        <w:t>)</w:t>
      </w:r>
      <w:r w:rsidR="006B3DE4" w:rsidRPr="006B3DE4">
        <w:t xml:space="preserve"> and the federated core (FC) API. The FL API allows developers to implement training and evaluation on existing TensorFlow models through a high-level interface. The FC API integrates TensorFlow with distributed communication operators focusing on computations across distributed systems like mobile phones, tablets, and sensors. Comparing </w:t>
      </w:r>
      <w:r w:rsidR="006B3DE4" w:rsidRPr="00FF361A">
        <w:rPr>
          <w:i/>
          <w:iCs/>
        </w:rPr>
        <w:t>TFF</w:t>
      </w:r>
      <w:r w:rsidR="006B3DE4" w:rsidRPr="006B3DE4">
        <w:t xml:space="preserve"> to other frameworks, it offers a unique well integrated structure others do not provide this level of integration. </w:t>
      </w:r>
      <w:r w:rsidR="006B3DE4" w:rsidRPr="00FF361A">
        <w:rPr>
          <w:i/>
          <w:iCs/>
        </w:rPr>
        <w:t>TFF</w:t>
      </w:r>
      <w:r w:rsidR="006B3DE4" w:rsidRPr="006B3DE4">
        <w:t xml:space="preserve"> allows experimenting with new algorithms is not tied to predefined algorithms. </w:t>
      </w:r>
    </w:p>
    <w:p w14:paraId="56D849EB" w14:textId="0E81CFE9" w:rsidR="007C59D6" w:rsidRPr="002F2F55" w:rsidRDefault="007C59D6" w:rsidP="007C59D6">
      <w:pPr>
        <w:pStyle w:val="Heading3"/>
        <w:numPr>
          <w:ilvl w:val="2"/>
          <w:numId w:val="7"/>
        </w:numPr>
        <w:spacing w:before="10"/>
        <w:rPr>
          <w:sz w:val="19"/>
        </w:rPr>
      </w:pPr>
      <w:bookmarkStart w:id="23" w:name="_Toc173755901"/>
      <w:r>
        <w:t xml:space="preserve">OpenFL, </w:t>
      </w:r>
      <w:r w:rsidR="00B32E2D">
        <w:t>NVIDIA, PaddleFL, Substra and FLGo</w:t>
      </w:r>
      <w:bookmarkEnd w:id="23"/>
    </w:p>
    <w:p w14:paraId="0E2F1EC8" w14:textId="65F5986B" w:rsidR="00E25A5E" w:rsidRDefault="00E25A5E" w:rsidP="002F2F55">
      <w:pPr>
        <w:pStyle w:val="BodyText"/>
        <w:spacing w:line="360" w:lineRule="auto"/>
        <w:ind w:left="540" w:right="332" w:firstLine="470"/>
        <w:jc w:val="both"/>
      </w:pPr>
      <w:r w:rsidRPr="00E25A5E">
        <w:t xml:space="preserve">Another innovative framework </w:t>
      </w:r>
      <w:r w:rsidRPr="00D46CD4">
        <w:rPr>
          <w:i/>
          <w:iCs/>
        </w:rPr>
        <w:t>OpenFL</w:t>
      </w:r>
      <w:r w:rsidRPr="00E25A5E">
        <w:t xml:space="preserve"> </w:t>
      </w:r>
      <w:r w:rsidR="000915D7">
        <w:fldChar w:fldCharType="begin"/>
      </w:r>
      <w:r w:rsidR="000915D7">
        <w:instrText xml:space="preserve"> ADDIN ZOTERO_ITEM CSL_CITATION {"citationID":"iQqAIPjs","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 </w:instrText>
      </w:r>
      <w:r w:rsidR="000915D7">
        <w:fldChar w:fldCharType="separate"/>
      </w:r>
      <w:r w:rsidR="000915D7" w:rsidRPr="000915D7">
        <w:t xml:space="preserve">(Reina </w:t>
      </w:r>
      <w:r w:rsidR="000915D7" w:rsidRPr="000915D7">
        <w:rPr>
          <w:i/>
          <w:iCs/>
        </w:rPr>
        <w:t>et al.</w:t>
      </w:r>
      <w:r w:rsidR="000915D7" w:rsidRPr="000915D7">
        <w:t>, 2022)</w:t>
      </w:r>
      <w:r w:rsidR="000915D7">
        <w:fldChar w:fldCharType="end"/>
      </w:r>
      <w:r w:rsidR="00C15433">
        <w:t xml:space="preserve"> </w:t>
      </w:r>
      <w:r w:rsidRPr="00E25A5E">
        <w:t xml:space="preserve">created by Intel Labs and the University of Pennsylvania, </w:t>
      </w:r>
      <w:r w:rsidRPr="00D46CD4">
        <w:rPr>
          <w:i/>
          <w:iCs/>
        </w:rPr>
        <w:t>OpenFL</w:t>
      </w:r>
      <w:r w:rsidRPr="00E25A5E">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framework is compatible with popular ML frameworks like TensorFlow and PyTorch. In comparison to other frameworks, it stands out due to its open-source nature, TensorFlow Federated or PySyft focus more on academic research applications </w:t>
      </w:r>
      <w:r w:rsidRPr="00E25A5E">
        <w:lastRenderedPageBreak/>
        <w:t xml:space="preserve">while </w:t>
      </w:r>
      <w:r w:rsidRPr="00D46CD4">
        <w:rPr>
          <w:i/>
          <w:iCs/>
        </w:rPr>
        <w:t>OpenFL</w:t>
      </w:r>
      <w:r w:rsidRPr="00E25A5E">
        <w:t xml:space="preserve"> is focused on real-world applications.</w:t>
      </w:r>
    </w:p>
    <w:p w14:paraId="140FEE86" w14:textId="1BBDA265" w:rsidR="001A3948" w:rsidRDefault="00C64552" w:rsidP="002F2F55">
      <w:pPr>
        <w:pStyle w:val="BodyText"/>
        <w:spacing w:line="360" w:lineRule="auto"/>
        <w:ind w:left="540" w:right="332" w:firstLine="470"/>
        <w:jc w:val="both"/>
      </w:pPr>
      <w:r>
        <w:fldChar w:fldCharType="begin"/>
      </w:r>
      <w:r w:rsidR="00BD69E0">
        <w:instrText xml:space="preserve"> ADDIN ZOTERO_ITEM CSL_CITATION {"citationID":"RiTKZ2uF","properties":{"formattedCitation":"(Roth {\\i{}et al.}, 2022)","plainCitation":"(Roth et al., 2022)","dontUpdate":true,"noteIndex":0},"citationItems":[{"id":53,"uris":["http://zotero.org/users/local/6JHIw4oK/items/BCEZJGD8"],"itemData":{"id":53,"type":"article-journal","abstract":"Federated learning (FL) enables building robust and generalizable AI models by leveraging diverse datasets from multiple collaborators without centralizing the data. We created NVIDIA FLARE1 as an open-source software development kit (SDK) to make it easier for data scientists to use FL in their research and realworld applications. The SDK includes solutions for state-of-the-art FL algorithms and federated machine learning approaches, which facilitate building workﬂows for distributed learning across enterprises and enable platform developers to create a secure, privacy-preserving offering for multiparty collaboration utilizing homomorphic encryption or differential privacy. The SDK is a lightweight, ﬂexible, and scalable Python package. It allows researchers to apply their data science workﬂows in any training libraries (PyTorch, TensorFlow, XGBoost, or even NumPy) in real-world FL settings. This paper introduces the key design principles of NVFlare and illustrates some use cases (e.g., COVID analysis) with customizable FL workﬂows that implement different privacy-preserving algorithms.","DOI":"10.48550/arXiv.2210.13291","language":"en","note":"arXiv:2210.13291 [cs]","source":"arXiv.org","title":"NVIDIA FLARE: Federated Learning from Simulation to Real-World","title-short":"NVIDIA FLARE","URL":"http://arxiv.org/abs/2210.13291","author":[{"family":"Roth","given":"Holger R."},{"family":"Cheng","given":"Yan"},{"family":"Wen","given":"Yuhong"},{"family":"Yang","given":"Isaac"},{"family":"Xu","given":"Ziyue"},{"family":"Hsieh","given":"Yuan-Ting"},{"family":"Kersten","given":"Kristopher"},{"family":"Harouni","given":"Ahmed"},{"family":"Zhao","given":"Can"},{"family":"Lu","given":"Kevin"},{"family":"Zhang","given":"Zhihong"},{"family":"Li","given":"Wenqi"},{"family":"Myronenko","given":"Andriy"},{"family":"Yang","given":"Dong"},{"family":"Yang","given":"Sean"},{"family":"Rieke","given":"Nicola"},{"family":"Quraini","given":"Abood"},{"family":"Chen","given":"Chester"},{"family":"Xu","given":"Daguang"},{"family":"Ma","given":"Nic"},{"family":"Dogra","given":"Prerna"},{"family":"Flores","given":"Mona"},{"family":"Feng","given":"Andrew"}],"accessed":{"date-parts":[["2024",7,22]]},"issued":{"date-parts":[["2022"]]}}}],"schema":"https://github.com/citation-style-language/schema/raw/master/csl-citation.json"} </w:instrText>
      </w:r>
      <w:r>
        <w:fldChar w:fldCharType="separate"/>
      </w:r>
      <w:r w:rsidRPr="00C64552">
        <w:t xml:space="preserve">Roth </w:t>
      </w:r>
      <w:r w:rsidRPr="00C64552">
        <w:rPr>
          <w:i/>
          <w:iCs/>
        </w:rPr>
        <w:t>et al.</w:t>
      </w:r>
      <w:r w:rsidRPr="00C64552">
        <w:t xml:space="preserve">, </w:t>
      </w:r>
      <w:r w:rsidR="00100ABC">
        <w:t>(</w:t>
      </w:r>
      <w:r w:rsidRPr="00C64552">
        <w:t>2022)</w:t>
      </w:r>
      <w:r>
        <w:fldChar w:fldCharType="end"/>
      </w:r>
      <w:r w:rsidR="00100ABC">
        <w:t xml:space="preserve"> </w:t>
      </w:r>
      <w:r w:rsidR="001A3948">
        <w:t xml:space="preserve">describe NVIDIA FLARE </w:t>
      </w:r>
      <w:r>
        <w:t>(</w:t>
      </w:r>
      <w:r w:rsidR="003E65F4">
        <w:t>N</w:t>
      </w:r>
      <w:r>
        <w:t>F)</w:t>
      </w:r>
      <w:r w:rsidR="001A3948">
        <w:t xml:space="preserve"> as an open-source </w:t>
      </w:r>
      <w:r w:rsidR="00FA0119">
        <w:t>Software Development Kit (</w:t>
      </w:r>
      <w:r w:rsidR="001A3948">
        <w:t>SDK</w:t>
      </w:r>
      <w:r w:rsidR="00FA0119">
        <w:t>)</w:t>
      </w:r>
      <w:r w:rsidR="001A3948">
        <w:t xml:space="preserve"> purposefully developed to make it easier for data scientists and researchers to train federated learning models. </w:t>
      </w:r>
      <w:r>
        <w:t>NF</w:t>
      </w:r>
      <w:r w:rsidR="001A3948">
        <w:t xml:space="preserve">,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r w:rsidR="001A3948" w:rsidRPr="00100ABC">
        <w:rPr>
          <w:i/>
          <w:iCs/>
        </w:rPr>
        <w:t>PyTorch</w:t>
      </w:r>
      <w:r w:rsidR="001A3948">
        <w:t xml:space="preserve">, </w:t>
      </w:r>
      <w:r w:rsidR="001A3948" w:rsidRPr="00100ABC">
        <w:rPr>
          <w:i/>
          <w:iCs/>
        </w:rPr>
        <w:t>TensorFlow</w:t>
      </w:r>
      <w:r w:rsidR="001A3948">
        <w:t xml:space="preserve">, and </w:t>
      </w:r>
      <w:r w:rsidR="001A3948" w:rsidRPr="00100ABC">
        <w:rPr>
          <w:i/>
          <w:iCs/>
        </w:rPr>
        <w:t>XGBoost</w:t>
      </w:r>
      <w:r w:rsidR="001A3948">
        <w:t xml:space="preserve">. In this way, </w:t>
      </w:r>
      <w:r>
        <w:t>NF</w:t>
      </w:r>
      <w:r w:rsidR="001A3948">
        <w:t xml:space="preserve"> allows researchers to adapt their ML workflow under a federated paradigm and finally achieve secure and privacy-preserving multiparty collaboration through techniques like homomorphic encryption and differential privacy. Some of the key aspects found in </w:t>
      </w:r>
      <w:r>
        <w:t>NF</w:t>
      </w:r>
      <w:r w:rsidR="001A3948">
        <w:t xml:space="preserve"> are high-level APIs of programmable FL workflows, prototyping simulators, and a project management dashboard. It is constructed to support productivity features in the built-in SDK research to deployment simulation to the </w:t>
      </w:r>
      <w:r>
        <w:t>real-world</w:t>
      </w:r>
      <w:r w:rsidR="001A3948">
        <w:t xml:space="preserve"> architecture of </w:t>
      </w:r>
      <w:r>
        <w:t>NF</w:t>
      </w:r>
      <w:r w:rsidR="001A3948">
        <w:t xml:space="preserve">: multitasking, high availability, server failover, and secure provisioning. In addition, a good application for </w:t>
      </w:r>
      <w:r>
        <w:t>NF</w:t>
      </w:r>
      <w:r w:rsidR="001A3948">
        <w:t xml:space="preserve"> has been found in practice, particularly within the health sector, with regard to predicting clinical outcome for COVID-19 patients and segmenting brain lesions in medical imaging. This paper also presented some of the numerous benefits that a component-based design of </w:t>
      </w:r>
      <w:r>
        <w:t>NF</w:t>
      </w:r>
      <w:r w:rsidR="001A3948">
        <w:t xml:space="preserve"> accrues to make it extensible and customizable, thereby inviting the research community to further develop it.</w:t>
      </w:r>
    </w:p>
    <w:p w14:paraId="2BC39AB6" w14:textId="70050F21" w:rsidR="00A0157F" w:rsidRDefault="003F34C6" w:rsidP="002F2F55">
      <w:pPr>
        <w:pStyle w:val="BodyText"/>
        <w:spacing w:line="360" w:lineRule="auto"/>
        <w:ind w:left="540" w:right="332" w:firstLine="470"/>
        <w:jc w:val="both"/>
      </w:pPr>
      <w:r>
        <w:fldChar w:fldCharType="begin"/>
      </w:r>
      <w:r w:rsidR="00BD69E0">
        <w:instrText xml:space="preserve"> ADDIN ZOTERO_ITEM CSL_CITATION {"citationID":"IDld1yph","properties":{"formattedCitation":"(Riedel {\\i{}et al.}, 2024)","plainCitation":"(Riedel et al., 2024)","dontUpdate":true,"noteIndex":0},"citationItems":[{"id":58,"uris":["http://zotero.org/users/local/6JHIw4oK/items/67I5BIAF"],"itemData":{"id":58,"type":"article-journal","abstract":"While Federated Learning (FL) provides a privacy-preserving approach to analyze sensitive data without centralizing training data, the field lacks an detailed comparison of emerging open-source FL frameworks. Furthermore, there is currently no standardized, weighted evaluation scheme for a fair comparison of FL frameworks that would support the selection of a suitable FL framework. This study addresses these research gaps by conducting a comparative analysis of 15 individual open-source FL frameworks filtered by two selection criteria, using the literature review methodology proposed by Webster and Watson. These framework candidates are compared using a novel scoring schema with 15 qualitative and quantitative evaluation criteria, focusing on features, interoperability, and user friendliness. The evaluation results show that the FL framework Flower outperforms its peers with an overall score of 84.75%, while Fedlearner lags behind with a total score of 24.75%. The proposed comparison suite offers valuable initial guidance for practitioners and researchers in selecting an FL framework for the design and development of FL-driven systems. In addition, the FL framework comparison suite is designed to be adaptable and extendable accommodating the inclusion of new FL frameworks and evolving requirements.","container-title":"International Journal of Machine Learning and Cybernetics","DOI":"10.1007/s13042-024-02234-z","ISSN":"1868-8071, 1868-808X","journalAbbreviation":"Int. J. Mach. Learn. &amp; Cyber.","language":"en","source":"DOI.org (Crossref)","title":"Comparative analysis of open-source federated learning frameworks - a literature-based survey and review","URL":"https://link.springer.com/10.1007/s13042-024-02234-z","author":[{"family":"Riedel","given":"Pascal"},{"family":"Schick","given":"Lukas"},{"family":"Von Schwerin","given":"Reinhold"},{"family":"Reichert","given":"Manfred"},{"family":"Schaudt","given":"Daniel"},{"family":"Hafner","given":"Alexander"}],"accessed":{"date-parts":[["2024",7,22]]},"issued":{"date-parts":[["2024",6,28]]}}}],"schema":"https://github.com/citation-style-language/schema/raw/master/csl-citation.json"} </w:instrText>
      </w:r>
      <w:r>
        <w:fldChar w:fldCharType="separate"/>
      </w:r>
      <w:r w:rsidRPr="003F34C6">
        <w:t xml:space="preserve">Riedel </w:t>
      </w:r>
      <w:r w:rsidRPr="003F34C6">
        <w:rPr>
          <w:i/>
          <w:iCs/>
        </w:rPr>
        <w:t>et al.</w:t>
      </w:r>
      <w:r w:rsidRPr="003F34C6">
        <w:t xml:space="preserve">, </w:t>
      </w:r>
      <w:r w:rsidR="001919AE">
        <w:t>(</w:t>
      </w:r>
      <w:r w:rsidRPr="003F34C6">
        <w:t>2024)</w:t>
      </w:r>
      <w:r>
        <w:fldChar w:fldCharType="end"/>
      </w:r>
      <w:r w:rsidR="001919AE">
        <w:t xml:space="preserve"> propose </w:t>
      </w:r>
      <w:r w:rsidR="00A0157F" w:rsidRPr="001919AE">
        <w:rPr>
          <w:i/>
          <w:iCs/>
        </w:rPr>
        <w:t>PaddleFL</w:t>
      </w:r>
      <w:r w:rsidR="00A0157F">
        <w:t xml:space="preserve"> is an open-source federated learning framework developed by </w:t>
      </w:r>
      <w:r w:rsidR="00A0157F" w:rsidRPr="001919AE">
        <w:rPr>
          <w:i/>
          <w:iCs/>
        </w:rPr>
        <w:t>PaddlePaddle</w:t>
      </w:r>
      <w:r w:rsidR="00A0157F">
        <w:t>, with the purpose of safe collaboration on training machine learning models over a massive amount of devices or organizations without sharing raw data. It provides implementations for different federated learning algorithms and flexible, extensible architecture that will easily plug into different machine learning frameworks. In the aspect of implementations, PaddleFL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PaddleFL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379F833A" w14:textId="3B57C0B2" w:rsidR="00677A15" w:rsidRDefault="008D2CAC" w:rsidP="00677A15">
      <w:pPr>
        <w:pStyle w:val="BodyText"/>
        <w:spacing w:line="360" w:lineRule="auto"/>
        <w:ind w:left="540" w:right="332" w:firstLine="470"/>
        <w:jc w:val="both"/>
      </w:pPr>
      <w:r>
        <w:fldChar w:fldCharType="begin"/>
      </w:r>
      <w:r w:rsidR="00BD69E0">
        <w:instrText xml:space="preserve"> ADDIN ZOTERO_ITEM CSL_CITATION {"citationID":"LroNA2Rk","properties":{"formattedCitation":"(Galtier and Marini, 2019)","plainCitation":"(Galtier and Marini, 2019)","dontUpdate":true,"noteIndex":0},"citationItems":[{"id":56,"uris":["http://zotero.org/users/local/6JHIw4oK/items/JIKIYXY4"],"itemData":{"id":56,"type":"article","abstract":"Machine learning is promising, but it often needs to process vast amounts of sensitive data which raises concerns about privacy. In this white-paper, we introduce Substra, a distributed framework for privacy-preserving, traceable and collaborative Machine Learning. Substra gathers data providers and algorithm designers into a network of nodes that can train models on demand but under advanced permission regimes. To guarantee data privacy, Substra implements distributed learning: the data never leave their nodes; only algorithms, predictive models and non-sensitive metadata are exchanged on the network. The computations are orchestrated by a Distributed Ledger Technology which guarantees traceability and authenticity of information without needing to trust a third party. Although originally developed for Healthcare applications, Substra is not data, algorithm or programming language specific. It supports many types of computation plans including parallel computation plan commonly used in Federated Learning. With appropriate guidelines, it can be deployed for numerous Machine Learning use-cases with data or algorithm providers where trust is limited.","language":"en","note":"arXiv:1910.11567 [cs]","number":"arXiv:1910.11567","publisher":"arXiv","source":"arXiv.org","title":"Substra: a framework for privacy-preserving, traceable and collaborative Machine Learning","title-short":"Substra","URL":"http://arxiv.org/abs/1910.11567","author":[{"family":"Galtier","given":"Mathieu N."},{"family":"Marini","given":"Camille"}],"accessed":{"date-parts":[["2024",7,22]]},"issued":{"date-parts":[["2019",10,25]]}}}],"schema":"https://github.com/citation-style-language/schema/raw/master/csl-citation.json"} </w:instrText>
      </w:r>
      <w:r>
        <w:fldChar w:fldCharType="separate"/>
      </w:r>
      <w:r w:rsidRPr="008D2CAC">
        <w:t>Galtier and Marini,</w:t>
      </w:r>
      <w:r w:rsidR="00A42507">
        <w:t xml:space="preserve"> </w:t>
      </w:r>
      <w:r w:rsidR="0087214F">
        <w:t>(</w:t>
      </w:r>
      <w:r w:rsidRPr="008D2CAC">
        <w:t>2019)</w:t>
      </w:r>
      <w:r>
        <w:fldChar w:fldCharType="end"/>
      </w:r>
      <w:r w:rsidR="0087214F">
        <w:t xml:space="preserve"> </w:t>
      </w:r>
      <w:r w:rsidR="00677A15">
        <w:t>introduce</w:t>
      </w:r>
      <w:r w:rsidR="0087214F">
        <w:t>d</w:t>
      </w:r>
      <w:r w:rsidR="00677A15">
        <w:t xml:space="preserve"> </w:t>
      </w:r>
      <w:r w:rsidR="00677A15" w:rsidRPr="00677A15">
        <w:rPr>
          <w:i/>
          <w:iCs/>
        </w:rPr>
        <w:t>Substra</w:t>
      </w:r>
      <w:r w:rsidR="00677A15">
        <w:t xml:space="preserve"> as a framework designed to make machine learning both collaborative and secure. They developed </w:t>
      </w:r>
      <w:r w:rsidR="00677A15" w:rsidRPr="00677A15">
        <w:rPr>
          <w:i/>
          <w:iCs/>
        </w:rPr>
        <w:t>Substra</w:t>
      </w:r>
      <w:r w:rsidR="00677A15">
        <w:t xml:space="preserve"> to handle the tricky issue of working with </w:t>
      </w:r>
      <w:r w:rsidR="00677A15">
        <w:lastRenderedPageBreak/>
        <w:t xml:space="preserve">sensitive data without compromising privacy. Instead of moving data around, </w:t>
      </w:r>
      <w:r w:rsidR="00677A15" w:rsidRPr="00677A15">
        <w:rPr>
          <w:i/>
          <w:iCs/>
        </w:rPr>
        <w:t>Substra</w:t>
      </w:r>
      <w:r w:rsidR="00677A15">
        <w:t xml:space="preserve"> keeps it decentralized data stays where it is, and only the necessary algorithms and non-sensitive information are shared. </w:t>
      </w:r>
      <w:r w:rsidR="00677A15" w:rsidRPr="00677A15">
        <w:rPr>
          <w:i/>
          <w:iCs/>
        </w:rPr>
        <w:t>Substra</w:t>
      </w:r>
      <w:r w:rsidR="00677A15">
        <w:t xml:space="preserve"> uses Distributed Ledger Technology (DLT) to ensure that all operations are secure and traceable. This means </w:t>
      </w:r>
      <w:r w:rsidR="00151F65">
        <w:t xml:space="preserve">there is no </w:t>
      </w:r>
      <w:r w:rsidR="00677A15">
        <w:t xml:space="preserve">need to rely on a central authority to verify the integrity of the data and operations. Originally designed for healthcare applications, </w:t>
      </w:r>
      <w:r w:rsidR="00677A15" w:rsidRPr="00151F65">
        <w:rPr>
          <w:i/>
          <w:iCs/>
        </w:rPr>
        <w:t>Substra</w:t>
      </w:r>
      <w:r w:rsidR="00677A15">
        <w:t xml:space="preserve"> is flexible enough to work with various data types, algorithms, and programming languages. It supports multiple computation methods, especially those used in Federated Learning. The framework is built on three core principles: collaboration, privacy, and traceability. It brings together data providers and algorithm designers to work on shared goals while keeping data private and secure. Substra manages four key assets: objectives, datasets, algorithms, and models. Each of these assets has specific permissions to control who can access and process them. Computations in </w:t>
      </w:r>
      <w:r w:rsidR="00677A15" w:rsidRPr="00151F65">
        <w:rPr>
          <w:i/>
          <w:iCs/>
        </w:rPr>
        <w:t>Substra</w:t>
      </w:r>
      <w:r w:rsidR="00677A15">
        <w:t xml:space="preserve"> are coordinated across different nodes, ensuring that data never leaves its original location. The decentralized architecture uses smart contracts to enforce permissions and maintain a tamper-proof ledger of all activities. This makes </w:t>
      </w:r>
      <w:r w:rsidR="00677A15" w:rsidRPr="00151F65">
        <w:rPr>
          <w:i/>
          <w:iCs/>
        </w:rPr>
        <w:t>Substra</w:t>
      </w:r>
      <w:r w:rsidR="00677A15">
        <w:t xml:space="preserve"> a versatile tool for various collaborative machine learning projects, such as data and algorithm collaborations, data consortiums, and combined training and evaluation efforts.</w:t>
      </w:r>
    </w:p>
    <w:p w14:paraId="75CE1DAF" w14:textId="730FAB50" w:rsidR="002F2F55" w:rsidRPr="002F2F55" w:rsidRDefault="00313D45" w:rsidP="002F2F55">
      <w:pPr>
        <w:pStyle w:val="BodyText"/>
        <w:spacing w:line="360" w:lineRule="auto"/>
        <w:ind w:left="540" w:right="332" w:firstLine="470"/>
        <w:jc w:val="both"/>
      </w:pPr>
      <w:r>
        <w:fldChar w:fldCharType="begin"/>
      </w:r>
      <w:r w:rsidR="004B1AAC">
        <w:instrText xml:space="preserve"> ADDIN ZOTERO_ITEM CSL_CITATION {"citationID":"MBGPmSLJ","properties":{"formattedCitation":"(Wang {\\i{}et al.}, 2023)","plainCitation":"(Wang et al., 2023)","dontUpdate":true,"noteIndex":0},"citationItems":[{"id":46,"uris":["http://zotero.org/users/local/6JHIw4oK/items/7IY5WECT"],"itemData":{"id":46,"type":"article","abstract":"Federated learning (FL) has found numerous applications in healthcare, finance, and IoT scenarios. Many existing FL frameworks offer a range of benchmarks to evaluate the performance of FL under realistic conditions. However, the process of customizing simulations to accommodate application-specific settings, data heterogeneity, and system heterogeneity typically remains unnecessarily complicated. This creates significant hurdles for traditional ML researchers in exploring the usage of FL, while also compromising the shareability of codes across FL frameworks. To address this issue, we propose a novel lightweight FL platform called FLGo, to facilitate cross-application FL studies with a high degree of shareability. Our platform offers 40+ benchmarks, 20+ algorithms, and 2 system simulators as outof-the-box plugins. We also provide user-friendly APIs for quickly customizing new plugins that can be readily shared and reused for improved reproducibility. Finally, we develop a range of experimental tools, including parallel acceleration, experiment tracker and analyzer, and parameters autotuning. FLGo is maintained at flgo-xmu.github.io.","language":"en","note":"arXiv:2306.12079 [cs]","number":"arXiv:2306.12079","publisher":"arXiv","source":"arXiv.org","title":"FLGo: A Fully Customizable Federated Learning Platform","title-short":"FLGo","URL":"http://arxiv.org/abs/2306.12079","author":[{"family":"Wang","given":"Zheng"},{"family":"Fan","given":"Xiaoliang"},{"family":"Peng","given":"Zhaopeng"},{"family":"Li","given":"Xueheng"},{"family":"Yang","given":"Ziqi"},{"family":"Feng","given":"Mingkuan"},{"family":"Yang","given":"Zhicheng"},{"family":"Liu","given":"Xiao"},{"family":"Wang","given":"Cheng"}],"accessed":{"date-parts":[["2024",7,22]]},"issued":{"date-parts":[["2023",6,21]]}}}],"schema":"https://github.com/citation-style-language/schema/raw/master/csl-citation.json"} </w:instrText>
      </w:r>
      <w:r>
        <w:fldChar w:fldCharType="separate"/>
      </w:r>
      <w:r w:rsidRPr="00313D45">
        <w:t xml:space="preserve">Wang </w:t>
      </w:r>
      <w:r w:rsidRPr="00313D45">
        <w:rPr>
          <w:i/>
          <w:iCs/>
        </w:rPr>
        <w:t>et al.</w:t>
      </w:r>
      <w:r w:rsidRPr="00313D45">
        <w:t xml:space="preserve">, </w:t>
      </w:r>
      <w:r>
        <w:t>(</w:t>
      </w:r>
      <w:r w:rsidRPr="00313D45">
        <w:t>2023)</w:t>
      </w:r>
      <w:r>
        <w:fldChar w:fldCharType="end"/>
      </w:r>
      <w:r w:rsidR="002F2F55" w:rsidRPr="002F2F55">
        <w:t xml:space="preserve"> developed </w:t>
      </w:r>
      <w:r w:rsidR="002F2F55" w:rsidRPr="002F2F55">
        <w:rPr>
          <w:i/>
          <w:iCs/>
        </w:rPr>
        <w:t>FLGo</w:t>
      </w:r>
      <w:r w:rsidR="002F2F55" w:rsidRPr="002F2F55">
        <w:t xml:space="preserve"> a platform designed to streamline the process of cross-application FL research and enhance shareability among developers. It is a lightweight FL framework aiming to be a customizable solution to suit different applications and data heterogeneity. </w:t>
      </w:r>
      <w:r w:rsidR="002F2F55" w:rsidRPr="002F2F55">
        <w:rPr>
          <w:i/>
          <w:iCs/>
        </w:rPr>
        <w:t>FLGo</w:t>
      </w:r>
      <w:r w:rsidR="002F2F55" w:rsidRPr="002F2F55">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r w:rsidR="002F2F55" w:rsidRPr="002F2F55">
        <w:rPr>
          <w:i/>
          <w:iCs/>
        </w:rPr>
        <w:t>FLGo</w:t>
      </w:r>
      <w:r w:rsidR="002F2F55" w:rsidRPr="002F2F55">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5D1AD468" w14:textId="41424CF4" w:rsidR="002A583A" w:rsidRPr="00984DDF" w:rsidRDefault="00F46343" w:rsidP="00D705DE">
      <w:pPr>
        <w:pStyle w:val="Heading2"/>
        <w:numPr>
          <w:ilvl w:val="1"/>
          <w:numId w:val="7"/>
        </w:numPr>
      </w:pPr>
      <w:bookmarkStart w:id="24" w:name="_Toc173755902"/>
      <w:r>
        <w:t>Federated Learning Algorith</w:t>
      </w:r>
      <w:r w:rsidR="0044415C">
        <w:t>ms</w:t>
      </w:r>
      <w:bookmarkEnd w:id="24"/>
    </w:p>
    <w:p w14:paraId="0C9935A5" w14:textId="0D946386" w:rsidR="00136FC2" w:rsidRDefault="00D472EE" w:rsidP="00F1018A">
      <w:pPr>
        <w:pStyle w:val="BodyText"/>
        <w:spacing w:line="360" w:lineRule="auto"/>
        <w:ind w:left="540" w:right="332" w:firstLine="470"/>
        <w:jc w:val="both"/>
      </w:pPr>
      <w:r>
        <w:t xml:space="preserve">After reviewing the frameworks, it was clear that they all utilize algorithms. Some of them implement custom FL algorithms; however, there is one algorithm common to all of them: </w:t>
      </w:r>
      <w:r w:rsidRPr="00D472EE">
        <w:rPr>
          <w:i/>
          <w:iCs/>
        </w:rPr>
        <w:t>FedAvg</w:t>
      </w:r>
      <w:r>
        <w:t xml:space="preserve">. </w:t>
      </w:r>
      <w:r w:rsidRPr="00D472EE">
        <w:rPr>
          <w:i/>
          <w:iCs/>
        </w:rPr>
        <w:t>SecureBoost</w:t>
      </w:r>
      <w:r>
        <w:t xml:space="preserve"> and </w:t>
      </w:r>
      <w:r w:rsidRPr="00D472EE">
        <w:rPr>
          <w:i/>
          <w:iCs/>
        </w:rPr>
        <w:t>FedProx</w:t>
      </w:r>
      <w:r>
        <w:t xml:space="preserve"> are also used by multiple frameworks. These algorithms, along with </w:t>
      </w:r>
      <w:r w:rsidRPr="00D472EE">
        <w:rPr>
          <w:i/>
          <w:iCs/>
        </w:rPr>
        <w:t>FedMA</w:t>
      </w:r>
      <w:r>
        <w:t>, will be explained in the sections below.</w:t>
      </w:r>
    </w:p>
    <w:p w14:paraId="54B424E6" w14:textId="21B3411A" w:rsidR="00344D74" w:rsidRDefault="00D00450" w:rsidP="00344D74">
      <w:pPr>
        <w:pStyle w:val="BodyText"/>
        <w:spacing w:line="360" w:lineRule="auto"/>
        <w:ind w:left="540" w:right="332" w:firstLine="470"/>
        <w:jc w:val="center"/>
        <w:rPr>
          <w:sz w:val="18"/>
        </w:rPr>
      </w:pPr>
      <w:r>
        <w:rPr>
          <w:noProof/>
        </w:rPr>
        <w:lastRenderedPageBreak/>
        <w:drawing>
          <wp:inline distT="0" distB="0" distL="0" distR="0" wp14:anchorId="671E98A8" wp14:editId="13272599">
            <wp:extent cx="5251450" cy="1542050"/>
            <wp:effectExtent l="0" t="0" r="6350" b="1270"/>
            <wp:docPr id="2022387469" name="Picture 6" descr="A white tab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387469" name="Picture 6" descr="A white table with black tex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263927" cy="1545714"/>
                    </a:xfrm>
                    <a:prstGeom prst="rect">
                      <a:avLst/>
                    </a:prstGeom>
                  </pic:spPr>
                </pic:pic>
              </a:graphicData>
            </a:graphic>
          </wp:inline>
        </w:drawing>
      </w:r>
      <w:r w:rsidR="00344D74">
        <w:br/>
      </w:r>
      <w:r w:rsidR="00344D74">
        <w:rPr>
          <w:sz w:val="18"/>
        </w:rPr>
        <w:t>Table</w:t>
      </w:r>
      <w:r w:rsidR="00344D74" w:rsidRPr="00984DDF">
        <w:rPr>
          <w:sz w:val="18"/>
        </w:rPr>
        <w:t xml:space="preserve"> </w:t>
      </w:r>
      <w:r w:rsidR="00344D74">
        <w:rPr>
          <w:sz w:val="18"/>
        </w:rPr>
        <w:t xml:space="preserve">3.2. Federated Learning </w:t>
      </w:r>
      <w:r w:rsidR="00FF71B0">
        <w:rPr>
          <w:sz w:val="18"/>
        </w:rPr>
        <w:t>algorithms by framework.</w:t>
      </w:r>
    </w:p>
    <w:p w14:paraId="684D7EA0" w14:textId="695B99A6" w:rsidR="002A583A" w:rsidRPr="00984DDF" w:rsidRDefault="00D472EE" w:rsidP="00D705DE">
      <w:pPr>
        <w:pStyle w:val="Heading3"/>
        <w:numPr>
          <w:ilvl w:val="2"/>
          <w:numId w:val="7"/>
        </w:numPr>
      </w:pPr>
      <w:bookmarkStart w:id="25" w:name="_Toc173755903"/>
      <w:r>
        <w:t>FedAvg</w:t>
      </w:r>
      <w:bookmarkEnd w:id="25"/>
    </w:p>
    <w:p w14:paraId="191C2FBC" w14:textId="639983A8" w:rsidR="00716C5A" w:rsidRDefault="00716C5A" w:rsidP="00716C5A">
      <w:pPr>
        <w:pStyle w:val="BodyText"/>
        <w:spacing w:line="360" w:lineRule="auto"/>
        <w:ind w:left="540" w:right="332" w:firstLine="470"/>
        <w:jc w:val="both"/>
      </w:pPr>
      <w:r>
        <w:t xml:space="preserve">The key algorithm that was developed for </w:t>
      </w:r>
      <w:r w:rsidR="009D0796">
        <w:t xml:space="preserve">FL </w:t>
      </w:r>
      <w:r>
        <w:t xml:space="preserve">was Federated Averaging </w:t>
      </w:r>
      <w:r w:rsidRPr="00D834FF">
        <w:rPr>
          <w:i/>
          <w:iCs/>
        </w:rPr>
        <w:t>(FedAvg)</w:t>
      </w:r>
      <w:r>
        <w:t xml:space="preserve"> that allows to train the models distributed among multiple devices while preserving the centralized control of the process. This approach was proposed in the paper by Google researchers </w:t>
      </w:r>
      <w:r w:rsidR="00BD69E0">
        <w:fldChar w:fldCharType="begin"/>
      </w:r>
      <w:r w:rsidR="00B86F05">
        <w:instrText xml:space="preserve"> ADDIN ZOTERO_ITEM CSL_CITATION {"citationID":"3i1A9rJn","properties":{"formattedCitation":"(McMahan {\\i{}et al.}, 2016)","plainCitation":"(McMahan et al., 2016)","dontUpdate":true,"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 </w:instrText>
      </w:r>
      <w:r w:rsidR="00BD69E0">
        <w:fldChar w:fldCharType="separate"/>
      </w:r>
      <w:r w:rsidR="00BD69E0" w:rsidRPr="00BD69E0">
        <w:t xml:space="preserve">McMahan </w:t>
      </w:r>
      <w:r w:rsidR="00BD69E0" w:rsidRPr="00BD69E0">
        <w:rPr>
          <w:i/>
          <w:iCs/>
        </w:rPr>
        <w:t>et al.</w:t>
      </w:r>
      <w:r w:rsidR="00BD69E0" w:rsidRPr="00BD69E0">
        <w:t xml:space="preserve">, </w:t>
      </w:r>
      <w:r w:rsidR="00F02AEA">
        <w:t>(</w:t>
      </w:r>
      <w:r w:rsidR="00BD69E0" w:rsidRPr="00BD69E0">
        <w:t>2016)</w:t>
      </w:r>
      <w:r w:rsidR="00BD69E0">
        <w:fldChar w:fldCharType="end"/>
      </w:r>
      <w:r>
        <w:t xml:space="preserve">. </w:t>
      </w:r>
      <w:r w:rsidRPr="0017026E">
        <w:rPr>
          <w:i/>
          <w:iCs/>
        </w:rPr>
        <w:t>FedAvg</w:t>
      </w:r>
      <w:r>
        <w:t xml:space="preserve"> improves the basic of federated learning by adopting the </w:t>
      </w:r>
      <w:r w:rsidR="00694DE8">
        <w:t>S</w:t>
      </w:r>
      <w:r>
        <w:t xml:space="preserve">tochastic </w:t>
      </w:r>
      <w:r w:rsidR="00694DE8">
        <w:t>G</w:t>
      </w:r>
      <w:r>
        <w:t xml:space="preserve">radient </w:t>
      </w:r>
      <w:r w:rsidR="00694DE8">
        <w:t>D</w:t>
      </w:r>
      <w:r>
        <w:t>escent (SGD) algorithm, generally in terms of the iteration in the model averaging.</w:t>
      </w:r>
    </w:p>
    <w:p w14:paraId="695FF0F9" w14:textId="4E6E0331" w:rsidR="00716C5A" w:rsidRDefault="00716C5A" w:rsidP="00716C5A">
      <w:pPr>
        <w:pStyle w:val="BodyText"/>
        <w:spacing w:line="360" w:lineRule="auto"/>
        <w:ind w:left="540" w:right="332" w:firstLine="470"/>
        <w:jc w:val="both"/>
      </w:pPr>
      <w:r>
        <w:t xml:space="preserve">It starts with the central server sending global model parameters to other servers in the nearest proximity. In each round clients </w:t>
      </w:r>
      <w:r w:rsidR="00276D27">
        <w:t>are</w:t>
      </w:r>
      <w:r>
        <w:t xml:space="preserve"> randomly chosen to </w:t>
      </w:r>
      <w:r w:rsidR="00276D27">
        <w:t>participate</w:t>
      </w:r>
      <w:r>
        <w:t xml:space="preserve"> with others in the network. These selected clients get the current global model and then update it for several epochs on their local data using mini-batch SGD. Each of the clients also derives new model parameters</w:t>
      </w:r>
      <w:r w:rsidR="004138FC">
        <w:t>.</w:t>
      </w:r>
      <w:r>
        <w:t xml:space="preserve"> These updated parameters are sent back to the server, which aggregates them by averaging, weighted by the number of training samples on each client</w:t>
      </w:r>
      <w:r w:rsidR="0017026E">
        <w:t>.</w:t>
      </w:r>
    </w:p>
    <w:p w14:paraId="427463A9" w14:textId="7370BD1C" w:rsidR="004473B5" w:rsidRDefault="00037BF6" w:rsidP="004473B5">
      <w:pPr>
        <w:pStyle w:val="BodyText"/>
        <w:spacing w:line="360" w:lineRule="auto"/>
        <w:ind w:left="540" w:right="332" w:firstLine="470"/>
        <w:jc w:val="center"/>
      </w:pPr>
      <w:r>
        <w:rPr>
          <w:noProof/>
        </w:rPr>
        <w:drawing>
          <wp:inline distT="0" distB="0" distL="0" distR="0" wp14:anchorId="4713C98B" wp14:editId="75EDD122">
            <wp:extent cx="2289612" cy="1947525"/>
            <wp:effectExtent l="0" t="0" r="0" b="0"/>
            <wp:docPr id="1818512653" name="Picture 7"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512653" name="Picture 7" descr="A black and white tex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315870" cy="1969860"/>
                    </a:xfrm>
                    <a:prstGeom prst="rect">
                      <a:avLst/>
                    </a:prstGeom>
                  </pic:spPr>
                </pic:pic>
              </a:graphicData>
            </a:graphic>
          </wp:inline>
        </w:drawing>
      </w:r>
      <w:r w:rsidR="004473B5">
        <w:br/>
      </w:r>
      <w:r w:rsidR="004473B5" w:rsidRPr="00984DDF">
        <w:rPr>
          <w:sz w:val="18"/>
        </w:rPr>
        <w:t xml:space="preserve">Figure </w:t>
      </w:r>
      <w:r w:rsidR="004473B5">
        <w:rPr>
          <w:sz w:val="18"/>
        </w:rPr>
        <w:t>3</w:t>
      </w:r>
      <w:r w:rsidR="004473B5" w:rsidRPr="00984DDF">
        <w:rPr>
          <w:sz w:val="18"/>
        </w:rPr>
        <w:t>.</w:t>
      </w:r>
      <w:r w:rsidR="004473B5">
        <w:rPr>
          <w:sz w:val="18"/>
        </w:rPr>
        <w:t>2.1</w:t>
      </w:r>
      <w:r w:rsidR="004473B5" w:rsidRPr="00984DDF">
        <w:rPr>
          <w:sz w:val="18"/>
        </w:rPr>
        <w:t xml:space="preserve"> </w:t>
      </w:r>
      <w:r w:rsidR="004473B5" w:rsidRPr="00183544">
        <w:rPr>
          <w:i/>
          <w:iCs/>
          <w:sz w:val="18"/>
        </w:rPr>
        <w:t>FedAvg</w:t>
      </w:r>
      <w:r w:rsidR="004473B5">
        <w:rPr>
          <w:sz w:val="18"/>
        </w:rPr>
        <w:t xml:space="preserve"> </w:t>
      </w:r>
      <w:r w:rsidR="003F14E2">
        <w:rPr>
          <w:sz w:val="18"/>
        </w:rPr>
        <w:t xml:space="preserve">algorithm adapted from </w:t>
      </w:r>
      <w:r w:rsidR="003F14E2" w:rsidRPr="003F14E2">
        <w:rPr>
          <w:sz w:val="18"/>
        </w:rPr>
        <w:t>McMahan et al., (2016)</w:t>
      </w:r>
    </w:p>
    <w:p w14:paraId="20AC6AB5" w14:textId="653CCD15" w:rsidR="00716C5A" w:rsidRDefault="00716C5A" w:rsidP="00716C5A">
      <w:pPr>
        <w:pStyle w:val="BodyText"/>
        <w:spacing w:line="360" w:lineRule="auto"/>
        <w:ind w:left="540" w:right="332" w:firstLine="470"/>
        <w:jc w:val="both"/>
      </w:pPr>
      <w:r>
        <w:t xml:space="preserve">Besides, </w:t>
      </w:r>
      <w:r w:rsidRPr="0017026E">
        <w:rPr>
          <w:i/>
          <w:iCs/>
        </w:rPr>
        <w:t>FedAvg</w:t>
      </w:r>
      <w:r>
        <w:t xml:space="preserve"> works well with non-IID data, which occur frequently in the context of </w:t>
      </w:r>
      <w:r w:rsidR="0017026E">
        <w:t xml:space="preserve">FL </w:t>
      </w:r>
      <w:r>
        <w:t xml:space="preserve">where data </w:t>
      </w:r>
      <w:r w:rsidR="0017026E">
        <w:t>is</w:t>
      </w:r>
      <w:r>
        <w:t xml:space="preserve"> dispersed across clients in a likely non-uniform manner. Specifically, </w:t>
      </w:r>
      <w:r w:rsidRPr="0017026E">
        <w:rPr>
          <w:i/>
          <w:iCs/>
        </w:rPr>
        <w:t>FedAvg</w:t>
      </w:r>
      <w:r>
        <w:t xml:space="preserve"> reduces the number of communication rounds by averaging the locally computed model updates and it is efficient even in environments with low bandwidth. The algorithm also</w:t>
      </w:r>
      <w:r w:rsidR="00520024">
        <w:t xml:space="preserve"> scales well</w:t>
      </w:r>
      <w:r>
        <w:t xml:space="preserve"> </w:t>
      </w:r>
      <w:r w:rsidR="00520024">
        <w:t xml:space="preserve">to </w:t>
      </w:r>
      <w:r>
        <w:t xml:space="preserve">a large number of clients as in each round only a fraction of the clients is </w:t>
      </w:r>
      <w:r w:rsidR="00691167">
        <w:t>involved,</w:t>
      </w:r>
      <w:r>
        <w:t xml:space="preserve"> and the server only </w:t>
      </w:r>
      <w:r w:rsidR="001513D6">
        <w:t>aggregates</w:t>
      </w:r>
      <w:r>
        <w:t xml:space="preserve"> the</w:t>
      </w:r>
      <w:r w:rsidR="00790090">
        <w:t>ir</w:t>
      </w:r>
      <w:r>
        <w:t xml:space="preserve"> updates.</w:t>
      </w:r>
    </w:p>
    <w:p w14:paraId="39B2F2AA" w14:textId="4CB59BDC" w:rsidR="005A516C" w:rsidRDefault="00716C5A" w:rsidP="00716C5A">
      <w:pPr>
        <w:pStyle w:val="BodyText"/>
        <w:spacing w:line="360" w:lineRule="auto"/>
        <w:ind w:left="540" w:right="332" w:firstLine="470"/>
        <w:jc w:val="both"/>
      </w:pPr>
      <w:r>
        <w:lastRenderedPageBreak/>
        <w:t xml:space="preserve">When tested across different model structures and datasets for image classification such as </w:t>
      </w:r>
      <w:r w:rsidRPr="00B039F7">
        <w:rPr>
          <w:i/>
          <w:iCs/>
        </w:rPr>
        <w:t>MNIST</w:t>
      </w:r>
      <w:r>
        <w:t xml:space="preserve">, </w:t>
      </w:r>
      <w:r w:rsidRPr="00B039F7">
        <w:rPr>
          <w:i/>
          <w:iCs/>
        </w:rPr>
        <w:t>CIFAR10</w:t>
      </w:r>
      <w:r>
        <w:t xml:space="preserve"> and language </w:t>
      </w:r>
      <w:r w:rsidR="00691167">
        <w:t>modelling</w:t>
      </w:r>
      <w:r>
        <w:t xml:space="preserve"> such as Shakespeare dataset, it was shown that </w:t>
      </w:r>
      <w:r w:rsidRPr="00790090">
        <w:rPr>
          <w:i/>
          <w:iCs/>
        </w:rPr>
        <w:t>FedAvg</w:t>
      </w:r>
      <w:r>
        <w:t xml:space="preserve"> succeeds in cutting down the communication costs while still giving a sound performance in conditions of non-IID and imbalance of the data. In sum, </w:t>
      </w:r>
      <w:r w:rsidRPr="00790090">
        <w:rPr>
          <w:i/>
          <w:iCs/>
        </w:rPr>
        <w:t>FedAvg</w:t>
      </w:r>
      <w:r>
        <w:t xml:space="preserve"> is </w:t>
      </w:r>
      <w:r w:rsidR="00ED6B86">
        <w:t>foundational</w:t>
      </w:r>
      <w:r>
        <w:t xml:space="preserve"> in </w:t>
      </w:r>
      <w:r w:rsidR="00ED6B86">
        <w:t>FL</w:t>
      </w:r>
      <w:r>
        <w:t xml:space="preserve"> since it optimizes both computational and communication </w:t>
      </w:r>
      <w:r w:rsidR="00ED6B86">
        <w:t>efficiency</w:t>
      </w:r>
      <w:r>
        <w:t>.</w:t>
      </w:r>
    </w:p>
    <w:p w14:paraId="10E1BCF1" w14:textId="3E74DDAD" w:rsidR="00D472EE" w:rsidRDefault="007E59FE" w:rsidP="00D472EE">
      <w:pPr>
        <w:pStyle w:val="Heading3"/>
        <w:numPr>
          <w:ilvl w:val="2"/>
          <w:numId w:val="7"/>
        </w:numPr>
      </w:pPr>
      <w:bookmarkStart w:id="26" w:name="_Toc173755904"/>
      <w:r>
        <w:t>FedProx</w:t>
      </w:r>
      <w:bookmarkEnd w:id="26"/>
    </w:p>
    <w:p w14:paraId="6C59D8C9" w14:textId="769FB866" w:rsidR="006161A4" w:rsidRDefault="006161A4" w:rsidP="00810F74">
      <w:pPr>
        <w:pStyle w:val="BodyText"/>
        <w:tabs>
          <w:tab w:val="left" w:pos="851"/>
        </w:tabs>
        <w:spacing w:line="360" w:lineRule="auto"/>
        <w:ind w:left="540" w:right="332" w:firstLine="470"/>
        <w:jc w:val="both"/>
      </w:pPr>
      <w:r>
        <w:t xml:space="preserve">In short, </w:t>
      </w:r>
      <w:r w:rsidRPr="00810F74">
        <w:rPr>
          <w:i/>
          <w:iCs/>
        </w:rPr>
        <w:t>FedProx</w:t>
      </w:r>
      <w:r>
        <w:t xml:space="preserve"> is a federated optimization algorithm designed with the objectives of handling challenges that come with system and statistical heterogeneity in a federated learning network</w:t>
      </w:r>
      <w:r w:rsidR="0044301D">
        <w:t xml:space="preserve"> </w:t>
      </w:r>
      <w:r w:rsidR="0044301D">
        <w:fldChar w:fldCharType="begin"/>
      </w:r>
      <w:r w:rsidR="0044301D">
        <w:instrText xml:space="preserve"> ADDIN ZOTERO_ITEM CSL_CITATION {"citationID":"EuduLFtX","properties":{"formattedCitation":"(Li, Sahu, Zaheer, {\\i{}et al.}, 2020)","plainCitation":"(Li, Sahu, Zaheer, et al., 2020)","noteIndex":0},"citationItems":[{"id":62,"uris":["http://zotero.org/users/local/6JHIw4oK/items/BPKVL347"],"itemData":{"id":62,"type":"article","abstract":"Federated Learning is a distributed learning paradigm with two key challenges that differentiate it from traditional distributed optimization: (1) signiﬁcant variability in terms of the systems characteristics on each device in the network (systems heterogeneity), and (2) non-identically distributed data across the network (statistical heterogeneity). In this work, we introduce a framework, FedProx, to tackle heterogeneity in federated networks. FedProx can be viewed as a generalization and re-parametrization of FedAvg, the current state-of-the-art method for federated learning. While this re-parameterization makes only minor modiﬁcations to the method itself, these modiﬁcations have important ramiﬁcations both in theory and in practice. Theoretically, we provide convergence guarantees for our framework when learning over data from non-identical distributions (statistical heterogeneity), and while adhering to device-level systems constraints by allowing each participating device to perform a variable amount of work (systems heterogeneity). Practically, we demonstrate that FedProx allows for more robust convergence than FedAvg across a suite of realistic federated datasets. In particular, in highly heterogeneous settings, FedProx demonstrates signiﬁcantly more stable and accurate convergence behavior relative to FedAvg—improving absolute test accuracy by 22% on average.","language":"en","note":"arXiv:1812.06127 [cs, stat]","number":"arXiv:1812.06127","publisher":"arXiv","source":"arXiv.org","title":"Federated Optimization in Heterogeneous Networks","URL":"http://arxiv.org/abs/1812.06127","author":[{"family":"Li","given":"Tian"},{"family":"Sahu","given":"Anit Kumar"},{"family":"Zaheer","given":"Manzil"},{"family":"Sanjabi","given":"Maziar"},{"family":"Talwalkar","given":"Ameet"},{"family":"Smith","given":"Virginia"}],"accessed":{"date-parts":[["2024",7,24]]},"issued":{"date-parts":[["2020",4,21]]}}}],"schema":"https://github.com/citation-style-language/schema/raw/master/csl-citation.json"} </w:instrText>
      </w:r>
      <w:r w:rsidR="0044301D">
        <w:fldChar w:fldCharType="separate"/>
      </w:r>
      <w:r w:rsidR="0044301D" w:rsidRPr="0044301D">
        <w:t xml:space="preserve">(Li, Sahu, Zaheer, </w:t>
      </w:r>
      <w:r w:rsidR="0044301D" w:rsidRPr="0044301D">
        <w:rPr>
          <w:i/>
          <w:iCs/>
        </w:rPr>
        <w:t>et al.</w:t>
      </w:r>
      <w:r w:rsidR="0044301D" w:rsidRPr="0044301D">
        <w:t>, 2020)</w:t>
      </w:r>
      <w:r w:rsidR="0044301D">
        <w:fldChar w:fldCharType="end"/>
      </w:r>
      <w:r>
        <w:t>. It is first motivated as an extension and re-parameterization of the</w:t>
      </w:r>
      <w:r w:rsidR="00810F74">
        <w:t xml:space="preserve"> </w:t>
      </w:r>
      <w:r w:rsidRPr="00810F74">
        <w:rPr>
          <w:i/>
          <w:iCs/>
        </w:rPr>
        <w:t>FedAvg</w:t>
      </w:r>
      <w:r>
        <w:t xml:space="preserve"> algorithm. While </w:t>
      </w:r>
      <w:r w:rsidRPr="00810F74">
        <w:rPr>
          <w:i/>
          <w:iCs/>
        </w:rPr>
        <w:t>FedAvg</w:t>
      </w:r>
      <w:r>
        <w:t xml:space="preserve"> has demonstrated empirical success, it's been seen to falter in the face of system capability diversity and the nonidentical distribution of data on the devices. These are the aspects that </w:t>
      </w:r>
      <w:r w:rsidRPr="00810F74">
        <w:rPr>
          <w:i/>
          <w:iCs/>
        </w:rPr>
        <w:t>FedProx</w:t>
      </w:r>
      <w:r>
        <w:t xml:space="preserve"> modifies to handle them and increase the robustness and stability of the optimization process. In this context, the addition of a proximal term to the local objective function within </w:t>
      </w:r>
      <w:r w:rsidRPr="00810F74">
        <w:rPr>
          <w:i/>
          <w:iCs/>
        </w:rPr>
        <w:t>FedProx</w:t>
      </w:r>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6D31707C" w14:textId="0A166166" w:rsidR="006161A4" w:rsidRDefault="006161A4" w:rsidP="00810F74">
      <w:pPr>
        <w:pStyle w:val="BodyText"/>
        <w:tabs>
          <w:tab w:val="left" w:pos="851"/>
        </w:tabs>
        <w:spacing w:line="360" w:lineRule="auto"/>
        <w:ind w:left="540" w:right="332" w:firstLine="470"/>
        <w:jc w:val="both"/>
      </w:pPr>
      <w:r>
        <w:t xml:space="preserve">While </w:t>
      </w:r>
      <w:r w:rsidRPr="00810F74">
        <w:rPr>
          <w:i/>
          <w:iCs/>
        </w:rPr>
        <w:t>FedAvg</w:t>
      </w:r>
      <w:r>
        <w:t xml:space="preserve"> requires all the devices to perform an equal amount of work</w:t>
      </w:r>
      <w:r w:rsidR="00810F74">
        <w:t xml:space="preserve">, </w:t>
      </w:r>
      <w:r>
        <w:t>a fixed number of local epochs</w:t>
      </w:r>
      <w:r w:rsidR="00810F74">
        <w:t xml:space="preserve">, </w:t>
      </w:r>
      <w:r w:rsidRPr="00810F74">
        <w:rPr>
          <w:i/>
          <w:iCs/>
        </w:rPr>
        <w:t>FedProx</w:t>
      </w:r>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w:t>
      </w:r>
      <w:r w:rsidR="00EA1B99">
        <w:t xml:space="preserve"> </w:t>
      </w:r>
      <w:r w:rsidR="00687B6B">
        <w:t xml:space="preserve"> </w:t>
      </w:r>
      <m:oMath>
        <m:f>
          <m:fPr>
            <m:ctrlPr>
              <w:rPr>
                <w:rFonts w:ascii="Cambria Math" w:eastAsia="Times New Roman" w:hAnsi="Cambria Math" w:cs="Times New Roman"/>
                <w:sz w:val="24"/>
                <w:szCs w:val="24"/>
                <w:lang w:eastAsia="en-IE"/>
              </w:rPr>
            </m:ctrlPr>
          </m:fPr>
          <m:num>
            <m:r>
              <w:rPr>
                <w:rFonts w:ascii="Cambria Math" w:hAnsi="Cambria Math" w:cs="Times New Roman"/>
              </w:rPr>
              <m:t>μ</m:t>
            </m:r>
          </m:num>
          <m:den>
            <m:r>
              <m:rPr>
                <m:sty m:val="p"/>
              </m:rPr>
              <w:rPr>
                <w:rFonts w:ascii="Cambria Math" w:hAnsi="Cambria Math" w:cs="Times New Roman"/>
              </w:rPr>
              <m:t>2</m:t>
            </m:r>
          </m:den>
        </m:f>
        <m:d>
          <m:dPr>
            <m:begChr m:val=""/>
            <m:endChr m:val=""/>
            <m:ctrlPr>
              <w:rPr>
                <w:rFonts w:ascii="Cambria Math" w:hAnsi="Cambria Math" w:cs="Times New Roman"/>
              </w:rPr>
            </m:ctrlPr>
          </m:dPr>
          <m:e>
            <m:r>
              <m:rPr>
                <m:lit/>
                <m:sty m:val="p"/>
              </m:rPr>
              <w:rPr>
                <w:rFonts w:ascii="Cambria Math" w:hAnsi="Cambria Math" w:cs="Times New Roman"/>
              </w:rPr>
              <m:t>|</m:t>
            </m:r>
            <m:r>
              <m:rPr>
                <m:sty m:val="p"/>
              </m:rPr>
              <w:rPr>
                <w:rFonts w:ascii="Cambria Math" w:hAnsi="Cambria Math" w:cs="Times New Roman"/>
              </w:rPr>
              <m:t xml:space="preserve"> </m:t>
            </m:r>
            <m:r>
              <w:rPr>
                <w:rFonts w:ascii="Cambria Math" w:hAnsi="Cambria Math" w:cs="Times New Roman"/>
              </w:rPr>
              <m:t>w</m:t>
            </m:r>
            <m:r>
              <m:rPr>
                <m:sty m:val="p"/>
              </m:rPr>
              <w:rPr>
                <w:rFonts w:ascii="Cambria Math" w:hAnsi="Cambria Math" w:cs="Times New Roman"/>
              </w:rPr>
              <m:t xml:space="preserve"> - </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e>
        </m:d>
        <m:sSup>
          <m:sSupPr>
            <m:ctrlPr>
              <w:rPr>
                <w:rFonts w:ascii="Cambria Math" w:hAnsi="Cambria Math" w:cs="Times New Roman"/>
              </w:rPr>
            </m:ctrlPr>
          </m:sSupPr>
          <m:e>
            <m:r>
              <m:rPr>
                <m:lit/>
                <m:sty m:val="p"/>
              </m:rPr>
              <w:rPr>
                <w:rFonts w:ascii="Cambria Math" w:hAnsi="Cambria Math" w:cs="Times New Roman"/>
              </w:rPr>
              <m:t>|</m:t>
            </m:r>
          </m:e>
          <m:sup>
            <m:r>
              <m:rPr>
                <m:sty m:val="p"/>
              </m:rPr>
              <w:rPr>
                <w:rFonts w:ascii="Cambria Math" w:hAnsi="Cambria Math" w:cs="Times New Roman"/>
              </w:rPr>
              <m:t>2</m:t>
            </m:r>
          </m:sup>
        </m:sSup>
        <m:r>
          <w:rPr>
            <w:rFonts w:ascii="Cambria Math" w:hAnsi="Cambria Math"/>
          </w:rPr>
          <m:t xml:space="preserve"> </m:t>
        </m:r>
      </m:oMath>
      <w:r w:rsidR="00D66BDE">
        <w:t xml:space="preserve">, </w:t>
      </w:r>
      <w:r>
        <w:t>where</w:t>
      </w:r>
      <w:r w:rsidR="00D66BDE">
        <w:t xml:space="preserve"> </w:t>
      </w:r>
      <m:oMath>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oMath>
      <w:r>
        <w:t xml:space="preserve"> is the current global model and </w:t>
      </w:r>
      <m:oMath>
        <m:r>
          <w:rPr>
            <w:rFonts w:ascii="Cambria Math" w:hAnsi="Cambria Math"/>
          </w:rPr>
          <m:t>w</m:t>
        </m:r>
      </m:oMath>
      <w:r>
        <w:t xml:space="preserve"> is the local model. After local updates, each device sends the updated model back to the server. Aggregating these updates, one averages the updates and thereby forms a new global model</w:t>
      </w:r>
      <w:r w:rsidR="00810F74">
        <w:t xml:space="preserve">, </w:t>
      </w:r>
      <w:r>
        <w:t xml:space="preserve">exactly the same as </w:t>
      </w:r>
      <w:r w:rsidRPr="00ED280E">
        <w:rPr>
          <w:i/>
          <w:iCs/>
        </w:rPr>
        <w:t>FedAvg</w:t>
      </w:r>
      <w:r>
        <w:t>.</w:t>
      </w:r>
      <w:r w:rsidR="0016208D">
        <w:t xml:space="preserve"> </w:t>
      </w:r>
    </w:p>
    <w:p w14:paraId="1042CC96" w14:textId="2F976A7F" w:rsidR="0016208D" w:rsidRDefault="0016208D" w:rsidP="0016208D">
      <w:pPr>
        <w:pStyle w:val="BodyText"/>
        <w:spacing w:line="360" w:lineRule="auto"/>
        <w:ind w:left="540" w:right="332" w:firstLine="470"/>
        <w:jc w:val="center"/>
      </w:pPr>
      <w:r>
        <w:rPr>
          <w:noProof/>
        </w:rPr>
        <w:lastRenderedPageBreak/>
        <w:drawing>
          <wp:inline distT="0" distB="0" distL="0" distR="0" wp14:anchorId="0DFA2440" wp14:editId="1D08CEAF">
            <wp:extent cx="2501415" cy="1952154"/>
            <wp:effectExtent l="0" t="0" r="0" b="0"/>
            <wp:docPr id="1976989671" name="Picture 5" descr="A white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989671" name="Picture 5" descr="A white text with black text&#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531462" cy="1975603"/>
                    </a:xfrm>
                    <a:prstGeom prst="rect">
                      <a:avLst/>
                    </a:prstGeom>
                  </pic:spPr>
                </pic:pic>
              </a:graphicData>
            </a:graphic>
          </wp:inline>
        </w:drawing>
      </w:r>
      <w:r>
        <w:br/>
      </w:r>
      <w:r w:rsidRPr="00984DDF">
        <w:rPr>
          <w:sz w:val="18"/>
        </w:rPr>
        <w:t xml:space="preserve">Figure </w:t>
      </w:r>
      <w:r>
        <w:rPr>
          <w:sz w:val="18"/>
        </w:rPr>
        <w:t>3</w:t>
      </w:r>
      <w:r w:rsidRPr="00984DDF">
        <w:rPr>
          <w:sz w:val="18"/>
        </w:rPr>
        <w:t>.</w:t>
      </w:r>
      <w:r>
        <w:rPr>
          <w:sz w:val="18"/>
        </w:rPr>
        <w:t>2.</w:t>
      </w:r>
      <w:r w:rsidR="00B30831">
        <w:rPr>
          <w:sz w:val="18"/>
        </w:rPr>
        <w:t>2</w:t>
      </w:r>
      <w:r w:rsidRPr="00984DDF">
        <w:rPr>
          <w:sz w:val="18"/>
        </w:rPr>
        <w:t xml:space="preserve"> </w:t>
      </w:r>
      <w:r w:rsidRPr="00183544">
        <w:rPr>
          <w:i/>
          <w:iCs/>
          <w:sz w:val="18"/>
        </w:rPr>
        <w:t>Fe</w:t>
      </w:r>
      <w:r w:rsidR="00183544" w:rsidRPr="00183544">
        <w:rPr>
          <w:i/>
          <w:iCs/>
          <w:sz w:val="18"/>
        </w:rPr>
        <w:t>dProx</w:t>
      </w:r>
      <w:r>
        <w:rPr>
          <w:sz w:val="18"/>
        </w:rPr>
        <w:t xml:space="preserve"> algorithm adapted from</w:t>
      </w:r>
      <w:r w:rsidR="00416C61" w:rsidRPr="00416C61">
        <w:rPr>
          <w:sz w:val="18"/>
        </w:rPr>
        <w:t xml:space="preserve"> Li, Sahu, Zaheer, </w:t>
      </w:r>
      <w:r w:rsidR="00416C61" w:rsidRPr="009B0363">
        <w:rPr>
          <w:i/>
          <w:iCs/>
          <w:sz w:val="18"/>
        </w:rPr>
        <w:t>et al.,</w:t>
      </w:r>
      <w:r w:rsidR="00416C61" w:rsidRPr="00416C61">
        <w:rPr>
          <w:sz w:val="18"/>
        </w:rPr>
        <w:t xml:space="preserve"> </w:t>
      </w:r>
      <w:r w:rsidR="00416C61">
        <w:rPr>
          <w:sz w:val="18"/>
        </w:rPr>
        <w:t>(</w:t>
      </w:r>
      <w:r w:rsidR="00416C61" w:rsidRPr="00416C61">
        <w:rPr>
          <w:sz w:val="18"/>
        </w:rPr>
        <w:t>2020)</w:t>
      </w:r>
      <w:r w:rsidR="00416C61">
        <w:rPr>
          <w:sz w:val="18"/>
        </w:rPr>
        <w:t>.</w:t>
      </w:r>
    </w:p>
    <w:p w14:paraId="364A7AAB" w14:textId="34D359CF" w:rsidR="006161A4" w:rsidRPr="00984DDF" w:rsidRDefault="006161A4" w:rsidP="00810F74">
      <w:pPr>
        <w:pStyle w:val="BodyText"/>
        <w:tabs>
          <w:tab w:val="left" w:pos="851"/>
        </w:tabs>
        <w:spacing w:line="360" w:lineRule="auto"/>
        <w:ind w:left="540" w:right="332" w:firstLine="470"/>
        <w:jc w:val="both"/>
      </w:pPr>
      <w:r>
        <w:t xml:space="preserve">Interestingly, </w:t>
      </w:r>
      <w:r w:rsidRPr="00ED280E">
        <w:rPr>
          <w:i/>
          <w:iCs/>
        </w:rPr>
        <w:t>FedProx</w:t>
      </w:r>
      <w:r>
        <w:t xml:space="preserve"> shows more stability with respect to accuracy in heterogeneous settings than the baseline </w:t>
      </w:r>
      <w:r w:rsidRPr="00ED280E">
        <w:rPr>
          <w:i/>
          <w:iCs/>
        </w:rPr>
        <w:t>FedAvg</w:t>
      </w:r>
      <w:r>
        <w:t xml:space="preserve"> does, and even more, it is </w:t>
      </w:r>
      <w:r w:rsidR="00ED280E">
        <w:t>probably</w:t>
      </w:r>
      <w:r>
        <w:t xml:space="preserve"> true for such a setting. The algorithm is valuable for federated learning applications, as the proximal term enables it to handle variable amounts of local computation, hence mitigating issues that arise in systems and statistical heterogeneity.</w:t>
      </w:r>
    </w:p>
    <w:p w14:paraId="6BBAFA77" w14:textId="16579F01" w:rsidR="00D472EE" w:rsidRPr="00984DDF" w:rsidRDefault="00F02ADF" w:rsidP="00D472EE">
      <w:pPr>
        <w:pStyle w:val="Heading3"/>
        <w:numPr>
          <w:ilvl w:val="2"/>
          <w:numId w:val="7"/>
        </w:numPr>
      </w:pPr>
      <w:bookmarkStart w:id="27" w:name="_Toc173755905"/>
      <w:r>
        <w:t>FedMA</w:t>
      </w:r>
      <w:bookmarkEnd w:id="27"/>
    </w:p>
    <w:p w14:paraId="696C2289" w14:textId="71A571F0" w:rsidR="00B60ACF" w:rsidRDefault="00B60ACF" w:rsidP="00B60ACF">
      <w:pPr>
        <w:pStyle w:val="BodyText"/>
        <w:spacing w:line="360" w:lineRule="auto"/>
        <w:ind w:left="540" w:right="332" w:firstLine="470"/>
        <w:jc w:val="both"/>
      </w:pPr>
      <w:r>
        <w:t xml:space="preserve">The challenge in solving through the development of </w:t>
      </w:r>
      <w:r w:rsidRPr="006D6F8D">
        <w:rPr>
          <w:i/>
          <w:iCs/>
        </w:rPr>
        <w:t>FedMA</w:t>
      </w:r>
      <w:r>
        <w:t>, or Federated Matched Averaging</w:t>
      </w:r>
      <w:r w:rsidR="002A7DB3">
        <w:t xml:space="preserve"> </w:t>
      </w:r>
      <w:r w:rsidR="002A7DB3">
        <w:fldChar w:fldCharType="begin"/>
      </w:r>
      <w:r w:rsidR="002A7DB3">
        <w:instrText xml:space="preserve"> ADDIN ZOTERO_ITEM CSL_CITATION {"citationID":"JMDsEERw","properties":{"formattedCitation":"(Wang {\\i{}et al.}, 2020)","plainCitation":"(Wang et al., 2020)","noteIndex":0},"citationItems":[{"id":65,"uris":["http://zotero.org/users/local/6JHIw4oK/items/TWFEPS5U"],"itemData":{"id":65,"type":"article","abstract":"Federated learning allows edge devices to collaboratively learn a shared model while keeping the training data on device, decoupling the ability to do model training from the need to store the data in the cloud. We propose Federated matched averaging (FedMA) algorithm designed for federated learning of modern neural network architectures e.g. convolutional neural networks (CNNs) and LSTMs. FedMA constructs the shared global model in a layer-wise manner by matching and averaging hidden elements (i.e. channels for convolution layers; hidden states for LSTM; neurons for fully connected layers) with similar feature extraction signatures. Our experiments indicate that FedMA not only outperforms popular state-of-the-art federated learning algorithms on deep CNN and LSTM architectures trained on real world datasets, but also reduces the overall communication burden.","language":"en","note":"arXiv:2002.06440 [cs, stat]","number":"arXiv:2002.06440","publisher":"arXiv","source":"arXiv.org","title":"Federated Learning with Matched Averaging","URL":"http://arxiv.org/abs/2002.06440","author":[{"family":"Wang","given":"Hongyi"},{"family":"Yurochkin","given":"Mikhail"},{"family":"Sun","given":"Yuekai"},{"family":"Papailiopoulos","given":"Dimitris"},{"family":"Khazaeni","given":"Yasaman"}],"accessed":{"date-parts":[["2024",7,25]]},"issued":{"date-parts":[["2020",2,15]]}}}],"schema":"https://github.com/citation-style-language/schema/raw/master/csl-citation.json"} </w:instrText>
      </w:r>
      <w:r w:rsidR="002A7DB3">
        <w:fldChar w:fldCharType="separate"/>
      </w:r>
      <w:r w:rsidR="002A7DB3" w:rsidRPr="002A7DB3">
        <w:t xml:space="preserve">(Wang </w:t>
      </w:r>
      <w:r w:rsidR="002A7DB3" w:rsidRPr="002A7DB3">
        <w:rPr>
          <w:i/>
          <w:iCs/>
        </w:rPr>
        <w:t>et al.</w:t>
      </w:r>
      <w:r w:rsidR="002A7DB3" w:rsidRPr="002A7DB3">
        <w:t>, 2020)</w:t>
      </w:r>
      <w:r w:rsidR="002A7DB3">
        <w:fldChar w:fldCharType="end"/>
      </w:r>
      <w:r>
        <w:t xml:space="preserve">, lies in federated learning, especially when one opts for modern neural network architectures such as </w:t>
      </w:r>
      <w:r w:rsidR="0092086D" w:rsidRPr="0092086D">
        <w:t>Convolutional Neural Network</w:t>
      </w:r>
      <w:r w:rsidR="0092086D">
        <w:t>s (</w:t>
      </w:r>
      <w:r>
        <w:t>CNNs</w:t>
      </w:r>
      <w:r w:rsidR="0092086D">
        <w:t>)</w:t>
      </w:r>
      <w:r>
        <w:t xml:space="preserve"> and </w:t>
      </w:r>
      <w:r w:rsidR="002A7DB3" w:rsidRPr="002A7DB3">
        <w:t>Long Short-Term Memory Networks</w:t>
      </w:r>
      <w:r w:rsidR="002A7DB3">
        <w:t xml:space="preserve"> (</w:t>
      </w:r>
      <w:r>
        <w:t>LSTMs</w:t>
      </w:r>
      <w:r w:rsidR="002A7DB3">
        <w:t>)</w:t>
      </w:r>
      <w:r>
        <w:t>. Traditional methods like FedAvg tend to perform poorly due to their weight averaging at the coordinate-wise level, which results in suboptimal global models—more so in cases with very heterogeneous data.</w:t>
      </w:r>
    </w:p>
    <w:p w14:paraId="7475CF76" w14:textId="77777777" w:rsidR="00B60ACF" w:rsidRDefault="00B60ACF" w:rsidP="00B60ACF">
      <w:pPr>
        <w:pStyle w:val="BodyText"/>
        <w:spacing w:line="360" w:lineRule="auto"/>
        <w:ind w:left="540" w:right="332" w:firstLine="470"/>
        <w:jc w:val="both"/>
      </w:pPr>
      <w:r w:rsidRPr="002A7DB3">
        <w:rPr>
          <w:i/>
          <w:iCs/>
        </w:rPr>
        <w:t>FedMA</w:t>
      </w:r>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66A4DF12" w14:textId="77777777" w:rsidR="00B60ACF" w:rsidRDefault="00B60ACF" w:rsidP="00B60ACF">
      <w:pPr>
        <w:pStyle w:val="BodyText"/>
        <w:spacing w:line="360" w:lineRule="auto"/>
        <w:ind w:left="540" w:right="332" w:firstLine="470"/>
        <w:jc w:val="both"/>
      </w:pPr>
      <w:r>
        <w:t xml:space="preserve">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mean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w:t>
      </w:r>
      <w:r>
        <w:lastRenderedPageBreak/>
        <w:t>the full model has been updated.</w:t>
      </w:r>
    </w:p>
    <w:p w14:paraId="5E0EA375" w14:textId="77777777" w:rsidR="00B60ACF" w:rsidRDefault="00B60ACF" w:rsidP="00B60ACF">
      <w:pPr>
        <w:pStyle w:val="BodyText"/>
        <w:spacing w:line="360" w:lineRule="auto"/>
        <w:ind w:left="540" w:right="332" w:firstLine="470"/>
        <w:jc w:val="both"/>
      </w:pPr>
      <w:r>
        <w:t>During this iterative matching and model adaptation process, the Hungarian algorithm is exploited by the server to handle the matching problem efficiently in order to ensure the best permutation of weights. FedMA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0AF90DE2" w14:textId="72A1AB3F" w:rsidR="0017221B" w:rsidRDefault="00B60ACF" w:rsidP="00B60ACF">
      <w:pPr>
        <w:pStyle w:val="BodyText"/>
        <w:spacing w:line="360" w:lineRule="auto"/>
        <w:ind w:left="540" w:right="332" w:firstLine="470"/>
        <w:jc w:val="both"/>
      </w:pPr>
      <w:r>
        <w:t xml:space="preserve">More generally, </w:t>
      </w:r>
      <w:r w:rsidRPr="002A7DB3">
        <w:rPr>
          <w:i/>
          <w:iCs/>
        </w:rPr>
        <w:t>FedMA</w:t>
      </w:r>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38934D82" w14:textId="6D292CCF" w:rsidR="00163B07" w:rsidRDefault="00163B07" w:rsidP="00163B07">
      <w:pPr>
        <w:pStyle w:val="BodyText"/>
        <w:spacing w:line="360" w:lineRule="auto"/>
        <w:ind w:left="540" w:right="332" w:firstLine="470"/>
        <w:jc w:val="center"/>
        <w:rPr>
          <w:sz w:val="18"/>
        </w:rPr>
      </w:pPr>
      <w:r>
        <w:rPr>
          <w:noProof/>
        </w:rPr>
        <w:drawing>
          <wp:inline distT="0" distB="0" distL="0" distR="0" wp14:anchorId="64470A7F" wp14:editId="1A1E7204">
            <wp:extent cx="2844712" cy="1643676"/>
            <wp:effectExtent l="0" t="0" r="0" b="0"/>
            <wp:docPr id="1565202648" name="Picture 6" descr="A white tex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202648" name="Picture 6" descr="A white text with black tex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63711" cy="1654653"/>
                    </a:xfrm>
                    <a:prstGeom prst="rect">
                      <a:avLst/>
                    </a:prstGeom>
                  </pic:spPr>
                </pic:pic>
              </a:graphicData>
            </a:graphic>
          </wp:inline>
        </w:drawing>
      </w:r>
      <w:r>
        <w:br/>
      </w:r>
      <w:r w:rsidRPr="00984DDF">
        <w:rPr>
          <w:sz w:val="18"/>
        </w:rPr>
        <w:t xml:space="preserve">Figure </w:t>
      </w:r>
      <w:r>
        <w:rPr>
          <w:sz w:val="18"/>
        </w:rPr>
        <w:t>3</w:t>
      </w:r>
      <w:r w:rsidRPr="00984DDF">
        <w:rPr>
          <w:sz w:val="18"/>
        </w:rPr>
        <w:t>.</w:t>
      </w:r>
      <w:r>
        <w:rPr>
          <w:sz w:val="18"/>
        </w:rPr>
        <w:t>2.</w:t>
      </w:r>
      <w:r w:rsidR="00B30831">
        <w:rPr>
          <w:sz w:val="18"/>
        </w:rPr>
        <w:t>3</w:t>
      </w:r>
      <w:r w:rsidRPr="00984DDF">
        <w:rPr>
          <w:sz w:val="18"/>
        </w:rPr>
        <w:t xml:space="preserve"> </w:t>
      </w:r>
      <w:r w:rsidRPr="00183544">
        <w:rPr>
          <w:i/>
          <w:iCs/>
          <w:sz w:val="18"/>
        </w:rPr>
        <w:t>Fed</w:t>
      </w:r>
      <w:r>
        <w:rPr>
          <w:i/>
          <w:iCs/>
          <w:sz w:val="18"/>
        </w:rPr>
        <w:t>MA</w:t>
      </w:r>
      <w:r>
        <w:rPr>
          <w:sz w:val="18"/>
        </w:rPr>
        <w:t xml:space="preserve"> algorithm adapted from</w:t>
      </w:r>
      <w:r w:rsidRPr="00416C61">
        <w:rPr>
          <w:sz w:val="18"/>
        </w:rPr>
        <w:t xml:space="preserve"> </w:t>
      </w:r>
      <w:r w:rsidR="00E25133" w:rsidRPr="00E25133">
        <w:rPr>
          <w:sz w:val="18"/>
        </w:rPr>
        <w:t xml:space="preserve">Wang </w:t>
      </w:r>
      <w:r w:rsidR="00E25133" w:rsidRPr="00E25133">
        <w:rPr>
          <w:i/>
          <w:iCs/>
          <w:sz w:val="18"/>
        </w:rPr>
        <w:t>et al.,</w:t>
      </w:r>
      <w:r w:rsidR="00E25133" w:rsidRPr="00E25133">
        <w:rPr>
          <w:sz w:val="18"/>
        </w:rPr>
        <w:t xml:space="preserve"> 2020</w:t>
      </w:r>
      <w:r w:rsidR="00E25133">
        <w:rPr>
          <w:sz w:val="18"/>
        </w:rPr>
        <w:t>.</w:t>
      </w:r>
    </w:p>
    <w:p w14:paraId="795894A5" w14:textId="77777777" w:rsidR="006D6F8D" w:rsidRDefault="006D6F8D" w:rsidP="006D6F8D">
      <w:pPr>
        <w:pStyle w:val="Heading3"/>
        <w:numPr>
          <w:ilvl w:val="2"/>
          <w:numId w:val="7"/>
        </w:numPr>
      </w:pPr>
      <w:bookmarkStart w:id="28" w:name="_Toc173755906"/>
      <w:r>
        <w:t>SecureBoost</w:t>
      </w:r>
      <w:bookmarkEnd w:id="28"/>
    </w:p>
    <w:p w14:paraId="564B6664" w14:textId="77777777" w:rsidR="006D6F8D" w:rsidRDefault="006D6F8D" w:rsidP="006D6F8D">
      <w:pPr>
        <w:pStyle w:val="BodyText"/>
        <w:spacing w:line="360" w:lineRule="auto"/>
        <w:ind w:left="540" w:right="332" w:firstLine="470"/>
        <w:jc w:val="both"/>
      </w:pPr>
      <w:r w:rsidRPr="001B40A1">
        <w:rPr>
          <w:i/>
          <w:iCs/>
        </w:rPr>
        <w:t>SecureBoost</w:t>
      </w:r>
      <w:r w:rsidRPr="001B40A1">
        <w:t xml:space="preserve"> is a boosting algorithm by trees developed under the federated learning scheme</w:t>
      </w:r>
      <w:r>
        <w:t xml:space="preserve"> </w:t>
      </w:r>
      <w:r>
        <w:fldChar w:fldCharType="begin"/>
      </w:r>
      <w:r>
        <w:instrText xml:space="preserve"> ADDIN ZOTERO_ITEM CSL_CITATION {"citationID":"AnDDiYab","properties":{"formattedCitation":"(Cheng {\\i{}et al.}, 2021)","plainCitation":"(Cheng et al., 2021)","noteIndex":0},"citationItems":[{"id":60,"uris":["http://zotero.org/users/local/6JHIw4oK/items/3MTRYVNK"],"itemData":{"id":60,"type":"article","abstract":"The protection of user privacy is an important concern in machine learning, as evidenced by the rolling out of the General Data Protection Regulation (GDPR) in the European Union (EU) in May 2018. The GDPR is designed to give users more control over their personal data, which motivates us to explore machine learning frameworks for data sharing that do not violate user privacy. To meet this goal, in this paper, we propose a novel lossless privacy-preserving tree-boosting system known as SecureBoost in the setting of federated learning. SecureBoost ﬁrst conducts entity alignment under a privacy-preserving protocol and then constructs boosting trees across multiple parties with a carefully designed encryption strategy. This federated learning system allows the learning process to be jointly conducted over multiple parties with common user samples but different feature sets, which corresponds to a vertically partitioned data set. An advantage of SecureBoost is that it provides the same level of accuracy as the non-privacy-preserving approach while at the same time, reveals no information of each private data provider. We show that the SecureBoost framework is as accurate as other non-federated gradient tree-boosting algorithms that require centralized data and thus it is highly scalable and practical for industrial applications such as credit risk analysis. To this end, we discuss information leakage during the protocol execution and propose ways to provably reduce it.","language":"en","note":"arXiv:1901.08755 [cs, stat]","number":"arXiv:1901.08755","publisher":"arXiv","source":"arXiv.org","title":"SecureBoost: A Lossless Federated Learning Framework","title-short":"SecureBoost","URL":"http://arxiv.org/abs/1901.08755","author":[{"family":"Cheng","given":"Kewei"},{"family":"Fan","given":"Tao"},{"family":"Jin","given":"Yilun"},{"family":"Liu","given":"Yang"},{"family":"Chen","given":"Tianjian"},{"family":"Papadopoulos","given":"Dimitrios"},{"family":"Yang","given":"Qiang"}],"accessed":{"date-parts":[["2024",7,24]]},"issued":{"date-parts":[["2021",4,7]]}}}],"schema":"https://github.com/citation-style-language/schema/raw/master/csl-citation.json"} </w:instrText>
      </w:r>
      <w:r>
        <w:fldChar w:fldCharType="separate"/>
      </w:r>
      <w:r w:rsidRPr="009E4800">
        <w:t xml:space="preserve">(Cheng </w:t>
      </w:r>
      <w:r w:rsidRPr="009E4800">
        <w:rPr>
          <w:i/>
          <w:iCs/>
        </w:rPr>
        <w:t>et al.</w:t>
      </w:r>
      <w:r w:rsidRPr="009E4800">
        <w:t>, 2021)</w:t>
      </w:r>
      <w:r>
        <w:fldChar w:fldCharType="end"/>
      </w:r>
      <w:r w:rsidRPr="001B40A1">
        <w:t>. 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25A3EC43" w14:textId="77777777" w:rsidR="006D6F8D" w:rsidRDefault="006D6F8D" w:rsidP="006D6F8D">
      <w:pPr>
        <w:pStyle w:val="BodyText"/>
        <w:tabs>
          <w:tab w:val="left" w:pos="851"/>
        </w:tabs>
        <w:spacing w:line="360" w:lineRule="auto"/>
        <w:ind w:left="540" w:right="332" w:firstLine="470"/>
        <w:jc w:val="both"/>
      </w:pPr>
      <w:r w:rsidRPr="001B40A1">
        <w:t xml:space="preserve">In </w:t>
      </w:r>
      <w:r w:rsidRPr="00873480">
        <w:rPr>
          <w:i/>
          <w:iCs/>
        </w:rPr>
        <w:t>SecureBoost</w:t>
      </w:r>
      <w:r w:rsidRPr="001B40A1">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1CAB8954" w14:textId="77777777" w:rsidR="006D6F8D" w:rsidRDefault="006D6F8D" w:rsidP="006D6F8D">
      <w:pPr>
        <w:pStyle w:val="BodyText"/>
        <w:tabs>
          <w:tab w:val="left" w:pos="851"/>
        </w:tabs>
        <w:spacing w:line="360" w:lineRule="auto"/>
        <w:ind w:left="540" w:right="332" w:firstLine="470"/>
        <w:jc w:val="both"/>
      </w:pPr>
      <w:r w:rsidRPr="001B40A1">
        <w:t xml:space="preserve">In the protocol, SecureBoost defines roles for active parties, who have class labels, and passive </w:t>
      </w:r>
      <w:r w:rsidRPr="001B40A1">
        <w:lastRenderedPageBreak/>
        <w:t xml:space="preserve">parties, who have only feature data. The active party coordinates the training process, including the aggregation of model updates. Model construction follows the philosophy of the widely used and successful </w:t>
      </w:r>
      <w:r w:rsidRPr="00873480">
        <w:rPr>
          <w:i/>
          <w:iCs/>
        </w:rPr>
        <w:t>XGBoost</w:t>
      </w:r>
      <w:r w:rsidRPr="001B40A1">
        <w:t>: sequential tree construction by adding splits that optimize a loss function. In such a federated setting, SecureBoost ensures encryption and secure sharing of gradient and Hessian values which are used for splits among the parties. SecureBoost further makes use of additive homomorphic encryption to ensure that each party can calculate the required gradient and Hessian sums for all possible splits locally and send these encrypted values to the active party, who eventually decrypts them to find the globally best split.</w:t>
      </w:r>
    </w:p>
    <w:p w14:paraId="7BC01DD3" w14:textId="77777777" w:rsidR="006D6F8D" w:rsidRDefault="006D6F8D" w:rsidP="006D6F8D">
      <w:pPr>
        <w:pStyle w:val="BodyText"/>
        <w:tabs>
          <w:tab w:val="left" w:pos="851"/>
        </w:tabs>
        <w:spacing w:line="360" w:lineRule="auto"/>
        <w:ind w:left="540" w:right="332" w:firstLine="470"/>
        <w:jc w:val="both"/>
      </w:pPr>
      <w:r w:rsidRPr="00873480">
        <w:rPr>
          <w:i/>
          <w:iCs/>
        </w:rPr>
        <w:t>SecureBoost</w:t>
      </w:r>
      <w:r w:rsidRPr="001B40A1">
        <w:t xml:space="preserve"> is a design of loss lessness, which can achieve the same accuracy as tree-boosting algorithms without privacy preservation under centralized data; it might even be appropriate for industrial applications that need strong privacy guarantees. This approach is indeed scalable and highly efficient with very large datasets, keeping the performance on par with non-federated methods, such as </w:t>
      </w:r>
      <w:r w:rsidRPr="00873480">
        <w:rPr>
          <w:i/>
          <w:iCs/>
        </w:rPr>
        <w:t>XGBoost</w:t>
      </w:r>
      <w:r w:rsidRPr="001B40A1">
        <w:t xml:space="preserve"> and </w:t>
      </w:r>
      <w:r>
        <w:t>Gradient Boosting Decision Trees (</w:t>
      </w:r>
      <w:r w:rsidRPr="001B40A1">
        <w:t>GBDT</w:t>
      </w:r>
      <w:r>
        <w:t>)</w:t>
      </w:r>
      <w:r w:rsidRPr="001B40A1">
        <w:t>, in terms of both convergence and accuracy, even under the influence of privacy constraints. SecureBoost introduces a practical and secure framework of federated learning, in which different organizations can jointly build machine learning models without sharing data. Leveraging advanced cryptographic techniques, SecureBoost protects private information from being exposed throughout the whole process of learning, making it very valuable in privacy-preserving machine-learning applications.</w:t>
      </w:r>
    </w:p>
    <w:p w14:paraId="06FF77C2" w14:textId="1322BCAF" w:rsidR="002968FF" w:rsidRDefault="002968FF" w:rsidP="002968FF">
      <w:pPr>
        <w:pStyle w:val="Heading3"/>
        <w:numPr>
          <w:ilvl w:val="2"/>
          <w:numId w:val="7"/>
        </w:numPr>
      </w:pPr>
      <w:bookmarkStart w:id="29" w:name="_Toc173755907"/>
      <w:r>
        <w:t>Summary</w:t>
      </w:r>
      <w:bookmarkEnd w:id="29"/>
    </w:p>
    <w:p w14:paraId="3DA47489" w14:textId="1D460517" w:rsidR="00225B7C" w:rsidRDefault="00D43964" w:rsidP="00225B7C">
      <w:pPr>
        <w:pStyle w:val="BodyText"/>
        <w:tabs>
          <w:tab w:val="left" w:pos="851"/>
        </w:tabs>
        <w:spacing w:line="360" w:lineRule="auto"/>
        <w:ind w:left="540" w:right="332" w:firstLine="470"/>
        <w:jc w:val="both"/>
      </w:pPr>
      <w:r>
        <w:t xml:space="preserve">In summary, these federated learning algorithms try to solve a set of challenges, most of which exist for any distributed training system. </w:t>
      </w:r>
      <w:r w:rsidRPr="00D43964">
        <w:rPr>
          <w:i/>
          <w:iCs/>
        </w:rPr>
        <w:t>FedAvg</w:t>
      </w:r>
      <w:r>
        <w:t xml:space="preserve"> started it off by allowing efficient training across devices with centralized control. </w:t>
      </w:r>
      <w:r w:rsidRPr="00D43964">
        <w:rPr>
          <w:i/>
          <w:iCs/>
        </w:rPr>
        <w:t>FedProx</w:t>
      </w:r>
      <w:r>
        <w:t xml:space="preserve"> generalizes that approach to heterogeneity in system capabilities and data distribution. </w:t>
      </w:r>
      <w:r w:rsidRPr="00D43964">
        <w:rPr>
          <w:i/>
          <w:iCs/>
        </w:rPr>
        <w:t>FedMA</w:t>
      </w:r>
      <w:r>
        <w:t xml:space="preserve"> further improves model performance by leveraging advanced matching for layer-wise averaging and is specifically applied to complex architectures using deep neural networks. </w:t>
      </w:r>
      <w:r w:rsidRPr="00394BC0">
        <w:rPr>
          <w:i/>
          <w:iCs/>
        </w:rPr>
        <w:t>SecureBoost</w:t>
      </w:r>
      <w:r>
        <w:t xml:space="preserve"> introduces strong privacy-preserving measures in order to collaboratively train securely among the parties with vertically partitioned data. These algorithms improve federated learning in computational efficiency, stability, communication cost, and privacy.</w:t>
      </w:r>
    </w:p>
    <w:p w14:paraId="32EB8051" w14:textId="4B0D103E" w:rsidR="00A5253F" w:rsidRDefault="00C14C7D" w:rsidP="00C14C7D">
      <w:pPr>
        <w:pStyle w:val="BodyText"/>
        <w:tabs>
          <w:tab w:val="left" w:pos="851"/>
        </w:tabs>
        <w:spacing w:line="360" w:lineRule="auto"/>
        <w:ind w:left="540" w:right="332" w:firstLine="470"/>
        <w:jc w:val="center"/>
      </w:pPr>
      <w:r>
        <w:rPr>
          <w:noProof/>
        </w:rPr>
        <w:lastRenderedPageBreak/>
        <w:drawing>
          <wp:inline distT="0" distB="0" distL="0" distR="0" wp14:anchorId="4CB2914A" wp14:editId="2329DD14">
            <wp:extent cx="3661807" cy="1958777"/>
            <wp:effectExtent l="0" t="0" r="0" b="3810"/>
            <wp:docPr id="871235465" name="Picture 6"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235465" name="Picture 6" descr="A table with text on i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675046" cy="1965859"/>
                    </a:xfrm>
                    <a:prstGeom prst="rect">
                      <a:avLst/>
                    </a:prstGeom>
                  </pic:spPr>
                </pic:pic>
              </a:graphicData>
            </a:graphic>
          </wp:inline>
        </w:drawing>
      </w:r>
      <w:r w:rsidR="00132F3C">
        <w:br/>
      </w:r>
      <w:r w:rsidR="00132F3C">
        <w:rPr>
          <w:sz w:val="18"/>
        </w:rPr>
        <w:t>Table</w:t>
      </w:r>
      <w:r w:rsidR="00132F3C" w:rsidRPr="00984DDF">
        <w:rPr>
          <w:sz w:val="18"/>
        </w:rPr>
        <w:t xml:space="preserve"> </w:t>
      </w:r>
      <w:r w:rsidR="00132F3C">
        <w:rPr>
          <w:sz w:val="18"/>
        </w:rPr>
        <w:t xml:space="preserve">3.2.5 </w:t>
      </w:r>
      <w:r w:rsidR="00124EEB">
        <w:rPr>
          <w:sz w:val="18"/>
        </w:rPr>
        <w:t>Summary of re</w:t>
      </w:r>
      <w:r w:rsidR="006438F2">
        <w:rPr>
          <w:sz w:val="18"/>
        </w:rPr>
        <w:t xml:space="preserve">viewed </w:t>
      </w:r>
      <w:r w:rsidR="00132F3C">
        <w:rPr>
          <w:sz w:val="18"/>
        </w:rPr>
        <w:t>Federated Learning algorithms.</w:t>
      </w:r>
    </w:p>
    <w:p w14:paraId="33F4B79A" w14:textId="168376C4" w:rsidR="002A583A" w:rsidRDefault="00EB1109" w:rsidP="00EB1109">
      <w:pPr>
        <w:pStyle w:val="Heading2"/>
        <w:numPr>
          <w:ilvl w:val="1"/>
          <w:numId w:val="7"/>
        </w:numPr>
      </w:pPr>
      <w:bookmarkStart w:id="30" w:name="_Toc173755908"/>
      <w:r>
        <w:t>Real World Federated Learning S</w:t>
      </w:r>
      <w:r w:rsidR="005C4A2C">
        <w:t>ettings</w:t>
      </w:r>
      <w:bookmarkEnd w:id="30"/>
    </w:p>
    <w:p w14:paraId="578687D5" w14:textId="040BC67F" w:rsidR="0089109B" w:rsidRDefault="0089109B" w:rsidP="00AD1E79">
      <w:pPr>
        <w:pStyle w:val="BodyText"/>
        <w:spacing w:before="1" w:line="360" w:lineRule="auto"/>
        <w:ind w:left="540" w:right="333" w:firstLine="470"/>
        <w:jc w:val="both"/>
      </w:pPr>
      <w:bookmarkStart w:id="31" w:name="_Hlk172839747"/>
      <w:r w:rsidRPr="0089109B">
        <w:t>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w:t>
      </w:r>
      <w:r>
        <w:t>,</w:t>
      </w:r>
      <w:r w:rsidRPr="0089109B">
        <w:t xml:space="preserve"> therefore, companies prioriti</w:t>
      </w:r>
      <w:r>
        <w:t>s</w:t>
      </w:r>
      <w:r w:rsidRPr="0089109B">
        <w:t xml:space="preserve">e keeping their FL systems private. What companies do make available are FL system architectures, algorithms, prototypes, and experiments. They explain how to implement FL but do not show a FL system that is in production. Consequently, they will never share with the public how Google engineers use FL to predict the next word on people's phones </w:t>
      </w:r>
      <w:r>
        <w:t xml:space="preserve"> </w:t>
      </w:r>
      <w:r w:rsidRPr="00984DDF">
        <w:fldChar w:fldCharType="begin"/>
      </w:r>
      <w:r w:rsidR="00B86F05">
        <w:instrText xml:space="preserve"> ADDIN ZOTERO_ITEM CSL_CITATION {"citationID":"lwKlJJZe","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Pr="00984DDF">
        <w:fldChar w:fldCharType="separate"/>
      </w:r>
      <w:r w:rsidRPr="00984DDF">
        <w:t xml:space="preserve">(Hard </w:t>
      </w:r>
      <w:r w:rsidRPr="00984DDF">
        <w:rPr>
          <w:i/>
          <w:iCs/>
        </w:rPr>
        <w:t>et al.</w:t>
      </w:r>
      <w:r w:rsidRPr="00984DDF">
        <w:t>, 2019)</w:t>
      </w:r>
      <w:r w:rsidRPr="00984DDF">
        <w:fldChar w:fldCharType="end"/>
      </w:r>
      <w:r>
        <w:t xml:space="preserve">. </w:t>
      </w:r>
      <w:r w:rsidRPr="0089109B">
        <w:t>In other words, a company will not disclose a FL method that generates revenue for its business. Recognizing this limitation, the following three papers are not company production FL models but are scenarios close to a real-world setting.</w:t>
      </w:r>
    </w:p>
    <w:p w14:paraId="0150CBAC" w14:textId="68DC7798" w:rsidR="00B86F05" w:rsidRDefault="00B86F05" w:rsidP="00B86F05">
      <w:pPr>
        <w:pStyle w:val="BodyText"/>
        <w:spacing w:before="1" w:line="360" w:lineRule="auto"/>
        <w:ind w:left="540" w:right="333" w:firstLine="470"/>
        <w:jc w:val="both"/>
      </w:pPr>
      <w:r>
        <w:fldChar w:fldCharType="begin"/>
      </w:r>
      <w:r w:rsidR="00CF7B1B">
        <w:instrText xml:space="preserve"> ADDIN ZOTERO_ITEM CSL_CITATION {"citationID":"kRoNEcwB","properties":{"formattedCitation":"(Chen {\\i{}et al.}, 2023)","plainCitation":"(Chen et al., 2023)","dontUpdate":true,"noteIndex":0},"citationItems":[{"id":68,"uris":["http://zotero.org/users/local/6JHIw4oK/items/UFKNQPHQ"],"itemData":{"id":68,"type":"paper-conference","abstract":"Federated Learning (FL) aims to train high-quality models in collaboration with distributed clients while not uploading their local data, which attracts increasing attention in both academia and industry. However, there is still a considerable gap between the flourishing FL research and real-world scenarios, mainly caused by the characteristics of heterogeneous devices and its scales. Most existing works conduct evaluations with homogeneous devices, which are mismatched with the diversity and variability of heterogeneous devices in real-world scenarios. Moreover, it is challenging to conduct research and development at scale with heterogeneous devices due to limited resources and complex software stacks. These two key factors are important yet underexplored in FL research as they directly impact the FL training dynamics and final performance, making the effectiveness and usability of FL algorithms unclear. To bridge the gap, in this paper, we propose an efficient and scalable prototyping system for real-world cross-device FL, FS-Real. It supports heterogeneous device runtime, contains parallelism and robustness enhanced FL server, and provides implementations and extensibility for advanced FL utility features such as personalization, communication compression and asynchronous aggregation. To demonstrate the usability and efficiency of FS-Real, we conduct extensive experiments with various device distributions, quantify and analyze the effect of the heterogeneous device and various scales, and further provide insights and open discussions about real-world FL scenarios. Our system is released to help to pave the way for further real-world FL research and broad applications involving diverse devices and scales.","container-title":"Proceedings of the 29th ACM SIGKDD Conference on Knowledge Discovery and Data Mining","DOI":"10.1145/3580305.3599829","event-place":"Long Beach CA USA","event-title":"KDD '23: The 29th ACM SIGKDD Conference on Knowledge Discovery and Data Mining","ISBN":"9798400701030","language":"en","page":"3829-3841","publisher":"ACM","publisher-place":"Long Beach CA USA","source":"DOI.org (Crossref)","title":"FS-REAL: Towards Real-World Cross-Device Federated Learning","title-short":"FS-REAL","URL":"https://dl.acm.org/doi/10.1145/3580305.3599829","author":[{"family":"Chen","given":"Daoyuan"},{"family":"Gao","given":"Dawei"},{"family":"Xie","given":"Yuexiang"},{"family":"Pan","given":"Xuchen"},{"family":"Li","given":"Zitao"},{"family":"Li","given":"Yaliang"},{"family":"Ding","given":"Bolin"},{"family":"Zhou","given":"Jingren"}],"accessed":{"date-parts":[["2024",7,25]]},"issued":{"date-parts":[["2023",8,6]]}}}],"schema":"https://github.com/citation-style-language/schema/raw/master/csl-citation.json"} </w:instrText>
      </w:r>
      <w:r>
        <w:fldChar w:fldCharType="separate"/>
      </w:r>
      <w:r w:rsidRPr="00B86F05">
        <w:t xml:space="preserve">Chen </w:t>
      </w:r>
      <w:r w:rsidRPr="00B86F05">
        <w:rPr>
          <w:i/>
          <w:iCs/>
        </w:rPr>
        <w:t>et al.</w:t>
      </w:r>
      <w:r w:rsidRPr="00B86F05">
        <w:t xml:space="preserve">, </w:t>
      </w:r>
      <w:r>
        <w:t>(</w:t>
      </w:r>
      <w:r w:rsidRPr="00B86F05">
        <w:t>2023)</w:t>
      </w:r>
      <w:r>
        <w:fldChar w:fldCharType="end"/>
      </w:r>
      <w:r>
        <w:t xml:space="preserve"> </w:t>
      </w:r>
      <w:r w:rsidRPr="00B30BB5">
        <w:t xml:space="preserve">bridged the gap between traditional experiments on federated learning and real-world applications, testing with </w:t>
      </w:r>
      <w:r w:rsidRPr="00B30BB5">
        <w:rPr>
          <w:i/>
          <w:iCs/>
        </w:rPr>
        <w:t>FS-Real</w:t>
      </w:r>
      <w:r w:rsidRPr="00B30BB5">
        <w:t>, a system built to handle challenges related to heterogeneous device environments. Traditional FL research mainly tests with a homogeneous device environment, very different from the diversity and variability of real-world devices, yielding subsequent application problems.</w:t>
      </w:r>
      <w:r>
        <w:t xml:space="preserve"> </w:t>
      </w:r>
      <w:r w:rsidRPr="00B30BB5">
        <w:t>A large number of experiments showed that FS-Real is usable, efficient, and scalable: focusing on the effects of FL performance by heterogeneous devices and different scales. The different distributions of devices are homogenous. It evaluated the performance of FL algorithms</w:t>
      </w:r>
      <w:r>
        <w:t xml:space="preserve">, </w:t>
      </w:r>
      <w:r w:rsidRPr="00B30BB5">
        <w:t xml:space="preserve">such as </w:t>
      </w:r>
      <w:r w:rsidRPr="00B30BB5">
        <w:rPr>
          <w:i/>
          <w:iCs/>
        </w:rPr>
        <w:t>FedAvg</w:t>
      </w:r>
      <w:r>
        <w:t xml:space="preserve">, </w:t>
      </w:r>
      <w:r w:rsidRPr="00B30BB5">
        <w:t xml:space="preserve">under these different distributions and scales using model accuracy, fairness, convergence time, communication efficiency, and client utilization as metrics. </w:t>
      </w:r>
      <w:r w:rsidRPr="00B30BB5">
        <w:rPr>
          <w:i/>
          <w:iCs/>
        </w:rPr>
        <w:t xml:space="preserve">FS-Real </w:t>
      </w:r>
      <w:r w:rsidRPr="00B30BB5">
        <w:t xml:space="preserve">has been experimented in the case of high scalability and robustness by undergoing stress tests to handle up to 100,000 clients. It shows capability in </w:t>
      </w:r>
      <w:r w:rsidRPr="00B30BB5">
        <w:rPr>
          <w:i/>
          <w:iCs/>
        </w:rPr>
        <w:t>FS-Real</w:t>
      </w:r>
      <w:r w:rsidRPr="00B30BB5">
        <w:t xml:space="preserve"> to handle large FL tasks effectively. On the other hand, optimized concurrency techniques along with robust mechanisms of client selection make FL processes very efficient in heterogeneous devices with varied responsiveness.</w:t>
      </w:r>
      <w:r>
        <w:t xml:space="preserve"> </w:t>
      </w:r>
      <w:r w:rsidRPr="00B30BB5">
        <w:t xml:space="preserve">More advanced FL techniques were also tested in </w:t>
      </w:r>
      <w:r w:rsidRPr="00B30BB5">
        <w:rPr>
          <w:i/>
          <w:iCs/>
        </w:rPr>
        <w:t>FS-Real</w:t>
      </w:r>
      <w:r>
        <w:t>,</w:t>
      </w:r>
      <w:r w:rsidRPr="00B30BB5">
        <w:t xml:space="preserve"> personalization, communication compression, and </w:t>
      </w:r>
      <w:r w:rsidRPr="00B30BB5">
        <w:lastRenderedPageBreak/>
        <w:t xml:space="preserve">asynchronous aggregation. Personalization would involve algorithms like </w:t>
      </w:r>
      <w:r w:rsidRPr="00B30BB5">
        <w:rPr>
          <w:i/>
          <w:iCs/>
        </w:rPr>
        <w:t>FedBABU</w:t>
      </w:r>
      <w:r w:rsidRPr="00B30BB5">
        <w:t xml:space="preserve"> to improve client performance. Communication compression was in the efforts of reducing message size to save on bandwidth and communication costs. Asynchronous aggregation allowed faster devices to move ahead without waiting for slower devices, which facilitated improvement in efficiency and robustness during training.</w:t>
      </w:r>
      <w:r>
        <w:t xml:space="preserve"> </w:t>
      </w:r>
      <w:r w:rsidRPr="00B30BB5">
        <w:t xml:space="preserve">Key results are a significant performance gap between both homogeneous and heterogeneous settings, usually with lower and more varied accuracies for heterogeneous devices due to the varied training dynamics. Real-world application efficiency was better for </w:t>
      </w:r>
      <w:r w:rsidRPr="00B30BB5">
        <w:rPr>
          <w:i/>
          <w:iCs/>
        </w:rPr>
        <w:t xml:space="preserve">FS-Real </w:t>
      </w:r>
      <w:r w:rsidRPr="00B30BB5">
        <w:t>than all other tools, similar to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client selection.</w:t>
      </w:r>
      <w:r>
        <w:t xml:space="preserve"> </w:t>
      </w:r>
      <w:r w:rsidRPr="00B30BB5">
        <w:t xml:space="preserve">This makes </w:t>
      </w:r>
      <w:r w:rsidRPr="00B30BB5">
        <w:rPr>
          <w:i/>
          <w:iCs/>
        </w:rPr>
        <w:t>FS-Real</w:t>
      </w:r>
      <w:r w:rsidRPr="00B30BB5">
        <w:t xml:space="preserve"> a robust and scalable approach to solving the real-world condition problem, thereby closing the gap between traditional FL research and practical applications. This work will help develop more effectively and efficiently the deploying FL on a large scale and under heterogeneous conditions.</w:t>
      </w:r>
    </w:p>
    <w:p w14:paraId="554C5BDA" w14:textId="0A600A44" w:rsidR="00B86F05" w:rsidRDefault="00B86F05" w:rsidP="00B86F05">
      <w:pPr>
        <w:pStyle w:val="BodyText"/>
        <w:spacing w:before="1" w:line="360" w:lineRule="auto"/>
        <w:ind w:left="540" w:right="333" w:firstLine="470"/>
        <w:jc w:val="both"/>
      </w:pPr>
      <w:r>
        <w:t xml:space="preserve">The platform </w:t>
      </w:r>
      <w:r w:rsidRPr="00B86F05">
        <w:rPr>
          <w:i/>
          <w:iCs/>
        </w:rPr>
        <w:t>AI4EOSC</w:t>
      </w:r>
      <w:r>
        <w:t xml:space="preserve"> developed a model using the Pneumonia Chest X-Ray dataset and implemented using a CNN </w:t>
      </w:r>
      <w:r w:rsidRPr="00B86F05">
        <w:t>(www.youtube.com, 2024).</w:t>
      </w:r>
      <w:r>
        <w:t xml:space="preserve"> </w:t>
      </w:r>
      <w:r w:rsidRPr="00B86F05">
        <w:t xml:space="preserve">Th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sidRPr="00B86F05">
        <w:rPr>
          <w:i/>
          <w:iCs/>
        </w:rPr>
        <w:t>AI4</w:t>
      </w:r>
      <w:r w:rsidRPr="00B86F05">
        <w:t xml:space="preserve"> FL server, the model is deployed. The Flower package is used to build the model. The use of </w:t>
      </w:r>
      <w:r w:rsidRPr="00B86F05">
        <w:rPr>
          <w:i/>
          <w:iCs/>
        </w:rPr>
        <w:t>Jupyter Notebook</w:t>
      </w:r>
      <w:r w:rsidRPr="00B86F05">
        <w:t xml:space="preserve"> </w:t>
      </w:r>
      <w:r w:rsidR="003B0139">
        <w:t xml:space="preserve">(JN) </w:t>
      </w:r>
      <w:r w:rsidRPr="00B86F05">
        <w:t xml:space="preserve">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 </w:t>
      </w:r>
      <w:r w:rsidRPr="00B86F05">
        <w:rPr>
          <w:i/>
          <w:iCs/>
        </w:rPr>
        <w:t>AI4</w:t>
      </w:r>
      <w:r w:rsidRPr="00B86F05">
        <w:t xml:space="preserve"> FL server key into each client's Python script. After this, by running </w:t>
      </w:r>
      <w:r w:rsidRPr="00B86F05">
        <w:rPr>
          <w:i/>
          <w:iCs/>
        </w:rPr>
        <w:t>$ python3 Client.py</w:t>
      </w:r>
      <w:r w:rsidRPr="00B86F05">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0743D6A8" w14:textId="77777777" w:rsidR="003B0139" w:rsidRDefault="003B0139" w:rsidP="003B0139">
      <w:pPr>
        <w:pStyle w:val="BodyText"/>
        <w:spacing w:before="1" w:line="360" w:lineRule="auto"/>
        <w:ind w:left="540" w:right="333" w:firstLine="470"/>
        <w:jc w:val="both"/>
      </w:pPr>
      <w:r w:rsidRPr="00AA6EDA">
        <w:t xml:space="preserve">This practical implementation </w:t>
      </w:r>
      <w:r w:rsidRPr="003B0139">
        <w:t>(</w:t>
      </w:r>
      <w:hyperlink r:id="rId25" w:tgtFrame="_new" w:history="1">
        <w:r w:rsidRPr="003B0139">
          <w:rPr>
            <w:rStyle w:val="Hyperlink"/>
            <w:color w:val="auto"/>
            <w:u w:val="none"/>
          </w:rPr>
          <w:t>www.youtube.com</w:t>
        </w:r>
      </w:hyperlink>
      <w:r w:rsidRPr="003B0139">
        <w:t xml:space="preserve">, 2022) </w:t>
      </w:r>
      <w:r w:rsidRPr="00AA6EDA">
        <w:t xml:space="preserve">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The Nvidia Flare framework is used in this model. A JN is utilized as a controller, sending instructions to the clients </w:t>
      </w:r>
      <w:r w:rsidRPr="00AA6EDA">
        <w:lastRenderedPageBreak/>
        <w:t xml:space="preserve">and tracking accuracy. In conclusion, this demonstration, along with the one above, is fundamental to understanding how FL is implemented. Unlike section 3.1, where FL frameworks emulate the clients within a </w:t>
      </w:r>
      <w:r>
        <w:t>JN</w:t>
      </w:r>
      <w:r w:rsidRPr="00AA6EDA">
        <w:t xml:space="preserve"> by encapsulating them into variables, AML and the AI4 FL server use virtual machines that closely emulate actual hospitals. They have different IP addresses, and connection protocols must be used to connect and train the model.</w:t>
      </w:r>
    </w:p>
    <w:p w14:paraId="6356145F" w14:textId="6800540E" w:rsidR="002A583A" w:rsidRDefault="008D7B10" w:rsidP="00D705DE">
      <w:pPr>
        <w:pStyle w:val="Heading2"/>
        <w:numPr>
          <w:ilvl w:val="1"/>
          <w:numId w:val="7"/>
        </w:numPr>
      </w:pPr>
      <w:bookmarkStart w:id="32" w:name="_Toc173755909"/>
      <w:bookmarkEnd w:id="31"/>
      <w:r>
        <w:t xml:space="preserve">Federated Learning </w:t>
      </w:r>
      <w:r w:rsidR="0073325C">
        <w:t>Datasets</w:t>
      </w:r>
      <w:bookmarkEnd w:id="32"/>
    </w:p>
    <w:p w14:paraId="137E43B0" w14:textId="676BDCF2" w:rsidR="00557A9B" w:rsidRDefault="00CF7B1B" w:rsidP="00557A9B">
      <w:pPr>
        <w:pStyle w:val="BodyText"/>
        <w:spacing w:before="1" w:line="360" w:lineRule="auto"/>
        <w:ind w:left="540" w:right="333" w:firstLine="470"/>
        <w:jc w:val="both"/>
      </w:pPr>
      <w:r>
        <w:fldChar w:fldCharType="begin"/>
      </w:r>
      <w:r w:rsidR="00DF3553">
        <w:instrText xml:space="preserve"> ADDIN ZOTERO_ITEM CSL_CITATION {"citationID":"xihoTcWc","properties":{"formattedCitation":"(Luo {\\i{}et al.}, 2021)","plainCitation":"(Luo et al., 2021)","dontUpdate":true,"noteIndex":0},"citationItems":[{"id":71,"uris":["http://zotero.org/users/local/6JHIw4oK/items/UZG7HQ55"],"itemData":{"id":71,"type":"article","abstract":"Federated learning is a new machine learning paradigm which allows data parties to build machine learning models collaboratively while keeping their data secure and private. While research efforts on federated learning have been growing tremendously in the past two years, most existing works still depend on pre-existing public datasets and artiﬁcial partitions to simulate data federations due to the lack of high-quality labeled data generated from real-world edge applications. Consequently, advances on benchmark and model evaluations for federated learning have been lagging behind. In this paper, we introduce a real-world image dataset. The dataset contains more than 900 images generated from 26 street cameras and 7 object categories annotated with detailed bounding box. The data distribution is non-IID and unbalanced, reﬂecting the characteristic real-world federated learning scenarios. Based on this dataset, we implemented two mainstream object detection algorithms (YOLO and Faster R-CNN) and provided an extensive benchmark on model performance, efﬁciency, and communication in a federated learning setting. Both the dataset and algorithms are made publicly available1.","language":"en","note":"arXiv:1910.11089 [cs, stat]","number":"arXiv:1910.11089","publisher":"arXiv","source":"arXiv.org","title":"Real-World Image Datasets for Federated Learning","URL":"http://arxiv.org/abs/1910.11089","author":[{"family":"Luo","given":"Jiahuan"},{"family":"Wu","given":"Xueyang"},{"family":"Luo","given":"Yun"},{"family":"Huang","given":"Anbu"},{"family":"Huang","given":"Yunfeng"},{"family":"Liu","given":"Yang"},{"family":"Yang","given":"Qiang"}],"accessed":{"date-parts":[["2024",7,27]]},"issued":{"date-parts":[["2021",1,5]]}}}],"schema":"https://github.com/citation-style-language/schema/raw/master/csl-citation.json"} </w:instrText>
      </w:r>
      <w:r>
        <w:fldChar w:fldCharType="separate"/>
      </w:r>
      <w:r w:rsidRPr="00CF7B1B">
        <w:t xml:space="preserve">Luo </w:t>
      </w:r>
      <w:r w:rsidRPr="00CF7B1B">
        <w:rPr>
          <w:i/>
          <w:iCs/>
        </w:rPr>
        <w:t>et al.</w:t>
      </w:r>
      <w:r w:rsidRPr="00CF7B1B">
        <w:t xml:space="preserve">, </w:t>
      </w:r>
      <w:r w:rsidR="00DB70F2">
        <w:t>(</w:t>
      </w:r>
      <w:r w:rsidRPr="00CF7B1B">
        <w:t>2021)</w:t>
      </w:r>
      <w:r>
        <w:fldChar w:fldCharType="end"/>
      </w:r>
      <w:r w:rsidR="00557A9B" w:rsidRPr="00557A9B">
        <w:t xml:space="preserve"> introduced a real-world image dataset specifically designed to address the challenges associated with non-IID and unbalanced data distributions that are common in federated settings. This dataset comprehends images captured by 26 street cameras, across 900 images categorized into 7 object types. Method focus is the study of implementing and benchmarking two major object detection algorithms, YOLO and Faster R-CNN. As a result, a non-IDD and imbalanced dataset was created, ideal to test FL models under real-world conditions. This dataset offers a unique resource compared to other benchmark datasets used in FL research. MNIST or CIFAR are balanced and homogeneous whereas the real-world image dataset provides a real challenge due to its realism, leading to better FL models after training. Also, the use of YOLO and Faster R-CNN differs from simpler models or more synthetic setups often used. In summary realistic approaches can enhance FL modelling. Similarly, </w:t>
      </w:r>
      <w:r w:rsidR="00DB70F2">
        <w:fldChar w:fldCharType="begin"/>
      </w:r>
      <w:r w:rsidR="00DF3553">
        <w:instrText xml:space="preserve"> ADDIN ZOTERO_ITEM CSL_CITATION {"citationID":"z7oL1H9S","properties":{"formattedCitation":"(Lai {\\i{}et al.}, 2024)","plainCitation":"(Lai et al., 2024)","dontUpdate":true,"noteIndex":0},"citationItems":[{"id":77,"uris":["http://zotero.org/users/local/6JHIw4oK/items/FLG6C75R"],"itemData":{"id":77,"type":"article-journal","abstract":"Federated learning trains a neural network model using the client’s data to maintain the benefits of centralized model training while maintaining their privacy. However, if the client data are not independently and identically distributed (non-IID) because of different environments, the accuracy of the model may suffer from client drift during training owing to discrepancies in each client’s data. This study proposes a personalized federated learning algorithm based on the concept of multitask learning to divide each client model into two layers: a feature extraction layer and a category prediction layer. The feature extraction layer maps the input data to a low-dimensional feature vector space. Furthermore, the parameters of the neural network are aggregated with those of other clients using an adaptive method. The category prediction layer maps low-dimensional feature vectors to the label sample space, with its parameters remaining unaffected by other clients to maintain client uniqueness. The proposed personalized federated learning method produces faster learning model convergence rates and higher accuracy rates for the non-IID datasets in our experiments.","container-title":"Future Internet","DOI":"10.3390/fi16030095","ISSN":"1999-5903","issue":"3","journalAbbreviation":"Future Internet","language":"en","license":"https://creativecommons.org/licenses/by/4.0/","page":"95","source":"DOI.org (Crossref)","title":"Personalized Federated Learning with Adaptive Feature Extraction and Category Prediction in Non-IID Datasets","volume":"16","author":[{"family":"Lai","given":"Ying-Hsun"},{"family":"Chen","given":"Shin-Yeh"},{"family":"Chou","given":"Wen-Chi"},{"family":"Hsu","given":"Hua-Yang"},{"family":"Chao","given":"Han-Chieh"}],"issued":{"date-parts":[["2024",3,11]]}}}],"schema":"https://github.com/citation-style-language/schema/raw/master/csl-citation.json"} </w:instrText>
      </w:r>
      <w:r w:rsidR="00DB70F2">
        <w:fldChar w:fldCharType="separate"/>
      </w:r>
      <w:r w:rsidR="00DB70F2" w:rsidRPr="00DB70F2">
        <w:t xml:space="preserve">Lai </w:t>
      </w:r>
      <w:r w:rsidR="00DB70F2" w:rsidRPr="00DB70F2">
        <w:rPr>
          <w:i/>
          <w:iCs/>
        </w:rPr>
        <w:t>et al.</w:t>
      </w:r>
      <w:r w:rsidR="00DB70F2" w:rsidRPr="00DB70F2">
        <w:t xml:space="preserve">, </w:t>
      </w:r>
      <w:r w:rsidR="0048495E">
        <w:t>(</w:t>
      </w:r>
      <w:r w:rsidR="00DB70F2" w:rsidRPr="00DB70F2">
        <w:t>2024)</w:t>
      </w:r>
      <w:r w:rsidR="00DB70F2">
        <w:fldChar w:fldCharType="end"/>
      </w:r>
      <w:r w:rsidR="00557A9B" w:rsidRPr="00557A9B">
        <w:t xml:space="preserve"> used versions of MINST and CIFAR, Fashion-MNIST, CIFAR-10 and CIFAR-100. These datasets are chosen for their varying levels of complexity and the ability to simulate non-IDD conditions effectively. Other frameworks employ the </w:t>
      </w:r>
      <w:r w:rsidR="00557A9B" w:rsidRPr="00557A9B">
        <w:rPr>
          <w:i/>
          <w:iCs/>
        </w:rPr>
        <w:t>FedAvg</w:t>
      </w:r>
      <w:r w:rsidR="00557A9B" w:rsidRPr="00557A9B">
        <w:t xml:space="preserve"> algorithm, not performing well with non-IID data, and other counterparts do not pay attention to aggregating dissimilar client updates that can lead to poor global modelling. </w:t>
      </w:r>
      <w:r w:rsidR="0048495E">
        <w:fldChar w:fldCharType="begin"/>
      </w:r>
      <w:r w:rsidR="00DF3553">
        <w:instrText xml:space="preserve"> ADDIN ZOTERO_ITEM CSL_CITATION {"citationID":"eKmqoSan","properties":{"formattedCitation":"(Pfitzner, Steckhan and Arnrich, 2021)","plainCitation":"(Pfitzner, Steckhan and Arnrich, 2021)","dontUpdate":true,"noteIndex":0},"citationItems":[{"id":79,"uris":["http://zotero.org/users/local/6JHIw4oK/items/VLMZT5BF"],"itemData":{"id":79,"type":"article-journal","abstract":"Data privacy is a very important issue. Especially in fields like medicine, it is paramount to abide by the existing privacy regulations to preserve patients’ anonymity. However, data is required for research and training machine learning models that could help gain insight into complex correlations or personalised treatments that may otherwise stay undiscovered. Those models generally scale with the amount of data available, but the current situation often prohibits building large databases across sites. So it would be beneficial to be able to combine similar or related data from different sites all over the world while still preserving data privacy. Federated learning has been proposed as a solution for this, because it relies on the sharing of machine learning models, instead of the raw data itself. That means private data never leaves the site or device it was collected on. Federated learning is an emerging research area, and many domains have been identified for the application of those methods. This systematic literature review provides an extensive look at the concept of and research into federated learning and its applicability for confidential healthcare datasets.","container-title":"ACM Transactions on Internet Technology","DOI":"10.1145/3412357","ISSN":"1533-5399, 1557-6051","issue":"2","journalAbbreviation":"ACM Trans. Internet Technol.","language":"en","page":"1-31","source":"DOI.org (Crossref)","title":"Federated Learning in a Medical Context: A Systematic Literature Review","title-short":"Federated Learning in a Medical Context","volume":"21","author":[{"family":"Pfitzner","given":"Bjarne"},{"family":"Steckhan","given":"Nico"},{"family":"Arnrich","given":"Bert"}],"issued":{"date-parts":[["2021",6,23]]}}}],"schema":"https://github.com/citation-style-language/schema/raw/master/csl-citation.json"} </w:instrText>
      </w:r>
      <w:r w:rsidR="0048495E">
        <w:fldChar w:fldCharType="separate"/>
      </w:r>
      <w:r w:rsidR="0048495E" w:rsidRPr="0048495E">
        <w:t>Pfitzner</w:t>
      </w:r>
      <w:r w:rsidR="00F340F4">
        <w:t xml:space="preserve"> </w:t>
      </w:r>
      <w:r w:rsidR="00F340F4">
        <w:rPr>
          <w:i/>
          <w:iCs/>
        </w:rPr>
        <w:t>et al.</w:t>
      </w:r>
      <w:r w:rsidR="0048495E" w:rsidRPr="0048495E">
        <w:t xml:space="preserve">, </w:t>
      </w:r>
      <w:r w:rsidR="00D25B15">
        <w:t>(</w:t>
      </w:r>
      <w:r w:rsidR="0048495E" w:rsidRPr="0048495E">
        <w:t>2021)</w:t>
      </w:r>
      <w:r w:rsidR="0048495E">
        <w:fldChar w:fldCharType="end"/>
      </w:r>
      <w:r w:rsidR="00D25B15">
        <w:t xml:space="preserve"> </w:t>
      </w:r>
      <w:r w:rsidR="00557A9B" w:rsidRPr="00557A9B">
        <w:t xml:space="preserve">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MNIST for handwritten digits, CIFAR-10 for object recognition, and keyword spotting datasets, which are used to illustrate the performance of FL algorithms under non-IID conditions. The authors detail how these datasets help in understanding the impacts of data distribution on FL model accuracy and training efficiency. </w:t>
      </w:r>
      <w:r w:rsidR="00F340F4">
        <w:fldChar w:fldCharType="begin"/>
      </w:r>
      <w:r w:rsidR="00DF3553">
        <w:instrText xml:space="preserve"> ADDIN ZOTERO_ITEM CSL_CITATION {"citationID":"PlO4kicS","properties":{"formattedCitation":"(Zhang {\\i{}et al.}, 2021)","plainCitation":"(Zhang et al., 2021)","dontUpdate":true,"noteIndex":0},"citationItems":[{"id":81,"uris":["http://zotero.org/users/local/6JHIw4oK/items/NVN5BVY2"],"itemData":{"id":81,"type":"article-journal","abstract":"Pneumonia has caused signiﬁcant deaths worldwide, and it is a challenging task to detect many lung diseases such as like atelectasis, cardiomegaly, lung cancer, etc., often due to limited professional radiologists in hospital settings. In this paper, we develop a straightforward VGGbased model architecture with fewer layers. In addition, to tackle the inadequate contrast of chest X-ray images, which brings about ambiguous diagnosis, the Dynamic Histogram Enhancement technique is used to pre-process the images. The parameters of our model are reduced by 97.51% compared to VGG-16, 85.86% compared to Res-50, 83.94% compared to Xception, 51.92% compared to DenseNet121, but increased MobileNet by 4%. However, the proposed model’s performance (accuracy: 96.068%, AUC: 0.99107 with a 95% conﬁdence interval of [0.984, 0.996], precision: 94.408%, recall: 90.823%, F1 score: 92.851%) is superior to the models mentioned above (VGG-16: accuracy, 94.359%, AUC: 0.98928; Res-50: accuracy, 92.821%, AUC, 0.98780; Xception: accuracy, 96.068%, AUC, 0.99623; DenseNet121: accuracy, 87.350%, AUC, 0.99347; MobileNet: accuracy, 95.473%, AUC, 0.99531). The original Pneumonia Classiﬁcation Dataset in Kaggle is split into three sub-sets, training, validation and test sets randomly at ratios of 70%, 10% and 20%. The model’s performance in pneumonia detection shows that the proposed VGG-based model could effectively classify normal and abnormal X-rays in practice, hence reducing the burden of radiologists.","container-title":"Electronics","DOI":"10.3390/electronics10131512","ISSN":"2079-9292","issue":"13","journalAbbreviation":"Electronics","language":"en","license":"https://creativecommons.org/licenses/by/4.0/","page":"1512","source":"DOI.org (Crossref)","title":"Pneumonia Detection from Chest X-ray Images Based on Convolutional Neural Network","volume":"10","author":[{"family":"Zhang","given":"Dejun"},{"family":"Ren","given":"Fuquan"},{"family":"Li","given":"Yushuang"},{"family":"Na","given":"Lei"},{"family":"Ma","given":"Yue"}],"issued":{"date-parts":[["2021",6,23]]}}}],"schema":"https://github.com/citation-style-language/schema/raw/master/csl-citation.json"} </w:instrText>
      </w:r>
      <w:r w:rsidR="00F340F4">
        <w:fldChar w:fldCharType="separate"/>
      </w:r>
      <w:r w:rsidR="00F340F4" w:rsidRPr="00F340F4">
        <w:t xml:space="preserve">Zhang </w:t>
      </w:r>
      <w:r w:rsidR="00F340F4" w:rsidRPr="00F340F4">
        <w:rPr>
          <w:i/>
          <w:iCs/>
        </w:rPr>
        <w:t>et al.</w:t>
      </w:r>
      <w:r w:rsidR="00F340F4" w:rsidRPr="00F340F4">
        <w:t xml:space="preserve">, </w:t>
      </w:r>
      <w:r w:rsidR="00A81F7A">
        <w:t>(</w:t>
      </w:r>
      <w:r w:rsidR="00F340F4" w:rsidRPr="00F340F4">
        <w:t>2021)</w:t>
      </w:r>
      <w:r w:rsidR="00F340F4">
        <w:fldChar w:fldCharType="end"/>
      </w:r>
      <w:r w:rsidR="00A81F7A">
        <w:t xml:space="preserve"> </w:t>
      </w:r>
      <w:r w:rsidR="00557A9B" w:rsidRPr="00557A9B">
        <w:t xml:space="preserve">used in his paper a dataset from the Radiological Society of North America (RSNA), includes 5,786 chest X-ray images primarily sourced for a Kaggle competition aimed at advancing medical image analysis for pneumonia detection. This dataset is valuable in federated learning environments, allowing for the development and testing of models across different institutions while maintaining data privacy. Its real-world application, especially in training models to recognize pneumonia from X-rays, highlights its relevance and popularity in healthcare-focused </w:t>
      </w:r>
      <w:r w:rsidR="00874265">
        <w:t xml:space="preserve">ML </w:t>
      </w:r>
      <w:r w:rsidR="00557A9B" w:rsidRPr="00557A9B">
        <w:t>tasks.</w:t>
      </w:r>
    </w:p>
    <w:p w14:paraId="623E3BA6" w14:textId="3DF1D3B5" w:rsidR="00F8220C" w:rsidRDefault="00A25DEF" w:rsidP="00F8220C">
      <w:pPr>
        <w:pStyle w:val="BodyText"/>
        <w:spacing w:before="1" w:line="360" w:lineRule="auto"/>
        <w:ind w:left="540" w:right="333" w:firstLine="470"/>
        <w:jc w:val="both"/>
      </w:pPr>
      <w:r>
        <w:lastRenderedPageBreak/>
        <w:t>According to the FL frameworks review</w:t>
      </w:r>
      <w:r w:rsidR="00601614">
        <w:t>ed in section 3.1.</w:t>
      </w:r>
      <w:r w:rsidR="00512AFA">
        <w:t>, the</w:t>
      </w:r>
      <w:r w:rsidR="00601614">
        <w:t xml:space="preserve"> </w:t>
      </w:r>
      <w:r w:rsidR="00981080">
        <w:t>dataset</w:t>
      </w:r>
      <w:r w:rsidR="00512AFA">
        <w:t>s</w:t>
      </w:r>
      <w:r w:rsidR="00981080">
        <w:t xml:space="preserve"> used in these frameworks can be seen in table 3.4:</w:t>
      </w:r>
    </w:p>
    <w:p w14:paraId="3181840F" w14:textId="30253435" w:rsidR="00954057" w:rsidRDefault="00954057" w:rsidP="00954057">
      <w:pPr>
        <w:pStyle w:val="BodyText"/>
        <w:spacing w:before="1" w:line="360" w:lineRule="auto"/>
        <w:ind w:left="540" w:right="333" w:firstLine="470"/>
        <w:jc w:val="center"/>
        <w:rPr>
          <w:sz w:val="18"/>
        </w:rPr>
      </w:pPr>
      <w:r>
        <w:rPr>
          <w:noProof/>
        </w:rPr>
        <w:drawing>
          <wp:inline distT="0" distB="0" distL="0" distR="0" wp14:anchorId="56741E0E" wp14:editId="638C29BF">
            <wp:extent cx="4335024" cy="1380121"/>
            <wp:effectExtent l="0" t="0" r="8890" b="0"/>
            <wp:docPr id="130131674"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1674" name="Picture 5" descr="A screenshot of a computer pro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4351835" cy="1385473"/>
                    </a:xfrm>
                    <a:prstGeom prst="rect">
                      <a:avLst/>
                    </a:prstGeom>
                  </pic:spPr>
                </pic:pic>
              </a:graphicData>
            </a:graphic>
          </wp:inline>
        </w:drawing>
      </w:r>
      <w:r>
        <w:br/>
      </w:r>
      <w:r>
        <w:rPr>
          <w:sz w:val="18"/>
        </w:rPr>
        <w:t>Table</w:t>
      </w:r>
      <w:r w:rsidRPr="00984DDF">
        <w:rPr>
          <w:sz w:val="18"/>
        </w:rPr>
        <w:t xml:space="preserve"> </w:t>
      </w:r>
      <w:r>
        <w:rPr>
          <w:sz w:val="18"/>
        </w:rPr>
        <w:t xml:space="preserve">3.4. </w:t>
      </w:r>
      <w:r w:rsidR="00697ECF">
        <w:rPr>
          <w:sz w:val="18"/>
        </w:rPr>
        <w:t xml:space="preserve">Datasets used </w:t>
      </w:r>
      <w:r w:rsidR="00EC4793">
        <w:rPr>
          <w:sz w:val="18"/>
        </w:rPr>
        <w:t>in FL frameworks reviewed.</w:t>
      </w:r>
    </w:p>
    <w:p w14:paraId="1F3B13A7" w14:textId="2E2946CF" w:rsidR="004905D4" w:rsidRDefault="004905D4" w:rsidP="004905D4">
      <w:pPr>
        <w:pStyle w:val="BodyText"/>
        <w:spacing w:before="1" w:line="360" w:lineRule="auto"/>
        <w:ind w:left="540" w:right="333" w:firstLine="470"/>
        <w:jc w:val="both"/>
      </w:pPr>
      <w:r>
        <w:t xml:space="preserve">Summarising all FL datasets </w:t>
      </w:r>
      <w:r w:rsidR="00FD46BB">
        <w:t>reviewed</w:t>
      </w:r>
      <w:r>
        <w:t xml:space="preserve"> in </w:t>
      </w:r>
      <w:r w:rsidR="00FD46BB">
        <w:t>this research</w:t>
      </w:r>
      <w:r w:rsidR="001E3695">
        <w:t>,</w:t>
      </w:r>
      <w:r w:rsidR="00FD46BB">
        <w:t xml:space="preserve"> table 3.4.1 can be created:</w:t>
      </w:r>
    </w:p>
    <w:p w14:paraId="40901991" w14:textId="4499D364" w:rsidR="00AD2827" w:rsidRDefault="00410F95" w:rsidP="00410F95">
      <w:pPr>
        <w:pStyle w:val="BodyText"/>
        <w:spacing w:before="1" w:line="360" w:lineRule="auto"/>
        <w:ind w:left="540" w:right="333" w:firstLine="470"/>
        <w:jc w:val="center"/>
      </w:pPr>
      <w:r>
        <w:rPr>
          <w:noProof/>
        </w:rPr>
        <w:drawing>
          <wp:inline distT="0" distB="0" distL="0" distR="0" wp14:anchorId="3A10E7CD" wp14:editId="52AB8BC9">
            <wp:extent cx="5277473" cy="2290988"/>
            <wp:effectExtent l="0" t="0" r="0" b="0"/>
            <wp:docPr id="1303438251"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438251" name="Picture 7" descr="A screenshot of a computer&#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92487" cy="2297506"/>
                    </a:xfrm>
                    <a:prstGeom prst="rect">
                      <a:avLst/>
                    </a:prstGeom>
                  </pic:spPr>
                </pic:pic>
              </a:graphicData>
            </a:graphic>
          </wp:inline>
        </w:drawing>
      </w:r>
      <w:r>
        <w:br/>
      </w:r>
      <w:r>
        <w:rPr>
          <w:sz w:val="18"/>
        </w:rPr>
        <w:t>Table</w:t>
      </w:r>
      <w:r w:rsidRPr="00984DDF">
        <w:rPr>
          <w:sz w:val="18"/>
        </w:rPr>
        <w:t xml:space="preserve"> </w:t>
      </w:r>
      <w:r>
        <w:rPr>
          <w:sz w:val="18"/>
        </w:rPr>
        <w:t>3.4.1</w:t>
      </w:r>
      <w:r w:rsidR="00221D5E">
        <w:rPr>
          <w:sz w:val="18"/>
        </w:rPr>
        <w:t>.</w:t>
      </w:r>
      <w:r>
        <w:rPr>
          <w:sz w:val="18"/>
        </w:rPr>
        <w:t xml:space="preserve"> </w:t>
      </w:r>
      <w:r w:rsidR="00221D5E">
        <w:rPr>
          <w:sz w:val="18"/>
        </w:rPr>
        <w:t>Federated Learning datasets and their applications.</w:t>
      </w:r>
    </w:p>
    <w:p w14:paraId="753D619E" w14:textId="036444F3" w:rsidR="003D5F20" w:rsidRDefault="003D5F20" w:rsidP="009E6D6D">
      <w:pPr>
        <w:pStyle w:val="BodyText"/>
        <w:spacing w:before="1" w:line="360" w:lineRule="auto"/>
        <w:ind w:left="540" w:right="333" w:firstLine="470"/>
      </w:pPr>
      <w:r w:rsidRPr="003D5F20">
        <w:t>After completing this section, a secondary population was found</w:t>
      </w:r>
      <w:r>
        <w:t>,</w:t>
      </w:r>
      <w:r w:rsidRPr="003D5F20">
        <w:t xml:space="preserve"> FL datasets. For the experimentation part, RSNA Chest X-ray, MNIST, and a synthetically generated dataset will be used. Again, in an attempt to minimize the bias inherent in experimentation, using these datasets, which are widely accepted by the FL community, may mitigate the bias.</w:t>
      </w:r>
    </w:p>
    <w:p w14:paraId="3BB156C8" w14:textId="6671947B" w:rsidR="00EB1109" w:rsidRDefault="00EB1109" w:rsidP="009349CE">
      <w:pPr>
        <w:pStyle w:val="Heading2"/>
        <w:numPr>
          <w:ilvl w:val="1"/>
          <w:numId w:val="7"/>
        </w:numPr>
      </w:pPr>
      <w:bookmarkStart w:id="33" w:name="_Toc173755910"/>
      <w:r>
        <w:t>Federated Learning Server Implementation</w:t>
      </w:r>
      <w:bookmarkEnd w:id="33"/>
    </w:p>
    <w:p w14:paraId="71E48B79" w14:textId="626A4432" w:rsidR="00DF3553" w:rsidRDefault="00DF3553" w:rsidP="00DF3553">
      <w:pPr>
        <w:pStyle w:val="BodyText"/>
        <w:spacing w:before="1" w:line="360" w:lineRule="auto"/>
        <w:ind w:left="540" w:right="333" w:firstLine="470"/>
      </w:pPr>
      <w:bookmarkStart w:id="34" w:name="_Hlk173084694"/>
      <w:r>
        <w:t xml:space="preserve">This section aligns with the second </w:t>
      </w:r>
      <w:r w:rsidR="00954959">
        <w:t>RO</w:t>
      </w:r>
      <w:r>
        <w:t>, developing a FL server. The Papers reviewed here share a common approach, they build a FL server using Flask. This approach will be used in section seven when developing the FL server.</w:t>
      </w:r>
      <w:r w:rsidR="005B5C1C">
        <w:t xml:space="preserve"> Additionally, to consolidate the concept of flask, two books have been reviewed.</w:t>
      </w:r>
    </w:p>
    <w:p w14:paraId="7C9004AE" w14:textId="5EA6BC05" w:rsidR="00001F51" w:rsidRDefault="00001F51" w:rsidP="00001F51">
      <w:pPr>
        <w:pStyle w:val="BodyText"/>
        <w:spacing w:before="1" w:line="360" w:lineRule="auto"/>
        <w:ind w:left="540" w:right="333" w:firstLine="470"/>
      </w:pPr>
      <w:r>
        <w:fldChar w:fldCharType="begin"/>
      </w:r>
      <w:r>
        <w:instrText xml:space="preserve"> ADDIN ZOTERO_ITEM CSL_CITATION {"citationID":"eXKu1H0I","properties":{"formattedCitation":"(Patel {\\i{}et al.}, 2020)","plainCitation":"(Patel et al., 2020)","noteIndex":0},"citationItems":[{"id":85,"uris":["http://zotero.org/users/local/6JHIw4oK/items/E8KIBCQZ"],"itemData":{"id":85,"type":"article","abstract":"Smart doorbells have been playing an important role in protecting our modern homes. Existing approaches of sending video streams to a centralized server (or Cloud) for video analytics have been facing many challenges such as latency, bandwidth cost and more importantly users’ privacy concerns. To address these challenges, this paper showcases the ability of an intelligent smart doorbell based on Federated Deep Learning, which can deploy and manage video analytics applications such as a smart doorbell across Edge and Cloud resources. This platform can scale, work with multiple devices, seamlessly manage online orchestration of the application components. The proposed framework is implemented using stateof-the-art technology. We implement the Federated Server using the Flask framework, containerized using Nginx and Gunicorn, which is deployed on AWS EC2 and AWS Serverless architecture.","language":"en","note":"arXiv:2010.09687 [cs]","number":"arXiv:2010.09687","publisher":"arXiv","source":"arXiv.org","title":"A Demonstration of Smart Doorbell Design Using Federated Deep Learning","URL":"http://arxiv.org/abs/2010.09687","author":[{"family":"Patel","given":"Vatsal"},{"family":"Kanani","given":"Sarth"},{"family":"Pathak","given":"Tapan"},{"family":"Patel","given":"Pankesh"},{"family":"Ali","given":"Muhammad Intizar"},{"family":"Breslin","given":"John"}],"accessed":{"date-parts":[["2024",7,28]]},"issued":{"date-parts":[["2020",10,19]]}}}],"schema":"https://github.com/citation-style-language/schema/raw/master/csl-citation.json"} </w:instrText>
      </w:r>
      <w:r>
        <w:fldChar w:fldCharType="separate"/>
      </w:r>
      <w:r w:rsidRPr="00001F51">
        <w:t xml:space="preserve">Patel </w:t>
      </w:r>
      <w:r w:rsidRPr="00001F51">
        <w:rPr>
          <w:i/>
          <w:iCs/>
        </w:rPr>
        <w:t>et al.</w:t>
      </w:r>
      <w:r w:rsidRPr="00001F51">
        <w:t xml:space="preserve">, </w:t>
      </w:r>
      <w:r>
        <w:t>(</w:t>
      </w:r>
      <w:r w:rsidRPr="00001F51">
        <w:t>2020)</w:t>
      </w:r>
      <w:r>
        <w:fldChar w:fldCharType="end"/>
      </w:r>
      <w:r>
        <w:t xml:space="preserve"> implemented federated deep learning to yield improvements in privacy, latency, and bandwidth. The system consists of a group of clients or smart doorbells and a server. Each smart doorbell will capture video, preprocess, and train using TensorFlow Lite towards a local </w:t>
      </w:r>
      <w:r>
        <w:lastRenderedPageBreak/>
        <w:t>model. The fed local models are sent to a federated server for aggregation. The aggregated global model is then distributed back to the clients for object detection. For the server-side, Flask was used and then containerized with Nginx and Gunicorn, then deployed on AWS EC2. This reduces the cost in communication and ensures data privacy since raw video data is stored in local devices.</w:t>
      </w:r>
    </w:p>
    <w:p w14:paraId="19E74CFF" w14:textId="12399CAE" w:rsidR="005F6FAE" w:rsidRDefault="005F6FAE" w:rsidP="005F6FAE">
      <w:pPr>
        <w:pStyle w:val="BodyText"/>
        <w:spacing w:before="1" w:line="360" w:lineRule="auto"/>
        <w:ind w:left="540" w:right="333" w:firstLine="470"/>
      </w:pPr>
      <w:r>
        <w:fldChar w:fldCharType="begin"/>
      </w:r>
      <w:r w:rsidR="00001F51">
        <w:instrText xml:space="preserve"> ADDIN ZOTERO_ITEM CSL_CITATION {"citationID":"lyBBIH78","properties":{"formattedCitation":"(Malve {\\i{}et al.}, 2024)","plainCitation":"(Malve et al., 2024)","noteIndex":0},"citationItems":[{"id":88,"uris":["http://zotero.org/users/local/6JHIw4oK/items/BJD33Y8G"],"itemData":{"id":88,"type":"article-journal","issue":"07","language":"en","source":"Zotero","title":"Developing a Federated Learning-Based System for Personalized MentalHealth Assessment and Prediction","volume":"11","author":[{"family":"Malve","given":"Shrutika"},{"family":"Vaswani","given":"Mahesh"},{"family":"Shanbhag","given":"Abhay"},{"family":"Joshi","given":"Sarang"}],"issued":{"date-parts":[["2024"]]}}}],"schema":"https://github.com/citation-style-language/schema/raw/master/csl-citation.json"} </w:instrText>
      </w:r>
      <w:r>
        <w:fldChar w:fldCharType="separate"/>
      </w:r>
      <w:r w:rsidR="00001F51" w:rsidRPr="00001F51">
        <w:t xml:space="preserve">Malve </w:t>
      </w:r>
      <w:r w:rsidR="00001F51" w:rsidRPr="00001F51">
        <w:rPr>
          <w:i/>
          <w:iCs/>
        </w:rPr>
        <w:t>et al.</w:t>
      </w:r>
      <w:r w:rsidR="00001F51" w:rsidRPr="00001F51">
        <w:t xml:space="preserve">, </w:t>
      </w:r>
      <w:r w:rsidR="00001F51">
        <w:t>(</w:t>
      </w:r>
      <w:r w:rsidR="00001F51" w:rsidRPr="00001F51">
        <w:t>2024)</w:t>
      </w:r>
      <w:r>
        <w:fldChar w:fldCharType="end"/>
      </w:r>
      <w:r w:rsidR="00001F51">
        <w:t xml:space="preserve"> </w:t>
      </w:r>
      <w:r>
        <w:t xml:space="preserve">developed a FL framework for analysis in mental health, focusing on the prediction of depression. The server-side has been developed using Python and Flask, where the FL process is controlled by a global model that uses </w:t>
      </w:r>
      <w:r w:rsidRPr="00001F51">
        <w:rPr>
          <w:i/>
          <w:iCs/>
        </w:rPr>
        <w:t>TensorFlow</w:t>
      </w:r>
      <w:r>
        <w:t xml:space="preserve"> and </w:t>
      </w:r>
      <w:r w:rsidRPr="00001F51">
        <w:rPr>
          <w:i/>
          <w:iCs/>
        </w:rPr>
        <w:t>Keras</w:t>
      </w:r>
      <w:r>
        <w:t>. It is a multi-class classification model distributed to client devices. Clients train the model locally over their data and hence maintain raw data on the device. It sent model updates back to the server, which aggregated these updates with the method of federated averaging. To ensure greater privacy, security measures included differential privacy and SSL encryption, though the adoption of these was optional. The system further contained an alternate questionnaire and an optional chatbot that assisted in the collection of more information besides supporting the user.</w:t>
      </w:r>
    </w:p>
    <w:p w14:paraId="59819240" w14:textId="41F945DF" w:rsidR="005F6FAE" w:rsidRDefault="00001F51" w:rsidP="005F6FAE">
      <w:pPr>
        <w:pStyle w:val="BodyText"/>
        <w:spacing w:before="1" w:line="360" w:lineRule="auto"/>
        <w:ind w:left="540" w:right="333" w:firstLine="470"/>
      </w:pPr>
      <w:r>
        <w:fldChar w:fldCharType="begin"/>
      </w:r>
      <w:r>
        <w:instrText xml:space="preserve"> ADDIN ZOTERO_ITEM CSL_CITATION {"citationID":"motwdChD","properties":{"formattedCitation":"(Sabuhi, Musilek and Bezemer, 2024)","plainCitation":"(Sabuhi, Musilek and Bezemer, 2024)","noteIndex":0},"citationItems":[{"id":84,"uris":["http://zotero.org/users/local/6JHIw4oK/items/RWE5JEDP"],"itemData":{"id":84,"type":"article-journal","abstract":"As the number of machine learning applications increases, growing concerns about data privacy expose the limitations of traditional cloud-based machine learning methods that rely on centralized data collection and processing. Federated learning emerges as a promising alternative, offering a novel approach to training machine learning models that safeguards data privacy. Federated learning facilitates collaborative model training across various entities. In this approach, each user trains models locally and shares only the local model parameters with a central server, which then generates a global model based on these individual updates. This approach ensures data privacy since the training data itself is never directly shared with a central entity. However, existing federated machine learning frameworks are not without challenges. In terms of server design, these frameworks exhibit limited scalability with an increasing number of clients and are highly vulnerable to system faults, particularly as the central server becomes a single point of failure. This paper introduces MicroFL, a federated learning framework that uses a microservices architecture to implement the federated learning system. It demonstrates that the framework is fault-tolerant and scalable, showing its ability to handle an increasing number of clients. A comprehensive performance evaluation confirms that Micro-FL proficiently handles component faults, enabling a smooth and uninterrupted operation.","container-title":"Future Internet","DOI":"10.3390/fi16030070","ISSN":"1999-5903","issue":"3","journalAbbreviation":"Future Internet","language":"en","license":"https://creativecommons.org/licenses/by/4.0/","page":"70","source":"DOI.org (Crossref)","title":"Micro-FL: A Fault-Tolerant Scalable Microservice-Based Platform for Federated Learning","title-short":"Micro-FL","volume":"16","author":[{"family":"Sabuhi","given":"Mikael"},{"family":"Musilek","given":"Petr"},{"family":"Bezemer","given":"Cor-Paul"}],"issued":{"date-parts":[["2024",2,22]]}}}],"schema":"https://github.com/citation-style-language/schema/raw/master/csl-citation.json"} </w:instrText>
      </w:r>
      <w:r>
        <w:fldChar w:fldCharType="separate"/>
      </w:r>
      <w:r w:rsidRPr="00001F51">
        <w:t xml:space="preserve">Sabuhi, </w:t>
      </w:r>
      <w:r w:rsidRPr="00001F51">
        <w:rPr>
          <w:i/>
          <w:iCs/>
        </w:rPr>
        <w:t>et al.,</w:t>
      </w:r>
      <w:r>
        <w:t xml:space="preserve"> (</w:t>
      </w:r>
      <w:r w:rsidRPr="00001F51">
        <w:t>2024)</w:t>
      </w:r>
      <w:r>
        <w:fldChar w:fldCharType="end"/>
      </w:r>
      <w:r w:rsidR="00510726">
        <w:t xml:space="preserve"> </w:t>
      </w:r>
      <w:r w:rsidR="005F6FAE">
        <w:t xml:space="preserve">have introduced </w:t>
      </w:r>
      <w:r w:rsidR="005F6FAE" w:rsidRPr="00001F51">
        <w:rPr>
          <w:i/>
          <w:iCs/>
        </w:rPr>
        <w:t>Micro-FL</w:t>
      </w:r>
      <w:r w:rsidR="005F6FAE">
        <w:t xml:space="preserve"> that overcomes scalability and fault tolerance with the help of a microservices architecture. The server implementation uses Docker containers orchestrated by Kubernetes. Several microservices are included in the system: a user interface </w:t>
      </w:r>
      <w:r>
        <w:t>developed using</w:t>
      </w:r>
      <w:r w:rsidR="005F6FAE">
        <w:t xml:space="preserve"> Flask and Nginx, a communication service using Apache Kafka, a database service using Elasticsearch, and an aggregator for combining model updates. Clients register via a web interface, train local models, and send updates to the server. Server aggregation combines these updates into a global model using the </w:t>
      </w:r>
      <w:r w:rsidR="005F6FAE" w:rsidRPr="00001F51">
        <w:rPr>
          <w:i/>
          <w:iCs/>
        </w:rPr>
        <w:t>FedAvg</w:t>
      </w:r>
      <w:r w:rsidR="005F6FAE">
        <w:t xml:space="preserve"> algorithm. This makes the system more scalable and tolerant to failures because of the modular approach taken towards isolation of components, such that individual scaling and upgrades are independent.</w:t>
      </w:r>
    </w:p>
    <w:p w14:paraId="15EA233B" w14:textId="0C03A078" w:rsidR="005B5C1C" w:rsidRDefault="005B5C1C" w:rsidP="005F6FAE">
      <w:pPr>
        <w:pStyle w:val="BodyText"/>
        <w:spacing w:before="1" w:line="360" w:lineRule="auto"/>
        <w:ind w:left="540" w:right="333" w:firstLine="470"/>
      </w:pPr>
      <w:r>
        <w:fldChar w:fldCharType="begin"/>
      </w:r>
      <w:r>
        <w:instrText xml:space="preserve"> ADDIN ZOTERO_ITEM CSL_CITATION {"citationID":"7UgqVtfD","properties":{"formattedCitation":"(Nakayama and Jeno, 2022)","plainCitation":"(Nakayama and Jeno, 2022)","noteIndex":0},"citationItems":[{"id":92,"uris":["http://zotero.org/users/local/6JHIw4oK/items/67LLUNAQ"],"itemData":{"id":92,"type":"book","abstract":"Learn the essential skills for building an authentic federated learning system with Python and take your machine learning applications to the next level Key Features Design distributed systems that can be applied to real-world federated learning applications at scale Discover multiple aggregation schemes applicable to various ML settings and applications Develop a federated learning system that can be tested in distributed machine learning settings Book Description Federated learning (FL) is a paradigm-shifting technology in AI that enables and accelerates machine learning (ML), allowing you to work on private data. It has become a must-have solution for most enterprise industries, making it a critical part of your learning journey. This book helps you get to grips with the building blocks of FL and how the systems work and interact with each other using solid coding examples. FL is more than just aggregating collected ML models and bringing them back to the distributed agents. This book teaches you about all the essential basics of FL and shows you how to design distributed systems and learning mechanisms carefully so as to synchronize the dispersed learning processes and synthesize the locally trained ML models in a consistent manner. This way, you'll be able to create a sustainable and resilient FL system that can constantly function in real-world operations. This book goes further than simply outlining FL's conceptual framework or theory, as is the case with the majority of research-related literature. By the end of this book, you'll have an in-depth understanding of the FL system design and implementation basics and be able to create an FL system and applications that can be deployed to various local and cloud environments. What you will learn Discover the challenges related to centralized big data ML that we currently face along with their solutions Understand the theoretical and conceptual basics of FL Acquire design and architecting skills to build an FL system Explore the actual implementation of FL servers and clients Find out how to integrate FL into your own ML application Understand various aggregation mechanisms for diverse ML scenarios Discover popular use cases and future trends in FL Who this book is for This book is for machine learning engineers, data scientists, and artificial intelligence (AI) enthusiasts who want to learn about creating machine learning applications empowered by federated learning. You'll need basic knowledge of Python programming and machine learning concepts to get started with this book","event-place":"Birmingham","ISBN":"978-1-80324-875-2","language":"en","note":"OCLC: 1349274137","publisher":"Packt Publishing Limited","publisher-place":"Birmingham","source":"Open WorldCat","title":"Federated learning with Python: design and implement a federated learning system and develop applications using existing frameworks","title-short":"Federated learning with Python","author":[{"family":"Nakayama","given":"Kiyoshi"},{"family":"Jeno","given":"George"}],"issued":{"date-parts":[["2022"]]}}}],"schema":"https://github.com/citation-style-language/schema/raw/master/csl-citation.json"} </w:instrText>
      </w:r>
      <w:r>
        <w:fldChar w:fldCharType="separate"/>
      </w:r>
      <w:r w:rsidRPr="005B5C1C">
        <w:t xml:space="preserve">Nakayama and Jeno </w:t>
      </w:r>
      <w:r>
        <w:t>(</w:t>
      </w:r>
      <w:r w:rsidRPr="005B5C1C">
        <w:t>2022)</w:t>
      </w:r>
      <w:r>
        <w:fldChar w:fldCharType="end"/>
      </w:r>
      <w:r>
        <w:t xml:space="preserve"> </w:t>
      </w:r>
      <w:r w:rsidRPr="005B5C1C">
        <w:t xml:space="preserve">detail the FL server implementation </w:t>
      </w:r>
      <w:r w:rsidR="000A57B3">
        <w:t>in</w:t>
      </w:r>
      <w:r w:rsidRPr="005B5C1C">
        <w:t xml:space="preserve"> chapter </w:t>
      </w:r>
      <w:r w:rsidR="000A57B3">
        <w:t>four</w:t>
      </w:r>
      <w:r w:rsidRPr="005B5C1C">
        <w:t xml:space="preserve"> by focusing on the aggregator, database, and communication handlers. The process is initialized by importing all the required libraries followed by the definition of the Server class to maintain agent registration, global model synthesis, and message handling. Configuration is initialized through a JSON file that determines IP addresses, port numbers, and aggregation parameters. The </w:t>
      </w:r>
      <w:r w:rsidRPr="005B5C1C">
        <w:rPr>
          <w:i/>
          <w:iCs/>
        </w:rPr>
        <w:t>StateManager</w:t>
      </w:r>
      <w:r w:rsidRPr="005B5C1C">
        <w:t xml:space="preserve"> class buffers local model data and performs the aggregation criteria, while the Aggregator class integrates local updates to the global model using </w:t>
      </w:r>
      <w:r w:rsidRPr="005B5C1C">
        <w:rPr>
          <w:i/>
          <w:iCs/>
        </w:rPr>
        <w:t>FedAvg</w:t>
      </w:r>
      <w:r w:rsidRPr="005B5C1C">
        <w:t xml:space="preserve">. State information is maintained at server levels for smooth operation. A pseudo database on SQLite is used for model data and performance metrics, while the database server is configured to manage model data emanating from the aggregator. It also has guidance on running the server, database, aggregator, and agents with provided configuration files defining the settings. The possible improvements regard redesigning the </w:t>
      </w:r>
      <w:r w:rsidRPr="005B5C1C">
        <w:lastRenderedPageBreak/>
        <w:t>database, automating the registration of the models, and enhancing the performance metrics for comprehensively guiding on building a very basic but configurable FL server</w:t>
      </w:r>
      <w:r>
        <w:t>.</w:t>
      </w:r>
    </w:p>
    <w:p w14:paraId="56399D5D" w14:textId="3518C00C" w:rsidR="000A57B3" w:rsidRDefault="000A57B3" w:rsidP="000A57B3">
      <w:pPr>
        <w:pStyle w:val="BodyText"/>
        <w:spacing w:before="1" w:line="360" w:lineRule="auto"/>
        <w:ind w:left="540" w:right="333" w:firstLine="470"/>
      </w:pPr>
      <w:r>
        <w:fldChar w:fldCharType="begin"/>
      </w:r>
      <w:r>
        <w:instrText xml:space="preserve"> ADDIN ZOTERO_ITEM CSL_CITATION {"citationID":"sPLblDCM","properties":{"formattedCitation":"(Lathkar, 2021)","plainCitation":"(Lathkar, 2021)","noteIndex":0},"citationItems":[{"id":90,"uris":["http://zotero.org/users/local/6JHIw4oK/items/E8ZLAPLK"],"itemData":{"id":90,"type":"book","edition":"First edition","event-place":"New Delhi, India","ISBN":"978-93-89898-84-2","language":"en","note":"OCLC: 1298677215","publisher":"BPB Publications","publisher-place":"New Delhi, India","source":"Open WorldCat","title":"Building web apps with Python and Flask learn to develop and deploy responsive RESTful web applications using Flask framework","author":[{"family":"Lathkar","given":"Malhar"}],"issued":{"date-parts":[["2021"]]}}}],"schema":"https://github.com/citation-style-language/schema/raw/master/csl-citation.json"} </w:instrText>
      </w:r>
      <w:r>
        <w:fldChar w:fldCharType="separate"/>
      </w:r>
      <w:r w:rsidRPr="000A57B3">
        <w:t xml:space="preserve">Lathkar, </w:t>
      </w:r>
      <w:r>
        <w:t>(</w:t>
      </w:r>
      <w:r w:rsidRPr="000A57B3">
        <w:t>2021)</w:t>
      </w:r>
      <w:r>
        <w:fldChar w:fldCharType="end"/>
      </w:r>
      <w:r>
        <w:t xml:space="preserve"> explains in chapter eleven how to build RESTful APIs using Flask, from introduction to </w:t>
      </w:r>
      <w:bookmarkStart w:id="35" w:name="_Hlk173084976"/>
      <w:r w:rsidR="00510726">
        <w:t>Representational State Transfer (</w:t>
      </w:r>
      <w:r>
        <w:t>REST</w:t>
      </w:r>
      <w:r w:rsidR="00510726">
        <w:t>)</w:t>
      </w:r>
      <w:r>
        <w:t xml:space="preserve"> </w:t>
      </w:r>
      <w:bookmarkEnd w:id="35"/>
      <w:r>
        <w:t xml:space="preserve">architecture and its Create, Read, Update and Delete (CRUD) operations. He walks the reader through the creation of APIs by using Flask routing, handling HTTP methods, and returning responses. This chapter has also introduced testing tools such as </w:t>
      </w:r>
      <w:r w:rsidRPr="000A57B3">
        <w:rPr>
          <w:i/>
          <w:iCs/>
        </w:rPr>
        <w:t>cURL</w:t>
      </w:r>
      <w:r>
        <w:t xml:space="preserve"> and Postman for API validation and further covered Flask-RESTful, an extension of Flask for structure and modular development of APIs. There are a few practical examples in the course: one in making a simple API for managing a book collection with the implementation of CRUD operations and testing using Postman and </w:t>
      </w:r>
      <w:r w:rsidRPr="000A57B3">
        <w:rPr>
          <w:i/>
          <w:iCs/>
        </w:rPr>
        <w:t>cURL</w:t>
      </w:r>
      <w:r>
        <w:t xml:space="preserve">. On chapter twelve details deploying Flask applications in production using cloud platforms such as Google App Engine and Heroku, from setup to deployment processes. This involves a discussion on configuration files like </w:t>
      </w:r>
      <w:r w:rsidRPr="000A57B3">
        <w:rPr>
          <w:i/>
          <w:iCs/>
        </w:rPr>
        <w:t>requirements.txt</w:t>
      </w:r>
      <w:r>
        <w:t xml:space="preserve"> and </w:t>
      </w:r>
      <w:r w:rsidRPr="000A57B3">
        <w:rPr>
          <w:i/>
          <w:iCs/>
        </w:rPr>
        <w:t>Procfile</w:t>
      </w:r>
      <w:r>
        <w:t xml:space="preserve">. The simplicity of hosting Python apps on PythonAnywhere is also discussed. For dedicated servers, this walks through deploying Flask using </w:t>
      </w:r>
      <w:r w:rsidRPr="000A57B3">
        <w:rPr>
          <w:i/>
          <w:iCs/>
        </w:rPr>
        <w:t>uWSGI</w:t>
      </w:r>
      <w:r>
        <w:t xml:space="preserve"> and </w:t>
      </w:r>
      <w:r w:rsidRPr="000A57B3">
        <w:rPr>
          <w:i/>
          <w:iCs/>
        </w:rPr>
        <w:t>Nginx</w:t>
      </w:r>
      <w:r>
        <w:t xml:space="preserve"> in handling HTTP requests. It discusses the choice of host toward an adequate environment that will best suit the needs of an application and scaling.</w:t>
      </w:r>
    </w:p>
    <w:p w14:paraId="121803F6" w14:textId="05D50342" w:rsidR="002A583A" w:rsidRPr="00984DDF" w:rsidRDefault="000910E1" w:rsidP="00D705DE">
      <w:pPr>
        <w:pStyle w:val="Heading2"/>
        <w:numPr>
          <w:ilvl w:val="1"/>
          <w:numId w:val="7"/>
        </w:numPr>
      </w:pPr>
      <w:bookmarkStart w:id="36" w:name="_Toc173755911"/>
      <w:bookmarkEnd w:id="34"/>
      <w:r w:rsidRPr="00984DDF">
        <w:t>Conclusion</w:t>
      </w:r>
      <w:bookmarkEnd w:id="36"/>
    </w:p>
    <w:p w14:paraId="1F57178E" w14:textId="43251CF4" w:rsidR="00805841" w:rsidRDefault="00AB606F" w:rsidP="003E37C2">
      <w:pPr>
        <w:pStyle w:val="BodyText"/>
        <w:spacing w:before="1" w:line="360" w:lineRule="auto"/>
        <w:ind w:left="540" w:right="333" w:firstLine="470"/>
        <w:jc w:val="both"/>
      </w:pPr>
      <w:r w:rsidRPr="00AB606F">
        <w:t>This literature review gives a complete overview of different FL frameworks that are widely used and accepted by the academic community. These frameworks are very much for research use, and most importantly, they are not described with completion on how a real FL system works</w:t>
      </w:r>
      <w:r w:rsidR="00467C4E">
        <w:t xml:space="preserve">, </w:t>
      </w:r>
      <w:r w:rsidRPr="00AB606F">
        <w:t>most of them are very abstract and far from reality. The review brings up the fact that the algorithm most extensively used in FL is</w:t>
      </w:r>
      <w:r w:rsidRPr="003018B4">
        <w:rPr>
          <w:i/>
          <w:iCs/>
        </w:rPr>
        <w:t xml:space="preserve"> FedAvg</w:t>
      </w:r>
      <w:r w:rsidRPr="00AB606F">
        <w:t xml:space="preserve">, which merely averages local model updates to build a global model. Yet, in contradiction to the abstract nature of most of the frameworks, the </w:t>
      </w:r>
      <w:r w:rsidRPr="003018B4">
        <w:rPr>
          <w:i/>
          <w:iCs/>
        </w:rPr>
        <w:t>AI4EOSC</w:t>
      </w:r>
      <w:r w:rsidRPr="00AB606F">
        <w:t xml:space="preserve"> platform concretely sets a look into more realistic FL scenarios by means of practical implementation on AML. Although these were just simulations, they demonstrated different clients training local models and a central server that updated and aggregated the global model. Each of the clients and servers themselves had their own IP address, making this similar to a cross-device setting. Data sets used in FL popularly include MNIST, CIFAR, SHAKESPEARE, and synthetically generated data. Finally, after reviewing FL frameworks and real-world settings, it became clear that good development of an FL server might be performed in an FL server using Flask. Of course, companies will use more sophisticated methods, but this should be enough to serve as a proof of concept</w:t>
      </w:r>
      <w:r w:rsidR="009A1AD2">
        <w:t>.</w:t>
      </w:r>
    </w:p>
    <w:p w14:paraId="325C859C" w14:textId="3582E50E" w:rsidR="00EE5527" w:rsidRDefault="00F104E7" w:rsidP="003E37C2">
      <w:pPr>
        <w:pStyle w:val="BodyText"/>
        <w:spacing w:before="1" w:line="360" w:lineRule="auto"/>
        <w:ind w:left="540" w:right="333" w:firstLine="470"/>
        <w:jc w:val="both"/>
      </w:pPr>
      <w:r>
        <w:t>Furthermore,</w:t>
      </w:r>
      <w:r w:rsidR="00EE5527">
        <w:t xml:space="preserve"> </w:t>
      </w:r>
      <w:r w:rsidR="00B67AFC">
        <w:t>this review was instrumenta</w:t>
      </w:r>
      <w:r w:rsidR="0017099B">
        <w:t xml:space="preserve">l </w:t>
      </w:r>
      <w:r w:rsidR="00A72FC4">
        <w:t>in</w:t>
      </w:r>
      <w:r w:rsidR="0017099B">
        <w:t xml:space="preserve"> defining the ROs</w:t>
      </w:r>
      <w:r w:rsidR="00A72FC4">
        <w:t>,</w:t>
      </w:r>
      <w:r w:rsidR="0017099B">
        <w:t xml:space="preserve"> as </w:t>
      </w:r>
      <w:r w:rsidR="00A72FC4">
        <w:t xml:space="preserve">shown </w:t>
      </w:r>
      <w:r w:rsidR="0017099B">
        <w:t>in table 3.6</w:t>
      </w:r>
      <w:r>
        <w:t>.:</w:t>
      </w:r>
    </w:p>
    <w:p w14:paraId="5D0B2A93" w14:textId="15FA0824" w:rsidR="00CD6C5E" w:rsidRDefault="0089229D" w:rsidP="00CD6C5E">
      <w:pPr>
        <w:pStyle w:val="BodyText"/>
        <w:spacing w:before="1" w:line="360" w:lineRule="auto"/>
        <w:ind w:left="540" w:right="333" w:firstLine="470"/>
        <w:jc w:val="center"/>
        <w:rPr>
          <w:sz w:val="18"/>
        </w:rPr>
      </w:pPr>
      <w:r>
        <w:rPr>
          <w:noProof/>
        </w:rPr>
        <w:lastRenderedPageBreak/>
        <w:drawing>
          <wp:inline distT="0" distB="0" distL="0" distR="0" wp14:anchorId="3417093F" wp14:editId="49D6DAF6">
            <wp:extent cx="4423410" cy="816836"/>
            <wp:effectExtent l="0" t="0" r="0" b="2540"/>
            <wp:docPr id="741316530"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316530" name="Picture 7" descr="A screenshot of a computer&#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4437922" cy="819516"/>
                    </a:xfrm>
                    <a:prstGeom prst="rect">
                      <a:avLst/>
                    </a:prstGeom>
                  </pic:spPr>
                </pic:pic>
              </a:graphicData>
            </a:graphic>
          </wp:inline>
        </w:drawing>
      </w:r>
      <w:r w:rsidR="00CD6C5E">
        <w:br/>
      </w:r>
      <w:r w:rsidR="00CD6C5E">
        <w:rPr>
          <w:sz w:val="18"/>
        </w:rPr>
        <w:t>Table</w:t>
      </w:r>
      <w:r w:rsidR="00CD6C5E" w:rsidRPr="00984DDF">
        <w:rPr>
          <w:sz w:val="18"/>
        </w:rPr>
        <w:t xml:space="preserve"> </w:t>
      </w:r>
      <w:r w:rsidR="00CD6C5E">
        <w:rPr>
          <w:sz w:val="18"/>
        </w:rPr>
        <w:t xml:space="preserve">3.6. Literature review and </w:t>
      </w:r>
      <w:r w:rsidR="00BD52D5">
        <w:rPr>
          <w:sz w:val="18"/>
        </w:rPr>
        <w:t>ROs alignment.</w:t>
      </w:r>
    </w:p>
    <w:p w14:paraId="1C766755" w14:textId="23FB5EF0" w:rsidR="00DE5DE5" w:rsidRDefault="007A7841" w:rsidP="003E7E20">
      <w:pPr>
        <w:pStyle w:val="BodyText"/>
        <w:spacing w:before="1" w:line="360" w:lineRule="auto"/>
        <w:ind w:left="540" w:right="333" w:firstLine="470"/>
        <w:jc w:val="both"/>
      </w:pPr>
      <w:r w:rsidRPr="007A7841">
        <w:t>To determine the first RO, it was necessary to explore existing FL frameworks. This review initiated the primary research. A primary population</w:t>
      </w:r>
      <w:r w:rsidR="002E5AC6">
        <w:t xml:space="preserve">, FL frameworks </w:t>
      </w:r>
      <w:r w:rsidRPr="007A7841">
        <w:t>was identified</w:t>
      </w:r>
      <w:r w:rsidR="00035747">
        <w:t xml:space="preserve"> having a sample of five FL frameworks. A</w:t>
      </w:r>
      <w:r w:rsidRPr="007A7841">
        <w:t>llowing experimentation to evaluate the implementability of the selected frameworks. FL algorithms are also tied to this RO, as they are inherent to each FL framework.</w:t>
      </w:r>
    </w:p>
    <w:p w14:paraId="35EB9894" w14:textId="470A6EB6" w:rsidR="003E7E20" w:rsidRDefault="003E7E20" w:rsidP="00F2581D">
      <w:pPr>
        <w:pStyle w:val="BodyText"/>
        <w:spacing w:before="1" w:line="360" w:lineRule="auto"/>
        <w:ind w:left="540" w:right="333" w:firstLine="470"/>
        <w:jc w:val="both"/>
      </w:pPr>
      <w:r w:rsidRPr="003E7E20">
        <w:t>Aligned with the second RO, the rest of the sections address various aspects of FL frameworks and their application. In Section 3.3, the gap between FL frameworks and real-world FL settings began to close, as some cases in this section resembled the approaches private companies might use for FL projects. This prompted the development of an FL server that fully demonstrates a central server running on an IP address, with different clients connecting to this IP address, each running on separate ports. In Section 3.4, a secondary population was identified: the datasets. This facilitated sourcing the data for the experimentation, including the RSNA Chest X-ray, MNIST, and a synthetically generated dataset. Finally, Section 3.5 provides insights into implementing an FL server using Flask and identifies a third population</w:t>
      </w:r>
      <w:r w:rsidR="00FD1295">
        <w:t>,</w:t>
      </w:r>
      <w:r w:rsidR="00F92E4F">
        <w:t xml:space="preserve"> the clients</w:t>
      </w:r>
      <w:r w:rsidR="00FD1295">
        <w:t>.</w:t>
      </w:r>
      <w:r w:rsidRPr="003E7E20">
        <w:t xml:space="preserve"> </w:t>
      </w:r>
      <w:r w:rsidR="00FD1295">
        <w:t xml:space="preserve">The sample </w:t>
      </w:r>
      <w:r w:rsidRPr="003E7E20">
        <w:t>includes companies or sectors that will be referred to as clients in the experiment. These sectors, such as medical (hospitals and pharmaceutical companies) and technological, extensively use FL as part of their continuous improvement and development.</w:t>
      </w:r>
    </w:p>
    <w:p w14:paraId="5FFEF55D" w14:textId="38F051B6" w:rsidR="007B2373" w:rsidRDefault="00F16825" w:rsidP="00F2581D">
      <w:pPr>
        <w:pStyle w:val="BodyText"/>
        <w:spacing w:before="1" w:line="360" w:lineRule="auto"/>
        <w:ind w:left="540" w:right="333" w:firstLine="470"/>
        <w:jc w:val="both"/>
      </w:pPr>
      <w:r w:rsidRPr="00F16825">
        <w:t>The third RO involves comparing the findings from the first and second ROs. It is evident that all sections of the literature review are crucial for achieving this objective.</w:t>
      </w:r>
    </w:p>
    <w:p w14:paraId="67705695" w14:textId="6DBB0561" w:rsidR="00DE5DE5" w:rsidRDefault="004F7639" w:rsidP="00B929B7">
      <w:pPr>
        <w:pStyle w:val="BodyText"/>
        <w:spacing w:before="1" w:line="360" w:lineRule="auto"/>
        <w:ind w:left="539" w:right="335" w:firstLine="471"/>
      </w:pPr>
      <w:r>
        <w:t xml:space="preserve">Lastly </w:t>
      </w:r>
      <w:r w:rsidR="00C51666">
        <w:t>the sampling strategy carried out in this research is</w:t>
      </w:r>
      <w:r w:rsidR="00350977">
        <w:t xml:space="preserve"> a sampling method non-probabilistic and sampling judgmental</w:t>
      </w:r>
      <w:r w:rsidR="00773F23">
        <w:t xml:space="preserve">, it is necessary to address and remark that bias </w:t>
      </w:r>
      <w:r w:rsidR="000F1C56">
        <w:t xml:space="preserve">is embedded in the experimentation method </w:t>
      </w:r>
      <w:r w:rsidR="005451EC">
        <w:t>and above populations were selected after c</w:t>
      </w:r>
      <w:r w:rsidR="00167C87">
        <w:t>arefully considering the following points:</w:t>
      </w:r>
    </w:p>
    <w:p w14:paraId="0BBD5261" w14:textId="77777777" w:rsidR="001F5799" w:rsidRPr="001F5799" w:rsidRDefault="001F5799" w:rsidP="00443003">
      <w:pPr>
        <w:pStyle w:val="BodyText"/>
        <w:numPr>
          <w:ilvl w:val="0"/>
          <w:numId w:val="13"/>
        </w:numPr>
        <w:spacing w:before="1" w:after="120"/>
        <w:ind w:left="896" w:right="539" w:hanging="357"/>
      </w:pPr>
      <w:r w:rsidRPr="001F5799">
        <w:t>The frameworks selected are widely used and accepted by the FL community, researchers, and private sector.</w:t>
      </w:r>
    </w:p>
    <w:p w14:paraId="790E025D" w14:textId="6BF2B2E4" w:rsidR="001F5799" w:rsidRPr="001F5799" w:rsidRDefault="001F5799" w:rsidP="00443003">
      <w:pPr>
        <w:pStyle w:val="BodyText"/>
        <w:numPr>
          <w:ilvl w:val="0"/>
          <w:numId w:val="13"/>
        </w:numPr>
        <w:spacing w:before="1" w:after="120"/>
        <w:ind w:left="896" w:right="539" w:hanging="357"/>
      </w:pPr>
      <w:r w:rsidRPr="001F5799">
        <w:t xml:space="preserve">The datasets, </w:t>
      </w:r>
      <w:r w:rsidR="00372EDF" w:rsidRPr="003E7E20">
        <w:t>RSNA Chest X-ray, MNIST, and a synthetic</w:t>
      </w:r>
      <w:r w:rsidR="00372EDF">
        <w:t xml:space="preserve"> data</w:t>
      </w:r>
      <w:r w:rsidR="00372EDF" w:rsidRPr="003E7E20">
        <w:t xml:space="preserve"> </w:t>
      </w:r>
      <w:r w:rsidRPr="001F5799">
        <w:t xml:space="preserve">are typically used in research </w:t>
      </w:r>
      <w:r w:rsidR="00EA3CD2">
        <w:t>and present in many FL experiments as the literature review has revealed.</w:t>
      </w:r>
    </w:p>
    <w:p w14:paraId="297DB3A8" w14:textId="22F5FE88" w:rsidR="001F5799" w:rsidRDefault="001F5799" w:rsidP="00443003">
      <w:pPr>
        <w:pStyle w:val="BodyText"/>
        <w:numPr>
          <w:ilvl w:val="0"/>
          <w:numId w:val="13"/>
        </w:numPr>
        <w:spacing w:before="1" w:after="120"/>
        <w:ind w:left="896" w:right="539" w:hanging="357"/>
      </w:pPr>
      <w:r w:rsidRPr="001F5799">
        <w:t xml:space="preserve">The technological and </w:t>
      </w:r>
      <w:r w:rsidR="00EA3CD2">
        <w:t>medical</w:t>
      </w:r>
      <w:r w:rsidRPr="001F5799">
        <w:t xml:space="preserve"> sectors, the first created the concept of FL and the second is </w:t>
      </w:r>
      <w:r w:rsidR="003C3C7F">
        <w:t>experimenting heavily with th</w:t>
      </w:r>
      <w:r w:rsidR="00B336F0">
        <w:t>is concept</w:t>
      </w:r>
      <w:r w:rsidRPr="001F5799">
        <w:t>.</w:t>
      </w:r>
    </w:p>
    <w:p w14:paraId="473EEEBD" w14:textId="160DDA87" w:rsidR="00672E27" w:rsidRDefault="00672E27" w:rsidP="002C20F8">
      <w:pPr>
        <w:pStyle w:val="BodyText"/>
        <w:spacing w:before="1" w:line="360" w:lineRule="auto"/>
        <w:ind w:left="539" w:right="335" w:firstLine="471"/>
      </w:pPr>
      <w:r w:rsidRPr="00672E27">
        <w:t xml:space="preserve">Given the reasons above, the chosen samples are representative of their entire population. Refer to Table 3.6.1 to locate each sample within its population, RO, and corresponding literature </w:t>
      </w:r>
      <w:r w:rsidRPr="00672E27">
        <w:lastRenderedPageBreak/>
        <w:t>review section.</w:t>
      </w:r>
    </w:p>
    <w:p w14:paraId="7F39A048" w14:textId="5D8AE714" w:rsidR="00191EFF" w:rsidRDefault="00F026E9" w:rsidP="00191EFF">
      <w:pPr>
        <w:pStyle w:val="BodyText"/>
        <w:spacing w:before="1" w:line="360" w:lineRule="auto"/>
        <w:ind w:left="540" w:right="333" w:firstLine="470"/>
        <w:jc w:val="center"/>
        <w:rPr>
          <w:sz w:val="18"/>
        </w:rPr>
      </w:pPr>
      <w:r>
        <w:rPr>
          <w:noProof/>
        </w:rPr>
        <w:drawing>
          <wp:inline distT="0" distB="0" distL="0" distR="0" wp14:anchorId="343EB012" wp14:editId="6B84DC98">
            <wp:extent cx="4769941" cy="982387"/>
            <wp:effectExtent l="0" t="0" r="0" b="8255"/>
            <wp:docPr id="1636436528" name="Picture 6" descr="A black and whit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436528" name="Picture 6" descr="A black and white text on a white background&#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4811817" cy="991012"/>
                    </a:xfrm>
                    <a:prstGeom prst="rect">
                      <a:avLst/>
                    </a:prstGeom>
                  </pic:spPr>
                </pic:pic>
              </a:graphicData>
            </a:graphic>
          </wp:inline>
        </w:drawing>
      </w:r>
      <w:r w:rsidR="00191EFF">
        <w:br/>
      </w:r>
      <w:r w:rsidR="00191EFF">
        <w:rPr>
          <w:sz w:val="18"/>
        </w:rPr>
        <w:t>Table</w:t>
      </w:r>
      <w:r w:rsidR="00191EFF" w:rsidRPr="00984DDF">
        <w:rPr>
          <w:sz w:val="18"/>
        </w:rPr>
        <w:t xml:space="preserve"> </w:t>
      </w:r>
      <w:r w:rsidR="00191EFF">
        <w:rPr>
          <w:sz w:val="18"/>
        </w:rPr>
        <w:t xml:space="preserve">3.6.1 </w:t>
      </w:r>
      <w:r w:rsidR="00E173D7">
        <w:rPr>
          <w:sz w:val="18"/>
        </w:rPr>
        <w:t>Samples within its population, RO and literature review section.</w:t>
      </w:r>
    </w:p>
    <w:p w14:paraId="1F1B1200" w14:textId="653EFDA5" w:rsidR="002A583A" w:rsidRPr="00984DDF" w:rsidRDefault="000910E1" w:rsidP="00865BBA">
      <w:pPr>
        <w:pStyle w:val="Heading1"/>
        <w:numPr>
          <w:ilvl w:val="1"/>
          <w:numId w:val="5"/>
        </w:numPr>
        <w:tabs>
          <w:tab w:val="left" w:pos="1011"/>
        </w:tabs>
        <w:spacing w:before="31"/>
        <w:rPr>
          <w:color w:val="auto"/>
        </w:rPr>
      </w:pPr>
      <w:bookmarkStart w:id="37" w:name="_Hlk171801997"/>
      <w:bookmarkStart w:id="38" w:name="_Toc173755912"/>
      <w:r w:rsidRPr="00984DDF">
        <w:rPr>
          <w:color w:val="auto"/>
        </w:rPr>
        <w:t>Research</w:t>
      </w:r>
      <w:r w:rsidRPr="00984DDF">
        <w:rPr>
          <w:color w:val="auto"/>
          <w:spacing w:val="-4"/>
        </w:rPr>
        <w:t xml:space="preserve"> </w:t>
      </w:r>
      <w:r w:rsidRPr="00984DDF">
        <w:rPr>
          <w:color w:val="auto"/>
        </w:rPr>
        <w:t>Methodology</w:t>
      </w:r>
      <w:bookmarkEnd w:id="37"/>
      <w:bookmarkEnd w:id="38"/>
    </w:p>
    <w:p w14:paraId="2B403BCF" w14:textId="40941A9E" w:rsidR="002A583A" w:rsidRPr="00076DBC" w:rsidRDefault="000910E1" w:rsidP="00246902">
      <w:pPr>
        <w:pStyle w:val="Heading2"/>
        <w:numPr>
          <w:ilvl w:val="2"/>
          <w:numId w:val="5"/>
        </w:numPr>
      </w:pPr>
      <w:bookmarkStart w:id="39" w:name="_Toc173755913"/>
      <w:r w:rsidRPr="00076DBC">
        <w:t>Methodology</w:t>
      </w:r>
      <w:r w:rsidRPr="00076DBC">
        <w:rPr>
          <w:spacing w:val="-3"/>
        </w:rPr>
        <w:t xml:space="preserve"> </w:t>
      </w:r>
      <w:r w:rsidRPr="00076DBC">
        <w:t>Framewor</w:t>
      </w:r>
      <w:r w:rsidR="00706B79" w:rsidRPr="00076DBC">
        <w:t>ks</w:t>
      </w:r>
      <w:bookmarkEnd w:id="39"/>
    </w:p>
    <w:p w14:paraId="16B45BE7" w14:textId="77777777" w:rsidR="00804D0B" w:rsidRPr="00984DDF" w:rsidRDefault="00804D0B" w:rsidP="00804D0B">
      <w:pPr>
        <w:pStyle w:val="BodyText"/>
        <w:spacing w:line="360" w:lineRule="auto"/>
        <w:ind w:left="540" w:right="332" w:firstLine="470"/>
        <w:jc w:val="both"/>
      </w:pPr>
      <w:r w:rsidRPr="00984DDF">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71324F3F" w14:textId="6DE70C78" w:rsidR="002A583A" w:rsidRPr="00984DDF" w:rsidRDefault="00804D0B" w:rsidP="00706B79">
      <w:pPr>
        <w:pStyle w:val="BodyText"/>
        <w:spacing w:line="360" w:lineRule="auto"/>
        <w:ind w:left="540" w:right="332" w:firstLine="470"/>
        <w:jc w:val="both"/>
      </w:pPr>
      <w:r w:rsidRPr="00984DDF">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3C0FC0B1" w14:textId="38BBFCD4" w:rsidR="002A583A" w:rsidRPr="00984DDF" w:rsidRDefault="000910E1" w:rsidP="00246902">
      <w:pPr>
        <w:pStyle w:val="Heading2"/>
        <w:numPr>
          <w:ilvl w:val="2"/>
          <w:numId w:val="5"/>
        </w:numPr>
      </w:pPr>
      <w:bookmarkStart w:id="40" w:name="_Toc173755914"/>
      <w:r w:rsidRPr="00984DDF">
        <w:t>Project</w:t>
      </w:r>
      <w:r w:rsidRPr="00984DDF">
        <w:rPr>
          <w:spacing w:val="-6"/>
        </w:rPr>
        <w:t xml:space="preserve"> </w:t>
      </w:r>
      <w:r w:rsidRPr="00984DDF">
        <w:t>Management</w:t>
      </w:r>
      <w:r w:rsidRPr="00984DDF">
        <w:rPr>
          <w:spacing w:val="-3"/>
        </w:rPr>
        <w:t xml:space="preserve"> </w:t>
      </w:r>
      <w:r w:rsidRPr="00984DDF">
        <w:t>Framework</w:t>
      </w:r>
      <w:bookmarkEnd w:id="40"/>
    </w:p>
    <w:p w14:paraId="5ACEEA76" w14:textId="1E394E6B" w:rsidR="002A583A" w:rsidRPr="00984DDF" w:rsidRDefault="00804D0B" w:rsidP="00706B79">
      <w:pPr>
        <w:pStyle w:val="BodyText"/>
        <w:spacing w:before="1" w:line="360" w:lineRule="auto"/>
        <w:ind w:left="540" w:right="333" w:firstLine="448"/>
        <w:jc w:val="both"/>
      </w:pPr>
      <w:r w:rsidRPr="00984DDF">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2727BF91" w14:textId="10349831" w:rsidR="002A583A" w:rsidRPr="00984DDF" w:rsidRDefault="000910E1" w:rsidP="00246902">
      <w:pPr>
        <w:pStyle w:val="Heading2"/>
        <w:numPr>
          <w:ilvl w:val="2"/>
          <w:numId w:val="5"/>
        </w:numPr>
      </w:pPr>
      <w:bookmarkStart w:id="41" w:name="_Toc173755915"/>
      <w:r w:rsidRPr="00984DDF">
        <w:t>Business</w:t>
      </w:r>
      <w:r w:rsidRPr="00984DDF">
        <w:rPr>
          <w:spacing w:val="-4"/>
        </w:rPr>
        <w:t xml:space="preserve"> </w:t>
      </w:r>
      <w:r w:rsidR="00804D0B" w:rsidRPr="00984DDF">
        <w:t>Requirements</w:t>
      </w:r>
      <w:bookmarkEnd w:id="41"/>
    </w:p>
    <w:p w14:paraId="19E8CE9F" w14:textId="4DC98CEE" w:rsidR="00804D0B" w:rsidRPr="00984DDF" w:rsidRDefault="00804D0B" w:rsidP="00706B79">
      <w:pPr>
        <w:pStyle w:val="BodyText"/>
        <w:spacing w:line="360" w:lineRule="auto"/>
        <w:ind w:left="540" w:right="332" w:firstLine="470"/>
        <w:jc w:val="both"/>
      </w:pPr>
      <w:r w:rsidRPr="00984DDF">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7640476A" w14:textId="34C9AE33" w:rsidR="002A583A" w:rsidRPr="00984DDF" w:rsidRDefault="00804D0B" w:rsidP="00706B79">
      <w:pPr>
        <w:pStyle w:val="BodyText"/>
        <w:spacing w:line="360" w:lineRule="auto"/>
        <w:ind w:left="540" w:right="332" w:firstLine="470"/>
        <w:jc w:val="both"/>
      </w:pPr>
      <w:r w:rsidRPr="00984DDF">
        <w:lastRenderedPageBreak/>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1B00AD43" w14:textId="144E0956" w:rsidR="002A583A" w:rsidRPr="00984DDF" w:rsidRDefault="000910E1" w:rsidP="00E85963">
      <w:pPr>
        <w:pStyle w:val="Heading2"/>
        <w:numPr>
          <w:ilvl w:val="2"/>
          <w:numId w:val="5"/>
        </w:numPr>
      </w:pPr>
      <w:bookmarkStart w:id="42" w:name="_Toc173755916"/>
      <w:r w:rsidRPr="00984DDF">
        <w:t>Data</w:t>
      </w:r>
      <w:r w:rsidRPr="00984DDF">
        <w:rPr>
          <w:spacing w:val="-3"/>
        </w:rPr>
        <w:t xml:space="preserve"> </w:t>
      </w:r>
      <w:r w:rsidR="0068733D" w:rsidRPr="00984DDF">
        <w:rPr>
          <w:spacing w:val="-3"/>
        </w:rPr>
        <w:t>Synthetic and</w:t>
      </w:r>
      <w:r w:rsidR="00D32123" w:rsidRPr="00984DDF">
        <w:rPr>
          <w:spacing w:val="-3"/>
        </w:rPr>
        <w:t xml:space="preserve"> Medical</w:t>
      </w:r>
      <w:bookmarkEnd w:id="42"/>
    </w:p>
    <w:p w14:paraId="736577AF" w14:textId="1D7E63CE" w:rsidR="00B17796" w:rsidRPr="00770A51" w:rsidRDefault="00B17796" w:rsidP="00E85963">
      <w:pPr>
        <w:pStyle w:val="Heading2"/>
        <w:numPr>
          <w:ilvl w:val="2"/>
          <w:numId w:val="5"/>
        </w:numPr>
      </w:pPr>
      <w:bookmarkStart w:id="43" w:name="_Toc173755917"/>
      <w:r w:rsidRPr="00984DDF">
        <w:rPr>
          <w:spacing w:val="-3"/>
        </w:rPr>
        <w:t>Data Preparation</w:t>
      </w:r>
      <w:bookmarkEnd w:id="43"/>
    </w:p>
    <w:p w14:paraId="0988E72F" w14:textId="0E274974" w:rsidR="00770A51" w:rsidRPr="00984DDF" w:rsidRDefault="004664FB" w:rsidP="00E85963">
      <w:pPr>
        <w:pStyle w:val="Heading2"/>
        <w:numPr>
          <w:ilvl w:val="2"/>
          <w:numId w:val="5"/>
        </w:numPr>
      </w:pPr>
      <w:bookmarkStart w:id="44" w:name="_Toc173755918"/>
      <w:r>
        <w:rPr>
          <w:spacing w:val="-3"/>
        </w:rPr>
        <w:t>Equipment and Software Configuration</w:t>
      </w:r>
      <w:bookmarkEnd w:id="44"/>
    </w:p>
    <w:p w14:paraId="736C6668" w14:textId="31D64E89" w:rsidR="002A583A" w:rsidRPr="005771FA" w:rsidRDefault="00B17796" w:rsidP="00CF5E8B">
      <w:pPr>
        <w:pStyle w:val="Heading2"/>
        <w:numPr>
          <w:ilvl w:val="2"/>
          <w:numId w:val="5"/>
        </w:numPr>
      </w:pPr>
      <w:bookmarkStart w:id="45" w:name="_Toc173755919"/>
      <w:r w:rsidRPr="00984DDF">
        <w:rPr>
          <w:spacing w:val="-3"/>
        </w:rPr>
        <w:t>Limitations and Ethical Considerations</w:t>
      </w:r>
      <w:bookmarkEnd w:id="45"/>
    </w:p>
    <w:p w14:paraId="204EF2BE" w14:textId="2488AE34" w:rsidR="002A583A" w:rsidRDefault="006710BF" w:rsidP="00E349C3">
      <w:pPr>
        <w:pStyle w:val="Heading1"/>
        <w:numPr>
          <w:ilvl w:val="1"/>
          <w:numId w:val="5"/>
        </w:numPr>
        <w:tabs>
          <w:tab w:val="left" w:pos="1011"/>
        </w:tabs>
        <w:spacing w:before="31"/>
        <w:rPr>
          <w:color w:val="333333"/>
        </w:rPr>
      </w:pPr>
      <w:bookmarkStart w:id="46" w:name="_Toc173755920"/>
      <w:r>
        <w:rPr>
          <w:color w:val="333333"/>
        </w:rPr>
        <w:t>Evaluating Popular Federated Learning Frameworks</w:t>
      </w:r>
      <w:bookmarkEnd w:id="46"/>
    </w:p>
    <w:p w14:paraId="6F6F5757" w14:textId="0D524351" w:rsidR="00701F06" w:rsidRDefault="00701F06" w:rsidP="00701F06">
      <w:pPr>
        <w:pStyle w:val="BodyText"/>
        <w:spacing w:line="360" w:lineRule="auto"/>
        <w:ind w:left="540" w:right="332" w:firstLine="470"/>
        <w:jc w:val="both"/>
      </w:pPr>
      <w:r>
        <w:t>This chapter starts with the experimentation</w:t>
      </w:r>
      <w:r w:rsidR="00C07566">
        <w:t xml:space="preserve"> phase</w:t>
      </w:r>
      <w:r w:rsidR="00F621E4">
        <w:t>,</w:t>
      </w:r>
      <w:r w:rsidR="000657D6">
        <w:t xml:space="preserve"> where</w:t>
      </w:r>
      <w:r w:rsidR="00F621E4">
        <w:t xml:space="preserve"> five FL frameworks </w:t>
      </w:r>
      <w:r w:rsidR="000657D6">
        <w:t>are</w:t>
      </w:r>
      <w:r w:rsidR="00F621E4">
        <w:t xml:space="preserve"> evaluat</w:t>
      </w:r>
      <w:r w:rsidR="006776BC">
        <w:t>ed</w:t>
      </w:r>
      <w:r w:rsidR="00C62B24">
        <w:t xml:space="preserve"> focusing on key aspects such as </w:t>
      </w:r>
      <w:r w:rsidR="00B63B35">
        <w:t>ease of use, flexibility and customisability</w:t>
      </w:r>
      <w:r w:rsidR="0032271C">
        <w:t xml:space="preserve"> and real-world applicability. </w:t>
      </w:r>
      <w:r w:rsidR="00770BFC">
        <w:t>Each aspect can be broke</w:t>
      </w:r>
      <w:r w:rsidR="0088617C">
        <w:t xml:space="preserve">n down </w:t>
      </w:r>
      <w:r w:rsidR="00AB62EB">
        <w:t>as follows</w:t>
      </w:r>
      <w:r w:rsidR="0088617C">
        <w:t>:</w:t>
      </w:r>
    </w:p>
    <w:p w14:paraId="73AE8E78" w14:textId="1E03ECDB" w:rsidR="0032271C" w:rsidRDefault="0088617C" w:rsidP="0032271C">
      <w:pPr>
        <w:pStyle w:val="BodyText"/>
        <w:numPr>
          <w:ilvl w:val="0"/>
          <w:numId w:val="13"/>
        </w:numPr>
        <w:spacing w:before="1" w:after="120"/>
        <w:ind w:left="896" w:right="539" w:hanging="357"/>
      </w:pPr>
      <w:r>
        <w:t>Ease of use</w:t>
      </w:r>
      <w:r w:rsidR="00D2556D">
        <w:t>:</w:t>
      </w:r>
      <w:r>
        <w:t xml:space="preserve"> </w:t>
      </w:r>
    </w:p>
    <w:p w14:paraId="3875DD56" w14:textId="51AA6852" w:rsidR="00010292" w:rsidRDefault="00105954" w:rsidP="00105954">
      <w:pPr>
        <w:pStyle w:val="BodyText"/>
        <w:numPr>
          <w:ilvl w:val="0"/>
          <w:numId w:val="13"/>
        </w:numPr>
        <w:spacing w:before="1" w:after="120"/>
        <w:ind w:right="539"/>
      </w:pPr>
      <w:r w:rsidRPr="00105954">
        <w:t>Setup and Configuration: Evaluates the complexity of installing the framework.</w:t>
      </w:r>
    </w:p>
    <w:p w14:paraId="13B9062F" w14:textId="7F68AEC2" w:rsidR="00105954" w:rsidRPr="001F5799" w:rsidRDefault="009747DA" w:rsidP="00105954">
      <w:pPr>
        <w:pStyle w:val="BodyText"/>
        <w:numPr>
          <w:ilvl w:val="0"/>
          <w:numId w:val="13"/>
        </w:numPr>
        <w:spacing w:before="1" w:after="120"/>
        <w:ind w:right="539"/>
      </w:pPr>
      <w:r w:rsidRPr="009747DA">
        <w:t>Examples and Tutorials: Assesses the quality of examples and tutorials available to help new users get started.</w:t>
      </w:r>
    </w:p>
    <w:p w14:paraId="0A9C84D6" w14:textId="257341F1" w:rsidR="0032271C" w:rsidRDefault="004509A2" w:rsidP="0032271C">
      <w:pPr>
        <w:pStyle w:val="BodyText"/>
        <w:numPr>
          <w:ilvl w:val="0"/>
          <w:numId w:val="13"/>
        </w:numPr>
        <w:spacing w:before="1" w:after="120"/>
        <w:ind w:left="896" w:right="539" w:hanging="357"/>
      </w:pPr>
      <w:r>
        <w:t>Flexibility and cust</w:t>
      </w:r>
      <w:r w:rsidR="00277AE5">
        <w:t>omisability</w:t>
      </w:r>
      <w:r w:rsidR="009747DA">
        <w:t>:</w:t>
      </w:r>
    </w:p>
    <w:p w14:paraId="3B1973E2" w14:textId="7DF30B83" w:rsidR="009747DA" w:rsidRDefault="009747DA" w:rsidP="009747DA">
      <w:pPr>
        <w:pStyle w:val="BodyText"/>
        <w:numPr>
          <w:ilvl w:val="0"/>
          <w:numId w:val="13"/>
        </w:numPr>
        <w:spacing w:before="1" w:after="120"/>
        <w:ind w:right="539"/>
      </w:pPr>
      <w:r w:rsidRPr="009747DA">
        <w:t>Custom Algorithm Implementation: Examines how algorithms can be implemented and integrated.</w:t>
      </w:r>
    </w:p>
    <w:p w14:paraId="5543247A" w14:textId="5F2E6D56" w:rsidR="009747DA" w:rsidRPr="001F5799" w:rsidRDefault="009747DA" w:rsidP="009747DA">
      <w:pPr>
        <w:pStyle w:val="BodyText"/>
        <w:numPr>
          <w:ilvl w:val="0"/>
          <w:numId w:val="13"/>
        </w:numPr>
        <w:spacing w:before="1" w:after="120"/>
        <w:ind w:right="539"/>
      </w:pPr>
      <w:r w:rsidRPr="009747DA">
        <w:t>Adaptability to Various Use Cases: Evaluates how the framework can adapt to different business domains and use cases.</w:t>
      </w:r>
    </w:p>
    <w:p w14:paraId="31A0C74E" w14:textId="13255C3A" w:rsidR="0032271C" w:rsidRDefault="00737DB4" w:rsidP="0032271C">
      <w:pPr>
        <w:pStyle w:val="BodyText"/>
        <w:numPr>
          <w:ilvl w:val="0"/>
          <w:numId w:val="13"/>
        </w:numPr>
        <w:spacing w:before="1" w:after="120"/>
        <w:ind w:left="896" w:right="539" w:hanging="357"/>
      </w:pPr>
      <w:r>
        <w:t xml:space="preserve">Real-world </w:t>
      </w:r>
      <w:r w:rsidR="007B50D9">
        <w:t>applicability:</w:t>
      </w:r>
      <w:r w:rsidR="00B8740C">
        <w:t xml:space="preserve"> </w:t>
      </w:r>
    </w:p>
    <w:p w14:paraId="63EB8F65" w14:textId="0B2121C1" w:rsidR="009747DA" w:rsidRDefault="007F5B67" w:rsidP="009747DA">
      <w:pPr>
        <w:pStyle w:val="BodyText"/>
        <w:numPr>
          <w:ilvl w:val="0"/>
          <w:numId w:val="13"/>
        </w:numPr>
        <w:spacing w:before="1" w:after="120"/>
        <w:ind w:right="539"/>
      </w:pPr>
      <w:r w:rsidRPr="007F5B67">
        <w:t>Industry Adoption: Assesses the level of adoption in industry settings.</w:t>
      </w:r>
    </w:p>
    <w:p w14:paraId="0637F4CC" w14:textId="77777777" w:rsidR="007F5B67" w:rsidRDefault="007F5B67" w:rsidP="007F5B67">
      <w:pPr>
        <w:pStyle w:val="BodyText"/>
        <w:spacing w:before="1" w:after="120"/>
        <w:ind w:left="1730" w:right="539"/>
      </w:pPr>
    </w:p>
    <w:p w14:paraId="75EED909" w14:textId="584E6891" w:rsidR="007F5B67" w:rsidRDefault="007F5B67" w:rsidP="007F5B67">
      <w:pPr>
        <w:pStyle w:val="BodyText"/>
        <w:spacing w:line="360" w:lineRule="auto"/>
        <w:ind w:left="540" w:right="332" w:firstLine="470"/>
        <w:jc w:val="both"/>
      </w:pPr>
      <w:r>
        <w:t xml:space="preserve">After evaluating </w:t>
      </w:r>
      <w:r w:rsidR="00E626FD">
        <w:t xml:space="preserve">all five FL frameworks the following scores were </w:t>
      </w:r>
      <w:r w:rsidR="00B5774A">
        <w:t>assigne</w:t>
      </w:r>
      <w:r w:rsidR="00C07566">
        <w:t>d (</w:t>
      </w:r>
      <w:r w:rsidR="00922AED">
        <w:t>see Table 5</w:t>
      </w:r>
      <w:r w:rsidR="00C07566">
        <w:t>)</w:t>
      </w:r>
      <w:r w:rsidR="00922AED">
        <w:t>:</w:t>
      </w:r>
    </w:p>
    <w:p w14:paraId="0FDE3519" w14:textId="4BFA379C" w:rsidR="00D73316" w:rsidRDefault="00922AED" w:rsidP="00D73316">
      <w:pPr>
        <w:pStyle w:val="BodyText"/>
        <w:spacing w:before="1" w:line="360" w:lineRule="auto"/>
        <w:ind w:left="540" w:right="333" w:firstLine="470"/>
        <w:jc w:val="center"/>
        <w:rPr>
          <w:sz w:val="18"/>
        </w:rPr>
      </w:pPr>
      <w:r>
        <w:rPr>
          <w:noProof/>
        </w:rPr>
        <w:drawing>
          <wp:inline distT="0" distB="0" distL="0" distR="0" wp14:anchorId="7924859A" wp14:editId="645EFE6E">
            <wp:extent cx="2783205" cy="1575304"/>
            <wp:effectExtent l="0" t="0" r="0" b="6350"/>
            <wp:docPr id="2044713412" name="Picture 5" descr="A black and white text bo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713412" name="Picture 5" descr="A black and white text box&#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2793881" cy="1581347"/>
                    </a:xfrm>
                    <a:prstGeom prst="rect">
                      <a:avLst/>
                    </a:prstGeom>
                  </pic:spPr>
                </pic:pic>
              </a:graphicData>
            </a:graphic>
          </wp:inline>
        </w:drawing>
      </w:r>
      <w:r w:rsidR="00D73316">
        <w:br/>
      </w:r>
      <w:r w:rsidR="00D73316">
        <w:rPr>
          <w:sz w:val="18"/>
        </w:rPr>
        <w:t>Table</w:t>
      </w:r>
      <w:r w:rsidR="00D73316" w:rsidRPr="00984DDF">
        <w:rPr>
          <w:sz w:val="18"/>
        </w:rPr>
        <w:t xml:space="preserve"> </w:t>
      </w:r>
      <w:r w:rsidR="00D73316">
        <w:rPr>
          <w:sz w:val="18"/>
        </w:rPr>
        <w:t xml:space="preserve">5. </w:t>
      </w:r>
      <w:r w:rsidR="007E7FE6">
        <w:rPr>
          <w:sz w:val="18"/>
        </w:rPr>
        <w:t>Scoring criteria for FL frameworks.</w:t>
      </w:r>
    </w:p>
    <w:p w14:paraId="08C9B4A3" w14:textId="1071E3A7" w:rsidR="002A583A" w:rsidRDefault="006710BF" w:rsidP="007555DE">
      <w:pPr>
        <w:pStyle w:val="Heading2"/>
        <w:numPr>
          <w:ilvl w:val="2"/>
          <w:numId w:val="5"/>
        </w:numPr>
      </w:pPr>
      <w:bookmarkStart w:id="47" w:name="_Toc173755921"/>
      <w:r>
        <w:lastRenderedPageBreak/>
        <w:t>PySyft</w:t>
      </w:r>
      <w:bookmarkEnd w:id="47"/>
    </w:p>
    <w:p w14:paraId="241EDF67" w14:textId="625ADF47" w:rsidR="006B6997" w:rsidRPr="006B6997" w:rsidRDefault="006B6997" w:rsidP="006B6997">
      <w:pPr>
        <w:pStyle w:val="BodyText"/>
        <w:spacing w:line="360" w:lineRule="auto"/>
        <w:ind w:left="540" w:right="332" w:firstLine="470"/>
        <w:jc w:val="both"/>
      </w:pPr>
      <w:r w:rsidRPr="006B6997">
        <w:t>This framework offers interaction with an API</w:t>
      </w:r>
      <w:r w:rsidR="00F03D7E">
        <w:t xml:space="preserve"> via</w:t>
      </w:r>
      <w:r w:rsidRPr="006B6997">
        <w:t xml:space="preserve"> JN. To start the evaluation, the repository was cloned. The documentation is clear, and support is available through Slack. The API itself, when accessed via a browser, does not offer any functionality; actions must be performed via JN. It is designed for programmatic use rather than manual interaction. The repository (OpenMined, 2019) contains twelve JNs that serve as tutorials.</w:t>
      </w:r>
    </w:p>
    <w:p w14:paraId="4F6D480F" w14:textId="77777777" w:rsidR="006B6997" w:rsidRPr="006B6997" w:rsidRDefault="006B6997" w:rsidP="006B6997">
      <w:pPr>
        <w:pStyle w:val="BodyText"/>
        <w:spacing w:line="360" w:lineRule="auto"/>
        <w:ind w:left="540" w:right="332" w:firstLine="470"/>
        <w:jc w:val="both"/>
      </w:pPr>
      <w:r w:rsidRPr="006B6997">
        <w:t xml:space="preserve">The participants, also known as </w:t>
      </w:r>
      <w:r w:rsidRPr="006B6997">
        <w:rPr>
          <w:i/>
          <w:iCs/>
        </w:rPr>
        <w:t>PySyft</w:t>
      </w:r>
      <w:r w:rsidRPr="006B6997">
        <w:t xml:space="preserve"> workers, include the data owner and the data scientists. The data has two variants: mock and private. Data scientists can only access and read the mock dataset. The first four JNs cover the basics of </w:t>
      </w:r>
      <w:r w:rsidRPr="006B6997">
        <w:rPr>
          <w:i/>
          <w:iCs/>
        </w:rPr>
        <w:t>PySyft</w:t>
      </w:r>
      <w:r w:rsidRPr="006B6997">
        <w:t>, including how to load and preprocess data securely, how scientists can submit code for remote execution for the owner to review and approve, and how data scientists can download their results.</w:t>
      </w:r>
    </w:p>
    <w:p w14:paraId="2E7258E4" w14:textId="77777777" w:rsidR="006B6997" w:rsidRPr="006B6997" w:rsidRDefault="006B6997" w:rsidP="006B6997">
      <w:pPr>
        <w:pStyle w:val="BodyText"/>
        <w:spacing w:line="360" w:lineRule="auto"/>
        <w:ind w:left="540" w:right="332" w:firstLine="470"/>
        <w:jc w:val="both"/>
      </w:pPr>
      <w:r w:rsidRPr="006B6997">
        <w:t xml:space="preserve">The fifth JN shows how the data owner trains a multi-party computation model using </w:t>
      </w:r>
      <w:r w:rsidRPr="006B6997">
        <w:rPr>
          <w:i/>
          <w:iCs/>
        </w:rPr>
        <w:t>PyTorch</w:t>
      </w:r>
      <w:r w:rsidRPr="006B6997">
        <w:t>. The remaining JNs cover customizing policies for data access, handling multiple code requests for approval by the data owner, managing the data site register control flow, and granting access to new users. They also cover code history, blob storage, submitting Docker files, custom API notebooks, and resetting user passwords.</w:t>
      </w:r>
    </w:p>
    <w:p w14:paraId="47905EED" w14:textId="44058D7F" w:rsidR="00F91E4C" w:rsidRPr="00893E36" w:rsidRDefault="006B6997" w:rsidP="00F03D7E">
      <w:pPr>
        <w:pStyle w:val="BodyText"/>
        <w:spacing w:line="360" w:lineRule="auto"/>
        <w:ind w:left="540" w:right="332" w:firstLine="470"/>
        <w:jc w:val="both"/>
      </w:pPr>
      <w:bookmarkStart w:id="48" w:name="_Hlk173703031"/>
      <w:r w:rsidRPr="006B6997">
        <w:t xml:space="preserve">After reviewing this framework, the conclusion is that </w:t>
      </w:r>
      <w:r w:rsidRPr="006B6997">
        <w:rPr>
          <w:i/>
          <w:iCs/>
        </w:rPr>
        <w:t>PySyft</w:t>
      </w:r>
      <w:r w:rsidRPr="006B6997">
        <w:t xml:space="preserve"> is a robust framework for privacy-preserving machine learning but is more suited for academic and research fields. None of the tutorials provided a real-world scenario where different devices train a model locally and a server aggregates the results. Instead, the framework focuses on privacy and user permission management rather than providing real federated learning scenarios. </w:t>
      </w:r>
    </w:p>
    <w:p w14:paraId="2476F5FD" w14:textId="1C61AE8C" w:rsidR="006710BF" w:rsidRDefault="006710BF" w:rsidP="006710BF">
      <w:pPr>
        <w:pStyle w:val="Heading2"/>
        <w:numPr>
          <w:ilvl w:val="2"/>
          <w:numId w:val="5"/>
        </w:numPr>
      </w:pPr>
      <w:bookmarkStart w:id="49" w:name="_Toc173755922"/>
      <w:bookmarkEnd w:id="48"/>
      <w:r>
        <w:t>F</w:t>
      </w:r>
      <w:r w:rsidR="00D65170">
        <w:t>ATE</w:t>
      </w:r>
      <w:bookmarkEnd w:id="49"/>
    </w:p>
    <w:p w14:paraId="1718A451" w14:textId="520E32CD" w:rsidR="00827B4F" w:rsidRDefault="00206BAE" w:rsidP="00827B4F">
      <w:pPr>
        <w:pStyle w:val="BodyText"/>
        <w:spacing w:line="360" w:lineRule="auto"/>
        <w:ind w:left="540" w:right="332" w:firstLine="470"/>
        <w:jc w:val="both"/>
      </w:pPr>
      <w:r>
        <w:t xml:space="preserve">FATE </w:t>
      </w:r>
      <w:r w:rsidR="00307B78">
        <w:t>repository ha</w:t>
      </w:r>
      <w:r w:rsidR="00572B0E">
        <w:t xml:space="preserve">s good structure (FATE, 2021) </w:t>
      </w:r>
      <w:r w:rsidR="003B3D21">
        <w:t>and clear documentation guiding the user through its directories</w:t>
      </w:r>
      <w:r w:rsidR="00970A13">
        <w:t xml:space="preserve">, examples and tutorials. </w:t>
      </w:r>
      <w:r w:rsidR="001939B8">
        <w:t>Active support via issues and discussions in the repository enables users to look for help and contribute to the project.</w:t>
      </w:r>
    </w:p>
    <w:p w14:paraId="56E9E0C5" w14:textId="5E9AFE67" w:rsidR="001939B8" w:rsidRDefault="0002225D" w:rsidP="00827B4F">
      <w:pPr>
        <w:pStyle w:val="BodyText"/>
        <w:spacing w:line="360" w:lineRule="auto"/>
        <w:ind w:left="540" w:right="332" w:firstLine="470"/>
        <w:jc w:val="both"/>
      </w:pPr>
      <w:r>
        <w:t xml:space="preserve">To evaluate the framework two tutorials were evaluated. The first one was </w:t>
      </w:r>
      <w:r w:rsidR="002067C3" w:rsidRPr="00EE4077">
        <w:rPr>
          <w:i/>
          <w:iCs/>
        </w:rPr>
        <w:t>Hetero-NN</w:t>
      </w:r>
      <w:r w:rsidR="002067C3">
        <w:t xml:space="preserve"> Tutorial</w:t>
      </w:r>
      <w:r w:rsidR="0058518A">
        <w:t xml:space="preserve"> which </w:t>
      </w:r>
      <w:r w:rsidR="00FD59B2">
        <w:t>leveraged the FATE Hetero-NN framework for training a NN model based on vertically partitioned data</w:t>
      </w:r>
      <w:r w:rsidR="00F43898">
        <w:t>, where guest and host have different features of the same dataset. Essential FATE libraries were imported</w:t>
      </w:r>
      <w:r w:rsidR="00257093">
        <w:t>, and a context was created to configure the federated environment</w:t>
      </w:r>
      <w:r w:rsidR="00596065">
        <w:t xml:space="preserve">. </w:t>
      </w:r>
      <w:r w:rsidR="000C6A3E">
        <w:t xml:space="preserve">The data is loaded from CSV, with labels from guests, and without labels from hosts, into the data frame format of FATE. In this process, based on the type of party, it initializes a model; that is, for a guest, it will initialize both the bottom and top models, whereas for a host, it initializes only the bottom model. By </w:t>
      </w:r>
      <w:r w:rsidR="000C6A3E">
        <w:lastRenderedPageBreak/>
        <w:t xml:space="preserve">using </w:t>
      </w:r>
      <w:r w:rsidR="000C6A3E" w:rsidRPr="000C6A3E">
        <w:rPr>
          <w:i/>
          <w:iCs/>
        </w:rPr>
        <w:t>HeteroNNTrainerGuest</w:t>
      </w:r>
      <w:r w:rsidR="000C6A3E">
        <w:t xml:space="preserve"> or </w:t>
      </w:r>
      <w:r w:rsidR="000C6A3E" w:rsidRPr="000C6A3E">
        <w:rPr>
          <w:i/>
          <w:iCs/>
        </w:rPr>
        <w:t>HeteroNNTrainerHost</w:t>
      </w:r>
      <w:r w:rsidR="000C6A3E">
        <w:t xml:space="preserve">, it will prepare the training of the model, where the function train trains the model, and the function predict predicts the outcome of the data set by applying a trained model. The run function coordinates the training and </w:t>
      </w:r>
      <w:r w:rsidR="000C2372">
        <w:t>prediction,</w:t>
      </w:r>
      <w:r w:rsidR="002A1AA7">
        <w:t xml:space="preserve"> and the </w:t>
      </w:r>
      <w:r w:rsidR="00AC6846">
        <w:t xml:space="preserve">script is run with launch, which simulates </w:t>
      </w:r>
      <w:r w:rsidR="000C2372">
        <w:t>a FL scenario.</w:t>
      </w:r>
    </w:p>
    <w:p w14:paraId="5B79330C" w14:textId="77777777" w:rsidR="00C76AB2" w:rsidRDefault="000C2372" w:rsidP="00827B4F">
      <w:pPr>
        <w:pStyle w:val="BodyText"/>
        <w:spacing w:line="360" w:lineRule="auto"/>
        <w:ind w:left="540" w:right="332" w:firstLine="470"/>
        <w:jc w:val="both"/>
      </w:pPr>
      <w:r>
        <w:t xml:space="preserve">The second </w:t>
      </w:r>
      <w:r w:rsidR="00B86572">
        <w:t>tutorial,</w:t>
      </w:r>
      <w:r w:rsidR="00B86572" w:rsidRPr="00B86572">
        <w:t xml:space="preserve"> the </w:t>
      </w:r>
      <w:r w:rsidR="00B86572" w:rsidRPr="00B86572">
        <w:rPr>
          <w:i/>
          <w:iCs/>
        </w:rPr>
        <w:t>Hetero-SecureBoost</w:t>
      </w:r>
      <w:r w:rsidR="00B86572" w:rsidRPr="00B86572">
        <w:t xml:space="preserve"> tutorial makes use of FATE's </w:t>
      </w:r>
      <w:r w:rsidR="00B86572" w:rsidRPr="00B86572">
        <w:rPr>
          <w:i/>
          <w:iCs/>
        </w:rPr>
        <w:t>Hetero-SecureBoost</w:t>
      </w:r>
      <w:r w:rsidR="00B86572" w:rsidRPr="00B86572">
        <w:t xml:space="preserve"> scheme in that it trains the boosting tree model. Based on party type, initialization of the model is done: a guest initializes the model as </w:t>
      </w:r>
      <w:r w:rsidR="00B86572" w:rsidRPr="00B86572">
        <w:rPr>
          <w:i/>
          <w:iCs/>
        </w:rPr>
        <w:t>HeteroSecureBoostGuest</w:t>
      </w:r>
      <w:r w:rsidR="00B86572" w:rsidRPr="00B86572">
        <w:t xml:space="preserve">, a host as </w:t>
      </w:r>
      <w:r w:rsidR="00B86572" w:rsidRPr="00B86572">
        <w:rPr>
          <w:i/>
          <w:iCs/>
        </w:rPr>
        <w:t>HeteroSecureBoostHost</w:t>
      </w:r>
      <w:r w:rsidR="00B86572" w:rsidRPr="00B86572">
        <w:t xml:space="preserve">. The train function </w:t>
      </w:r>
      <w:r w:rsidR="00B86572">
        <w:t>initiates</w:t>
      </w:r>
      <w:r w:rsidR="00B86572" w:rsidRPr="00B86572">
        <w:t xml:space="preserve"> the training loop, while the predict function utilizes a trained model for predicting outcomes over an input dataset. The run function drives both the training and predicting operations. The script is launched with launch for mimicking the federated learning setup. Both tutorials are successful in demonstrating federated learning by enabling the model training process among different parties without exchanging raw data, and hence ensures collaborative learning while keeping private data.</w:t>
      </w:r>
    </w:p>
    <w:p w14:paraId="04AF21FE" w14:textId="2F80FD18" w:rsidR="000C2372" w:rsidRPr="00B13B97" w:rsidRDefault="00B86572" w:rsidP="00827B4F">
      <w:pPr>
        <w:pStyle w:val="BodyText"/>
        <w:spacing w:line="360" w:lineRule="auto"/>
        <w:ind w:left="540" w:right="332" w:firstLine="470"/>
        <w:jc w:val="both"/>
      </w:pPr>
      <w:r w:rsidRPr="00B86572">
        <w:t xml:space="preserve"> The settings in these scenarios are such that they fit well with real-world federated learning; thus, they ensure data privacy and security. Consequently, FATE can be applied in practical settings for federated learning.</w:t>
      </w:r>
      <w:r>
        <w:t xml:space="preserve"> </w:t>
      </w:r>
      <w:r w:rsidR="00C76AB2">
        <w:t xml:space="preserve">Final conclusion same as </w:t>
      </w:r>
      <w:r w:rsidR="00B13B97">
        <w:rPr>
          <w:i/>
          <w:iCs/>
        </w:rPr>
        <w:t>PySyft</w:t>
      </w:r>
      <w:r w:rsidR="00B13B97">
        <w:t xml:space="preserve"> n</w:t>
      </w:r>
      <w:r w:rsidR="00B13B97" w:rsidRPr="006B6997">
        <w:t>one of the tutorials provided a real-world scenario where different devices train a model locally and a server aggregates the results</w:t>
      </w:r>
      <w:r w:rsidR="00B13B97">
        <w:t>.</w:t>
      </w:r>
    </w:p>
    <w:p w14:paraId="1B5AA304" w14:textId="3DBBEBB0" w:rsidR="00D65170" w:rsidRDefault="00D65170" w:rsidP="00D65170">
      <w:pPr>
        <w:pStyle w:val="Heading2"/>
        <w:numPr>
          <w:ilvl w:val="2"/>
          <w:numId w:val="5"/>
        </w:numPr>
      </w:pPr>
      <w:bookmarkStart w:id="50" w:name="_Toc173755923"/>
      <w:r>
        <w:t>Flower</w:t>
      </w:r>
      <w:bookmarkEnd w:id="50"/>
    </w:p>
    <w:p w14:paraId="481028E9" w14:textId="61B95F1C" w:rsidR="00754C31" w:rsidRDefault="001D0E4B" w:rsidP="00754C31">
      <w:pPr>
        <w:pStyle w:val="BodyText"/>
        <w:spacing w:line="360" w:lineRule="auto"/>
        <w:ind w:left="540" w:right="332" w:firstLine="470"/>
        <w:jc w:val="both"/>
      </w:pPr>
      <w:r>
        <w:t xml:space="preserve">The </w:t>
      </w:r>
      <w:r w:rsidR="00754C31">
        <w:t xml:space="preserve">Flower </w:t>
      </w:r>
      <w:r w:rsidR="007C0C0C">
        <w:t>GitHub repository (Flower, 2021)</w:t>
      </w:r>
      <w:r w:rsidR="00F20EED">
        <w:t xml:space="preserve"> </w:t>
      </w:r>
      <w:r w:rsidR="007B250A">
        <w:t>provides</w:t>
      </w:r>
      <w:r w:rsidR="00F20EED">
        <w:t xml:space="preserve"> pra</w:t>
      </w:r>
      <w:r w:rsidR="00CE698E">
        <w:t>ctical documentation to speed up the process of using this framework</w:t>
      </w:r>
      <w:r w:rsidR="007B250A">
        <w:t>.</w:t>
      </w:r>
      <w:r w:rsidR="00254ADF">
        <w:t xml:space="preserve"> </w:t>
      </w:r>
      <w:r w:rsidR="007B250A">
        <w:t>I</w:t>
      </w:r>
      <w:r w:rsidR="00254ADF">
        <w:t xml:space="preserve">t also has a </w:t>
      </w:r>
      <w:r w:rsidR="00731674">
        <w:t>large</w:t>
      </w:r>
      <w:r w:rsidR="00254ADF">
        <w:t xml:space="preserve"> community </w:t>
      </w:r>
      <w:r w:rsidR="00731674">
        <w:t>on</w:t>
      </w:r>
      <w:r w:rsidR="00254ADF">
        <w:t xml:space="preserve"> </w:t>
      </w:r>
      <w:r w:rsidR="00254ADF" w:rsidRPr="00254ADF">
        <w:rPr>
          <w:i/>
          <w:iCs/>
        </w:rPr>
        <w:t>Slack</w:t>
      </w:r>
      <w:r w:rsidR="00BF1E89">
        <w:rPr>
          <w:i/>
          <w:iCs/>
        </w:rPr>
        <w:t>.</w:t>
      </w:r>
      <w:r w:rsidR="00731674">
        <w:rPr>
          <w:i/>
          <w:iCs/>
        </w:rPr>
        <w:t xml:space="preserve"> </w:t>
      </w:r>
      <w:r w:rsidR="00731674">
        <w:t>The</w:t>
      </w:r>
      <w:r w:rsidR="00731674">
        <w:rPr>
          <w:i/>
          <w:iCs/>
        </w:rPr>
        <w:t xml:space="preserve"> </w:t>
      </w:r>
      <w:r w:rsidR="00731674">
        <w:t>t</w:t>
      </w:r>
      <w:r w:rsidR="00BE3AB8">
        <w:t xml:space="preserve">utorials offer the </w:t>
      </w:r>
      <w:r w:rsidR="00DB1AEC">
        <w:t>option of</w:t>
      </w:r>
      <w:r w:rsidR="00BE3AB8">
        <w:t xml:space="preserve"> using JN</w:t>
      </w:r>
      <w:r w:rsidR="00C170A2">
        <w:t xml:space="preserve">s </w:t>
      </w:r>
      <w:r w:rsidR="00B902A7">
        <w:t>as well as</w:t>
      </w:r>
      <w:r w:rsidR="00184A06">
        <w:t xml:space="preserve"> </w:t>
      </w:r>
      <w:r w:rsidR="00B902A7">
        <w:t>P</w:t>
      </w:r>
      <w:r w:rsidR="00184A06">
        <w:t>ython script</w:t>
      </w:r>
      <w:r w:rsidR="00B902A7">
        <w:t>s</w:t>
      </w:r>
      <w:r w:rsidR="00184A06">
        <w:t xml:space="preserve"> for seamless command line deployment</w:t>
      </w:r>
      <w:r w:rsidR="00282F89">
        <w:t xml:space="preserve">. </w:t>
      </w:r>
      <w:r w:rsidR="004C36CB">
        <w:t>Among t</w:t>
      </w:r>
      <w:r w:rsidR="00E710C9">
        <w:t xml:space="preserve">he tutorials offered in </w:t>
      </w:r>
      <w:r w:rsidR="00DB1AEC">
        <w:t>P</w:t>
      </w:r>
      <w:r w:rsidR="00E710C9">
        <w:t>ython scripts</w:t>
      </w:r>
      <w:r w:rsidR="00DB1AEC">
        <w:t>,</w:t>
      </w:r>
      <w:r w:rsidR="00E710C9">
        <w:t xml:space="preserve"> two were </w:t>
      </w:r>
      <w:r w:rsidR="00DB1AEC">
        <w:t>selected</w:t>
      </w:r>
      <w:r w:rsidR="00250DF3">
        <w:t xml:space="preserve">: </w:t>
      </w:r>
      <w:r w:rsidR="00250DF3">
        <w:rPr>
          <w:i/>
          <w:iCs/>
        </w:rPr>
        <w:t xml:space="preserve">vertical-fl </w:t>
      </w:r>
      <w:r w:rsidR="00250DF3">
        <w:t xml:space="preserve">and </w:t>
      </w:r>
      <w:r w:rsidR="00250DF3">
        <w:rPr>
          <w:i/>
          <w:iCs/>
        </w:rPr>
        <w:t>pytorch-from-centralized-to-federated</w:t>
      </w:r>
      <w:r w:rsidR="00D42F5B">
        <w:rPr>
          <w:i/>
          <w:iCs/>
        </w:rPr>
        <w:t>.</w:t>
      </w:r>
      <w:r w:rsidR="00D47E08">
        <w:t xml:space="preserve"> </w:t>
      </w:r>
      <w:r w:rsidR="00D42F5B">
        <w:t>These were chosen</w:t>
      </w:r>
      <w:r w:rsidR="00D47E08">
        <w:t xml:space="preserve"> because they are closer to real</w:t>
      </w:r>
      <w:r w:rsidR="0019124E">
        <w:t>-</w:t>
      </w:r>
      <w:r w:rsidR="00D47E08">
        <w:t xml:space="preserve">world </w:t>
      </w:r>
      <w:r w:rsidR="00B24989">
        <w:t>FL cases</w:t>
      </w:r>
      <w:r w:rsidR="0019124E">
        <w:t>,</w:t>
      </w:r>
      <w:r w:rsidR="00B24989">
        <w:t xml:space="preserve"> and moving away from JNs helps </w:t>
      </w:r>
      <w:r w:rsidR="00341CDB">
        <w:t>to achieve</w:t>
      </w:r>
      <w:r w:rsidR="00B24989">
        <w:t xml:space="preserve"> this.</w:t>
      </w:r>
    </w:p>
    <w:p w14:paraId="6D392D9F" w14:textId="34A46A59" w:rsidR="00A54041" w:rsidRDefault="00A56E0F" w:rsidP="00754C31">
      <w:pPr>
        <w:pStyle w:val="BodyText"/>
        <w:spacing w:line="360" w:lineRule="auto"/>
        <w:ind w:left="540" w:right="332" w:firstLine="470"/>
        <w:jc w:val="both"/>
        <w:rPr>
          <w:i/>
          <w:iCs/>
        </w:rPr>
      </w:pPr>
      <w:r>
        <w:t>The</w:t>
      </w:r>
      <w:r w:rsidR="009959C4">
        <w:t xml:space="preserve"> </w:t>
      </w:r>
      <w:r w:rsidR="009959C4">
        <w:rPr>
          <w:i/>
          <w:iCs/>
        </w:rPr>
        <w:t xml:space="preserve">vertical-fl </w:t>
      </w:r>
      <w:r>
        <w:t xml:space="preserve">example </w:t>
      </w:r>
      <w:r w:rsidR="009959C4">
        <w:t xml:space="preserve">uses the </w:t>
      </w:r>
      <w:r w:rsidR="009959C4">
        <w:rPr>
          <w:i/>
          <w:iCs/>
        </w:rPr>
        <w:t>Titanic</w:t>
      </w:r>
      <w:r w:rsidR="009959C4">
        <w:t xml:space="preserve"> dataset to train </w:t>
      </w:r>
      <w:r w:rsidR="003B1E4A">
        <w:t xml:space="preserve">simple regression models for binary classification. </w:t>
      </w:r>
      <w:r w:rsidR="008F67B9">
        <w:t>In VFL</w:t>
      </w:r>
      <w:r w:rsidR="00A6285F">
        <w:t>,</w:t>
      </w:r>
      <w:r w:rsidR="008F67B9">
        <w:t xml:space="preserve"> each </w:t>
      </w:r>
      <w:r w:rsidR="00A4686A">
        <w:t xml:space="preserve">client holds different features of the same </w:t>
      </w:r>
      <w:r w:rsidR="00160E99">
        <w:t>dataset,</w:t>
      </w:r>
      <w:r w:rsidR="00A4686A">
        <w:t xml:space="preserve"> </w:t>
      </w:r>
      <w:r w:rsidR="00A6285F">
        <w:t>while</w:t>
      </w:r>
      <w:r w:rsidR="00A4686A">
        <w:t xml:space="preserve"> the server retains the </w:t>
      </w:r>
      <w:r w:rsidR="00A6285F">
        <w:t>dataset labels</w:t>
      </w:r>
      <w:r w:rsidR="00A02DB7">
        <w:t xml:space="preserve">. </w:t>
      </w:r>
      <w:r w:rsidR="00160E99">
        <w:t xml:space="preserve">The task was to predict </w:t>
      </w:r>
      <w:r w:rsidR="001450ED">
        <w:t>whether</w:t>
      </w:r>
      <w:r w:rsidR="00160E99">
        <w:t xml:space="preserve"> the passengers survived or not</w:t>
      </w:r>
      <w:r w:rsidR="001450ED">
        <w:t>,</w:t>
      </w:r>
      <w:r w:rsidR="001558BC">
        <w:t xml:space="preserve"> </w:t>
      </w:r>
      <w:r w:rsidR="001450ED">
        <w:t xml:space="preserve">with </w:t>
      </w:r>
      <w:r w:rsidR="001558BC">
        <w:t xml:space="preserve">three clients </w:t>
      </w:r>
      <w:r w:rsidR="001450ED">
        <w:t>capturing</w:t>
      </w:r>
      <w:r w:rsidR="00112472">
        <w:t xml:space="preserve"> different features</w:t>
      </w:r>
      <w:r w:rsidR="00976B6D">
        <w:t>.</w:t>
      </w:r>
      <w:r w:rsidR="007A1FA4">
        <w:t xml:space="preserve"> </w:t>
      </w:r>
      <w:r w:rsidR="00976B6D">
        <w:t>Finally,</w:t>
      </w:r>
      <w:r w:rsidR="007A1FA4">
        <w:t xml:space="preserve"> the server aggregated each client using </w:t>
      </w:r>
      <w:r w:rsidR="007A1FA4">
        <w:rPr>
          <w:i/>
          <w:iCs/>
        </w:rPr>
        <w:t>FedAvg</w:t>
      </w:r>
      <w:r w:rsidR="001A5B39">
        <w:rPr>
          <w:i/>
          <w:iCs/>
        </w:rPr>
        <w:t>.</w:t>
      </w:r>
    </w:p>
    <w:p w14:paraId="238EB97A" w14:textId="51E734C7" w:rsidR="00976B6D" w:rsidRDefault="007D366B" w:rsidP="00754C31">
      <w:pPr>
        <w:pStyle w:val="BodyText"/>
        <w:spacing w:line="360" w:lineRule="auto"/>
        <w:ind w:left="540" w:right="332" w:firstLine="470"/>
        <w:jc w:val="both"/>
      </w:pPr>
      <w:r>
        <w:t xml:space="preserve">The </w:t>
      </w:r>
      <w:r>
        <w:rPr>
          <w:i/>
          <w:iCs/>
        </w:rPr>
        <w:t xml:space="preserve">pytorch-from-centralized-to-federated </w:t>
      </w:r>
      <w:r>
        <w:t xml:space="preserve">example demonstrates the transition from </w:t>
      </w:r>
      <w:r w:rsidR="00103B89">
        <w:t xml:space="preserve">a ML centralised setup to a FL setup </w:t>
      </w:r>
      <w:r w:rsidR="00B913BB">
        <w:t xml:space="preserve">using </w:t>
      </w:r>
      <w:r w:rsidR="00B913BB">
        <w:rPr>
          <w:i/>
          <w:iCs/>
        </w:rPr>
        <w:t xml:space="preserve">Flower </w:t>
      </w:r>
      <w:r w:rsidR="00B913BB">
        <w:t xml:space="preserve">and </w:t>
      </w:r>
      <w:r w:rsidR="00B913BB">
        <w:rPr>
          <w:i/>
          <w:iCs/>
        </w:rPr>
        <w:t>Pytorch</w:t>
      </w:r>
      <w:r w:rsidR="006339F9">
        <w:t xml:space="preserve">. In the centralised </w:t>
      </w:r>
      <w:r w:rsidR="005E5BB9">
        <w:t>setup, a CNN was trained using the CIFAR-10 dataset</w:t>
      </w:r>
      <w:r w:rsidR="00914284">
        <w:t xml:space="preserve"> achieving 37.8% accuracy</w:t>
      </w:r>
      <w:r w:rsidR="005E3304">
        <w:t xml:space="preserve">. The </w:t>
      </w:r>
      <w:r w:rsidR="00952D83">
        <w:t>federated setup distributed the data across two clients</w:t>
      </w:r>
      <w:r w:rsidR="00050191">
        <w:t xml:space="preserve"> training </w:t>
      </w:r>
      <w:r w:rsidR="009D02A6">
        <w:t xml:space="preserve">models locally. The server aggregated updates </w:t>
      </w:r>
      <w:r w:rsidR="00AF540B">
        <w:t xml:space="preserve">and improved accuracy in 48.9%. </w:t>
      </w:r>
      <w:r w:rsidR="00AF540B">
        <w:lastRenderedPageBreak/>
        <w:t xml:space="preserve">This demonstrates how FL </w:t>
      </w:r>
      <w:r w:rsidR="001C348E">
        <w:t xml:space="preserve">can </w:t>
      </w:r>
      <w:r w:rsidR="00520EC3">
        <w:t>better generalise and improve accuracy.</w:t>
      </w:r>
    </w:p>
    <w:p w14:paraId="025DD629" w14:textId="67DA58F5" w:rsidR="00175B88" w:rsidRPr="00E0672D" w:rsidRDefault="00175B88" w:rsidP="00754C31">
      <w:pPr>
        <w:pStyle w:val="BodyText"/>
        <w:spacing w:line="360" w:lineRule="auto"/>
        <w:ind w:left="540" w:right="332" w:firstLine="470"/>
        <w:jc w:val="both"/>
      </w:pPr>
      <w:r w:rsidRPr="00175B88">
        <w:t xml:space="preserve">The </w:t>
      </w:r>
      <w:r w:rsidRPr="00175B88">
        <w:rPr>
          <w:i/>
          <w:iCs/>
        </w:rPr>
        <w:t>Flower</w:t>
      </w:r>
      <w:r w:rsidRPr="00175B88">
        <w:t xml:space="preserve"> framework is closer to real FL scenarios because it simulates clients and a server in a pragmatic way, making it easy to understand how each element is laid out. Flower surpasses </w:t>
      </w:r>
      <w:r w:rsidRPr="00175B88">
        <w:rPr>
          <w:i/>
          <w:iCs/>
        </w:rPr>
        <w:t>PySyft</w:t>
      </w:r>
      <w:r w:rsidRPr="00175B88">
        <w:t xml:space="preserve"> and </w:t>
      </w:r>
      <w:r w:rsidRPr="00175B88">
        <w:rPr>
          <w:i/>
          <w:iCs/>
        </w:rPr>
        <w:t>FATE</w:t>
      </w:r>
      <w:r w:rsidRPr="00175B88">
        <w:t xml:space="preserve"> in this regard. A drawback, however, is that users need to create environments and be familiar with the Linux console to deploy these examples.</w:t>
      </w:r>
    </w:p>
    <w:p w14:paraId="6E82A168" w14:textId="32C7E0BF" w:rsidR="006710BF" w:rsidRDefault="006710BF" w:rsidP="007555DE">
      <w:pPr>
        <w:pStyle w:val="Heading2"/>
        <w:numPr>
          <w:ilvl w:val="2"/>
          <w:numId w:val="5"/>
        </w:numPr>
      </w:pPr>
      <w:bookmarkStart w:id="51" w:name="_Toc173755924"/>
      <w:r>
        <w:t>FedML</w:t>
      </w:r>
      <w:bookmarkEnd w:id="51"/>
    </w:p>
    <w:p w14:paraId="5BAC4864" w14:textId="19CF4762" w:rsidR="00FB5107" w:rsidRDefault="00FB5107" w:rsidP="00FB5107">
      <w:pPr>
        <w:pStyle w:val="BodyText"/>
        <w:spacing w:line="360" w:lineRule="auto"/>
        <w:ind w:left="540" w:right="332" w:firstLine="470"/>
        <w:jc w:val="both"/>
      </w:pPr>
      <w:r w:rsidRPr="000C42F6">
        <w:rPr>
          <w:i/>
          <w:iCs/>
        </w:rPr>
        <w:t>FedML</w:t>
      </w:r>
      <w:r>
        <w:t xml:space="preserve"> offers clear documentation and tutorials for deploying its experiments (FedML, 2023). It also has a broad support community on Slack. Several of its repositories contain code that has been used in real-world settings and academic publications. Two tutorials were evaluated </w:t>
      </w:r>
      <w:r w:rsidRPr="000C42F6">
        <w:rPr>
          <w:i/>
          <w:iCs/>
        </w:rPr>
        <w:t>FedAvg</w:t>
      </w:r>
      <w:r>
        <w:t xml:space="preserve"> MNIST LR and the Heart Disease Example.</w:t>
      </w:r>
    </w:p>
    <w:p w14:paraId="7B621D42" w14:textId="77777777" w:rsidR="00FB5107" w:rsidRDefault="00FB5107" w:rsidP="00FB5107">
      <w:pPr>
        <w:pStyle w:val="BodyText"/>
        <w:spacing w:line="360" w:lineRule="auto"/>
        <w:ind w:left="540" w:right="332" w:firstLine="470"/>
        <w:jc w:val="both"/>
      </w:pPr>
      <w:r w:rsidRPr="000C42F6">
        <w:rPr>
          <w:i/>
          <w:iCs/>
        </w:rPr>
        <w:t>FedAvg</w:t>
      </w:r>
      <w:r>
        <w:t xml:space="preserve"> MNIST LR demonstrates how to use the federated averaging algorithm for training a logistic regression model on the MNIST dataset under a cross-silo (horizontal) federated learning setup. The experiment has 1,000 clients, with each client training on a partitioned MNIST dataset. Model updates are centrally averaged to form a global model. This experiment is conducted over 100 communication rounds, with two clients participating in a round at a time. The results show an incremental improvement in the accuracy of the model with every round, reaching 99% by the last one, while the loss decreases up to 0.01. This is quite a good example of how federated learning can demonstrate its potential in the case of multi-client and centralized server situations.</w:t>
      </w:r>
    </w:p>
    <w:p w14:paraId="7E09739F" w14:textId="44ADC014" w:rsidR="00FB5107" w:rsidRDefault="00FB5107" w:rsidP="00FB5107">
      <w:pPr>
        <w:pStyle w:val="BodyText"/>
        <w:spacing w:line="360" w:lineRule="auto"/>
        <w:ind w:left="540" w:right="332" w:firstLine="470"/>
        <w:jc w:val="both"/>
      </w:pPr>
      <w:r>
        <w:t xml:space="preserve">The Heart Disease Example uses federated learning on a distributed Heart Disease dataset to illustrate its use in healthcare. The dataset is distributed across four </w:t>
      </w:r>
      <w:r w:rsidR="00BC06CD">
        <w:t>centres</w:t>
      </w:r>
      <w:r>
        <w:t xml:space="preserve">: Cleveland, Hungary, Switzerland, and Long Beach V. The dataset holds data specific to each </w:t>
      </w:r>
      <w:r w:rsidR="00BC06CD">
        <w:t>centre</w:t>
      </w:r>
      <w:r>
        <w:t>. Experiments were run using a binary classification model over 10 communication rounds with FedAvg as the optimizer. The performance of the model, with respect to the Area Under the Curve (AUC), stabilizes around 0.7396, demonstrating the capability to handle binary classes.</w:t>
      </w:r>
    </w:p>
    <w:p w14:paraId="587E88B2" w14:textId="77777777" w:rsidR="00FB5107" w:rsidRDefault="00FB5107" w:rsidP="00FB5107">
      <w:pPr>
        <w:pStyle w:val="BodyText"/>
        <w:spacing w:line="360" w:lineRule="auto"/>
        <w:ind w:left="540" w:right="332" w:firstLine="470"/>
        <w:jc w:val="both"/>
      </w:pPr>
      <w:r>
        <w:t xml:space="preserve">Unlike </w:t>
      </w:r>
      <w:r w:rsidRPr="00BC06CD">
        <w:rPr>
          <w:i/>
          <w:iCs/>
        </w:rPr>
        <w:t>PySyft</w:t>
      </w:r>
      <w:r>
        <w:t xml:space="preserve">, </w:t>
      </w:r>
      <w:r w:rsidRPr="00BC06CD">
        <w:rPr>
          <w:i/>
          <w:iCs/>
        </w:rPr>
        <w:t>FATE</w:t>
      </w:r>
      <w:r>
        <w:t xml:space="preserve">, and </w:t>
      </w:r>
      <w:r w:rsidRPr="00BC06CD">
        <w:rPr>
          <w:i/>
          <w:iCs/>
        </w:rPr>
        <w:t>Flower</w:t>
      </w:r>
      <w:r>
        <w:t xml:space="preserve">, </w:t>
      </w:r>
      <w:r w:rsidRPr="00BC06CD">
        <w:rPr>
          <w:i/>
          <w:iCs/>
        </w:rPr>
        <w:t>FedML</w:t>
      </w:r>
      <w:r>
        <w:t xml:space="preserve"> offers a platform for project management (open.fedml.ai); however, this feature was not evaluated due to time constraints. After evaluation, FedML appears to be the closest to real-world settings, as evidenced by its GitHub repository.</w:t>
      </w:r>
    </w:p>
    <w:p w14:paraId="3193F5E7" w14:textId="43B59256" w:rsidR="002A583A" w:rsidRDefault="006710BF" w:rsidP="007555DE">
      <w:pPr>
        <w:pStyle w:val="Heading2"/>
        <w:numPr>
          <w:ilvl w:val="2"/>
          <w:numId w:val="5"/>
        </w:numPr>
      </w:pPr>
      <w:bookmarkStart w:id="52" w:name="_Toc173755925"/>
      <w:r>
        <w:t>TensorFlow Federated</w:t>
      </w:r>
      <w:bookmarkEnd w:id="52"/>
    </w:p>
    <w:p w14:paraId="1B7065C3" w14:textId="7CE5C56B" w:rsidR="006C0126" w:rsidRDefault="00893293" w:rsidP="006C0126">
      <w:pPr>
        <w:pStyle w:val="BodyText"/>
        <w:spacing w:line="360" w:lineRule="auto"/>
        <w:ind w:left="540" w:right="332" w:firstLine="470"/>
        <w:jc w:val="both"/>
      </w:pPr>
      <w:r>
        <w:t>T</w:t>
      </w:r>
      <w:r w:rsidR="00F5369D">
        <w:t>he last FL framework reviewed</w:t>
      </w:r>
      <w:r w:rsidR="00872772">
        <w:t>,</w:t>
      </w:r>
      <w:r w:rsidR="00F5369D">
        <w:t xml:space="preserve"> TFF, presents </w:t>
      </w:r>
      <w:r w:rsidR="007E4CC6">
        <w:t>a comprehensive GitHub repository</w:t>
      </w:r>
      <w:r w:rsidR="004F1FD5">
        <w:t>,</w:t>
      </w:r>
      <w:r w:rsidR="007E4CC6">
        <w:t xml:space="preserve"> w</w:t>
      </w:r>
      <w:r w:rsidR="006E7619">
        <w:t>ith</w:t>
      </w:r>
      <w:r w:rsidR="007E4CC6">
        <w:t xml:space="preserve"> documentation and tutorial</w:t>
      </w:r>
      <w:r w:rsidR="006E7619">
        <w:t>s</w:t>
      </w:r>
      <w:r w:rsidR="007E4CC6">
        <w:t xml:space="preserve"> </w:t>
      </w:r>
      <w:r w:rsidR="006E7619">
        <w:t>that are easy to follow</w:t>
      </w:r>
      <w:r w:rsidR="007E4CC6">
        <w:t>.</w:t>
      </w:r>
      <w:r w:rsidR="006E7619">
        <w:t xml:space="preserve"> </w:t>
      </w:r>
      <w:r w:rsidR="00B962F2">
        <w:t>The tutorials</w:t>
      </w:r>
      <w:r w:rsidR="004F1FD5">
        <w:t xml:space="preserve"> are JNs </w:t>
      </w:r>
      <w:r w:rsidR="00E52B2D">
        <w:t xml:space="preserve">that can be run on a </w:t>
      </w:r>
      <w:r w:rsidR="00F15B9D">
        <w:rPr>
          <w:i/>
          <w:iCs/>
        </w:rPr>
        <w:t xml:space="preserve">Google Colab </w:t>
      </w:r>
      <w:r w:rsidR="009E4062">
        <w:t>or downloaded to a</w:t>
      </w:r>
      <w:r w:rsidR="00CE363A">
        <w:t xml:space="preserve"> local</w:t>
      </w:r>
      <w:r w:rsidR="009E4062">
        <w:t xml:space="preserve"> computer </w:t>
      </w:r>
      <w:r w:rsidR="00CE363A">
        <w:t>for exploration</w:t>
      </w:r>
      <w:r w:rsidR="00907FB1">
        <w:t>, there are a total of twenty tutorials</w:t>
      </w:r>
      <w:r w:rsidR="0004148E">
        <w:t xml:space="preserve"> only </w:t>
      </w:r>
      <w:r w:rsidR="0004148E">
        <w:lastRenderedPageBreak/>
        <w:t>two were selected for evaluation</w:t>
      </w:r>
      <w:r w:rsidR="009E4062">
        <w:t xml:space="preserve">. TFF offers </w:t>
      </w:r>
      <w:r w:rsidR="00FB1BF6">
        <w:t>a robust package</w:t>
      </w:r>
      <w:r w:rsidR="00DF74D1">
        <w:t xml:space="preserve"> divided in two layers</w:t>
      </w:r>
      <w:r w:rsidR="00503709">
        <w:t>, FL and Federated Core</w:t>
      </w:r>
      <w:r w:rsidR="00445D9F">
        <w:t xml:space="preserve"> (FC)</w:t>
      </w:r>
      <w:r w:rsidR="00747D2F">
        <w:t>.</w:t>
      </w:r>
      <w:r w:rsidR="00747D2F" w:rsidRPr="00747D2F">
        <w:t xml:space="preserve"> The first layer provides high-level interfaces for integrating </w:t>
      </w:r>
      <w:r w:rsidR="00747D2F" w:rsidRPr="00747D2F">
        <w:rPr>
          <w:i/>
          <w:iCs/>
        </w:rPr>
        <w:t>Keras</w:t>
      </w:r>
      <w:r w:rsidR="00747D2F" w:rsidRPr="00747D2F">
        <w:t xml:space="preserve"> or </w:t>
      </w:r>
      <w:r w:rsidR="00747D2F" w:rsidRPr="00747D2F">
        <w:rPr>
          <w:i/>
          <w:iCs/>
        </w:rPr>
        <w:t>non-Keras</w:t>
      </w:r>
      <w:r w:rsidR="00747D2F" w:rsidRPr="00747D2F">
        <w:t xml:space="preserve"> machine learning models into the TFF framework. The second layer consists of lower-level interfaces that allow customization of algorithms by combining </w:t>
      </w:r>
      <w:r w:rsidR="00747D2F" w:rsidRPr="00F27E38">
        <w:rPr>
          <w:i/>
          <w:iCs/>
        </w:rPr>
        <w:t>TensorFlow</w:t>
      </w:r>
      <w:r w:rsidR="00747D2F" w:rsidRPr="00747D2F">
        <w:t xml:space="preserve"> with distributed communication operators</w:t>
      </w:r>
      <w:r w:rsidR="008C6C68">
        <w:t xml:space="preserve"> (TensorFlow Federated, 2024)</w:t>
      </w:r>
      <w:r w:rsidR="00724AAB">
        <w:t>.</w:t>
      </w:r>
      <w:r w:rsidR="005D5542">
        <w:t xml:space="preserve"> Evaluating the tutorials</w:t>
      </w:r>
      <w:r w:rsidR="00653FDE">
        <w:t>,</w:t>
      </w:r>
      <w:r w:rsidR="005D5542">
        <w:t xml:space="preserve"> the first </w:t>
      </w:r>
      <w:r w:rsidR="0067650B">
        <w:t xml:space="preserve">focused on </w:t>
      </w:r>
      <w:r w:rsidR="008109F7">
        <w:t xml:space="preserve">image classification </w:t>
      </w:r>
      <w:r w:rsidR="002F0671">
        <w:t xml:space="preserve">in a FL setting and the second </w:t>
      </w:r>
      <w:r w:rsidR="002B3BA9">
        <w:t xml:space="preserve">demonstrated </w:t>
      </w:r>
      <w:r w:rsidR="002F0671">
        <w:t xml:space="preserve">how to build a FL </w:t>
      </w:r>
      <w:r w:rsidR="003D46C0">
        <w:t>algorithm with TensorFlow.</w:t>
      </w:r>
    </w:p>
    <w:p w14:paraId="7A5FB70A" w14:textId="3FE82503" w:rsidR="005A689C" w:rsidRDefault="005A689C" w:rsidP="006C0126">
      <w:pPr>
        <w:pStyle w:val="BodyText"/>
        <w:spacing w:line="360" w:lineRule="auto"/>
        <w:ind w:left="540" w:right="332" w:firstLine="470"/>
        <w:jc w:val="both"/>
      </w:pPr>
      <w:r w:rsidRPr="005A689C">
        <w:t xml:space="preserve">FL for image classification tutorial demonstrates how to use the TFF high-level </w:t>
      </w:r>
      <w:r w:rsidRPr="005A689C">
        <w:rPr>
          <w:i/>
          <w:iCs/>
        </w:rPr>
        <w:t>tff.learning</w:t>
      </w:r>
      <w:r w:rsidRPr="005A689C">
        <w:t xml:space="preserve"> API to perform federated learning on the EMNIST dataset, which is a federated version of the MNIST dataset. The process involves key steps: first, it prepares the non-i.i.d. data across multiple clients for federated learning. Then, a simple neural network is defined using </w:t>
      </w:r>
      <w:r w:rsidRPr="005A689C">
        <w:rPr>
          <w:i/>
          <w:iCs/>
        </w:rPr>
        <w:t xml:space="preserve">tf.keras </w:t>
      </w:r>
      <w:r w:rsidRPr="005A689C">
        <w:t xml:space="preserve">and is wrapped with TFF </w:t>
      </w:r>
      <w:r w:rsidRPr="005A689C">
        <w:rPr>
          <w:i/>
          <w:iCs/>
        </w:rPr>
        <w:t>tff.learning.models.VariableModel.</w:t>
      </w:r>
      <w:r w:rsidRPr="005A689C">
        <w:t xml:space="preserve"> The model is trained using the </w:t>
      </w:r>
      <w:r w:rsidRPr="005A689C">
        <w:rPr>
          <w:i/>
          <w:iCs/>
        </w:rPr>
        <w:t>FedAvg</w:t>
      </w:r>
      <w:r w:rsidRPr="005A689C">
        <w:t xml:space="preserve"> algorithm, which is implemented to operate over several training rounds in a federated setup. Finally, the tutorial concludes by evaluating the model's performance using federated evaluation methods, focusing on accuracy and loss metrics for both training and test datasets.</w:t>
      </w:r>
    </w:p>
    <w:p w14:paraId="36FF1216" w14:textId="61871C3F" w:rsidR="00496DDD" w:rsidRDefault="00496DDD" w:rsidP="006C0126">
      <w:pPr>
        <w:pStyle w:val="BodyText"/>
        <w:spacing w:line="360" w:lineRule="auto"/>
        <w:ind w:left="540" w:right="332" w:firstLine="470"/>
        <w:jc w:val="both"/>
      </w:pPr>
      <w:r w:rsidRPr="00496DDD">
        <w:t xml:space="preserve">Building your own FL algorithm with TFF tutorial, offers an in-depth look at constructing a custom FL algorithm using TFF lower-level FC, which allows greater control over the learning process. It starts by explaining the four main components of federated learning: server-to-client broadcast, client update, client-to-server upload, and server update. The tutorial explains how to create custom federated algorithms beyond the standard APIs by using TFF low-level interfaces. A basic </w:t>
      </w:r>
      <w:r w:rsidRPr="00496DDD">
        <w:rPr>
          <w:i/>
          <w:iCs/>
        </w:rPr>
        <w:t>FedAvg</w:t>
      </w:r>
      <w:r w:rsidRPr="00496DDD">
        <w:t xml:space="preserve"> algorithm was developed by defining the </w:t>
      </w:r>
      <w:r w:rsidRPr="00496DDD">
        <w:rPr>
          <w:i/>
          <w:iCs/>
        </w:rPr>
        <w:t>initialize_fn</w:t>
      </w:r>
      <w:r w:rsidRPr="00496DDD">
        <w:t xml:space="preserve"> and </w:t>
      </w:r>
      <w:r w:rsidRPr="00496DDD">
        <w:rPr>
          <w:i/>
          <w:iCs/>
        </w:rPr>
        <w:t>next_fn</w:t>
      </w:r>
      <w:r w:rsidRPr="00496DDD">
        <w:t xml:space="preserve"> functions, which integrate TensorFlow operations within the federated communication process. The tutorial wraps up by combining these elements into a custom iterative process for federated learning, including an evaluation of the model performance after a few training rounds.</w:t>
      </w:r>
    </w:p>
    <w:p w14:paraId="6480C73C" w14:textId="7517EBE5" w:rsidR="003D46C0" w:rsidRPr="003315B7" w:rsidRDefault="00D21CCC" w:rsidP="006C0126">
      <w:pPr>
        <w:pStyle w:val="BodyText"/>
        <w:spacing w:line="360" w:lineRule="auto"/>
        <w:ind w:left="540" w:right="332" w:firstLine="470"/>
        <w:jc w:val="both"/>
      </w:pPr>
      <w:r w:rsidRPr="00D21CCC">
        <w:t>Summarizing TFF, it is likely the most robust FL framework, but its tutorials are more suited to academic scenarios and are far from real-world applications.</w:t>
      </w:r>
    </w:p>
    <w:p w14:paraId="69F6A09E" w14:textId="44E2D51C" w:rsidR="006710BF" w:rsidRDefault="006710BF" w:rsidP="007555DE">
      <w:pPr>
        <w:pStyle w:val="Heading2"/>
        <w:numPr>
          <w:ilvl w:val="2"/>
          <w:numId w:val="5"/>
        </w:numPr>
      </w:pPr>
      <w:bookmarkStart w:id="53" w:name="_Toc173755926"/>
      <w:r>
        <w:t>Conclusions and summary</w:t>
      </w:r>
      <w:bookmarkEnd w:id="53"/>
    </w:p>
    <w:p w14:paraId="63C03C46" w14:textId="4859C466" w:rsidR="00D837E5" w:rsidRDefault="00D837E5" w:rsidP="00015723">
      <w:pPr>
        <w:pStyle w:val="BodyText"/>
        <w:spacing w:line="360" w:lineRule="auto"/>
        <w:ind w:left="540" w:right="332" w:firstLine="470"/>
        <w:jc w:val="both"/>
      </w:pPr>
      <w:r w:rsidRPr="00D837E5">
        <w:t xml:space="preserve">In </w:t>
      </w:r>
      <w:r w:rsidR="006F4ABD">
        <w:t>summary</w:t>
      </w:r>
      <w:r w:rsidRPr="00D837E5">
        <w:t>, all five FL frameworks provide a wide range of options for setting up FL systems. Based on the evaluation performed, Table 5.6 shows how they are ranked.</w:t>
      </w:r>
    </w:p>
    <w:p w14:paraId="1EE505DD" w14:textId="5BEEFB6F" w:rsidR="00A8403D" w:rsidRPr="00D837E5" w:rsidRDefault="001124BA" w:rsidP="00D837E5">
      <w:pPr>
        <w:pStyle w:val="BodyText"/>
        <w:spacing w:line="360" w:lineRule="auto"/>
        <w:ind w:left="540" w:right="332" w:firstLine="470"/>
        <w:jc w:val="center"/>
        <w:rPr>
          <w:sz w:val="18"/>
        </w:rPr>
      </w:pPr>
      <w:r>
        <w:rPr>
          <w:noProof/>
        </w:rPr>
        <w:lastRenderedPageBreak/>
        <w:drawing>
          <wp:inline distT="0" distB="0" distL="0" distR="0" wp14:anchorId="7A30C755" wp14:editId="69D2188B">
            <wp:extent cx="5827024" cy="1401191"/>
            <wp:effectExtent l="0" t="0" r="2540" b="8890"/>
            <wp:docPr id="1312344710" name="Picture 7" descr="A white tab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344710" name="Picture 7" descr="A white table with black text&#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865926" cy="1410546"/>
                    </a:xfrm>
                    <a:prstGeom prst="rect">
                      <a:avLst/>
                    </a:prstGeom>
                  </pic:spPr>
                </pic:pic>
              </a:graphicData>
            </a:graphic>
          </wp:inline>
        </w:drawing>
      </w:r>
      <w:r w:rsidR="009B0033">
        <w:br/>
      </w:r>
      <w:r w:rsidR="009B0033">
        <w:rPr>
          <w:sz w:val="18"/>
        </w:rPr>
        <w:t>Table</w:t>
      </w:r>
      <w:r w:rsidR="009B0033" w:rsidRPr="00984DDF">
        <w:rPr>
          <w:sz w:val="18"/>
        </w:rPr>
        <w:t xml:space="preserve"> </w:t>
      </w:r>
      <w:r w:rsidR="009E74FC">
        <w:rPr>
          <w:sz w:val="18"/>
        </w:rPr>
        <w:t>5.6. FL framework ranking after evaluation.</w:t>
      </w:r>
    </w:p>
    <w:p w14:paraId="48BF573D" w14:textId="4557BA23" w:rsidR="00B20486" w:rsidRDefault="00B20486" w:rsidP="00A8403D">
      <w:pPr>
        <w:pStyle w:val="BodyText"/>
        <w:spacing w:line="360" w:lineRule="auto"/>
        <w:ind w:left="540" w:right="332" w:firstLine="470"/>
        <w:jc w:val="both"/>
      </w:pPr>
      <w:r w:rsidRPr="00B20486">
        <w:rPr>
          <w:i/>
          <w:iCs/>
        </w:rPr>
        <w:t>FedML</w:t>
      </w:r>
      <w:r w:rsidRPr="00B20486">
        <w:t xml:space="preserve"> stands out as the best option, offering intuitive tutorials that closely mirror real-world settings and a website capable of orchestrating and controlling FL experiments. </w:t>
      </w:r>
      <w:r w:rsidRPr="00B20486">
        <w:rPr>
          <w:i/>
          <w:iCs/>
        </w:rPr>
        <w:t>Flower</w:t>
      </w:r>
      <w:r w:rsidRPr="00B20486">
        <w:t xml:space="preserve"> and </w:t>
      </w:r>
      <w:r w:rsidRPr="00B20486">
        <w:rPr>
          <w:i/>
          <w:iCs/>
        </w:rPr>
        <w:t>FATE</w:t>
      </w:r>
      <w:r w:rsidRPr="00B20486">
        <w:t xml:space="preserve"> closely follow, with their tutorials and seamless deployment making them very robust for experimenting with FL settings. While all five FL frameworks are focused on research, the evaluation determined that </w:t>
      </w:r>
      <w:r w:rsidRPr="00B20486">
        <w:rPr>
          <w:i/>
          <w:iCs/>
        </w:rPr>
        <w:t>TFF</w:t>
      </w:r>
      <w:r w:rsidRPr="00B20486">
        <w:t xml:space="preserve"> and </w:t>
      </w:r>
      <w:r w:rsidRPr="00B20486">
        <w:rPr>
          <w:i/>
          <w:iCs/>
        </w:rPr>
        <w:t>PySyft</w:t>
      </w:r>
      <w:r w:rsidRPr="00B20486">
        <w:t xml:space="preserve"> appear to be designed primarily for academic research, as their tutorials serve mainly as proofs of concept</w:t>
      </w:r>
      <w:r>
        <w:t>.</w:t>
      </w:r>
    </w:p>
    <w:p w14:paraId="638D3D0E" w14:textId="228F1A3C" w:rsidR="00014A18" w:rsidRPr="006F4ABD" w:rsidRDefault="00014A18" w:rsidP="00A8403D">
      <w:pPr>
        <w:pStyle w:val="BodyText"/>
        <w:spacing w:line="360" w:lineRule="auto"/>
        <w:ind w:left="540" w:right="332" w:firstLine="470"/>
        <w:jc w:val="both"/>
      </w:pPr>
      <w:r w:rsidRPr="00014A18">
        <w:t>In conclusion, all five FL frameworks can be enhanced due to their open-source nature, allowing for the customi</w:t>
      </w:r>
      <w:r>
        <w:t>s</w:t>
      </w:r>
      <w:r w:rsidRPr="00014A18">
        <w:t xml:space="preserve">ation of a </w:t>
      </w:r>
      <w:r>
        <w:t>FL</w:t>
      </w:r>
      <w:r w:rsidRPr="00014A18">
        <w:t xml:space="preserve"> system to match the specific requirements of a project</w:t>
      </w:r>
    </w:p>
    <w:p w14:paraId="2F97F098" w14:textId="52D09295" w:rsidR="002A583A" w:rsidRPr="00984DDF" w:rsidRDefault="005771FA" w:rsidP="00E349C3">
      <w:pPr>
        <w:pStyle w:val="Heading1"/>
        <w:numPr>
          <w:ilvl w:val="1"/>
          <w:numId w:val="5"/>
        </w:numPr>
        <w:tabs>
          <w:tab w:val="left" w:pos="1011"/>
        </w:tabs>
        <w:spacing w:before="31"/>
        <w:rPr>
          <w:color w:val="333333"/>
        </w:rPr>
      </w:pPr>
      <w:bookmarkStart w:id="54" w:name="_Toc173755927"/>
      <w:r>
        <w:rPr>
          <w:color w:val="333333"/>
        </w:rPr>
        <w:t>Federated Learning Server Development</w:t>
      </w:r>
      <w:bookmarkEnd w:id="54"/>
    </w:p>
    <w:p w14:paraId="6503F4E9" w14:textId="68B2417C" w:rsidR="002A583A" w:rsidRDefault="005771FA" w:rsidP="003530B9">
      <w:pPr>
        <w:pStyle w:val="Heading2"/>
        <w:numPr>
          <w:ilvl w:val="2"/>
          <w:numId w:val="5"/>
        </w:numPr>
      </w:pPr>
      <w:bookmarkStart w:id="55" w:name="_Toc173755928"/>
      <w:r>
        <w:t>Architecture</w:t>
      </w:r>
      <w:bookmarkEnd w:id="55"/>
    </w:p>
    <w:p w14:paraId="7FE74DD8" w14:textId="0AAC698B" w:rsidR="00F21239" w:rsidRDefault="00F21239" w:rsidP="00F21239">
      <w:pPr>
        <w:pStyle w:val="Heading3"/>
        <w:numPr>
          <w:ilvl w:val="3"/>
          <w:numId w:val="5"/>
        </w:numPr>
      </w:pPr>
      <w:bookmarkStart w:id="56" w:name="_Toc173755929"/>
      <w:r>
        <w:t>Components</w:t>
      </w:r>
      <w:bookmarkEnd w:id="56"/>
    </w:p>
    <w:p w14:paraId="43506BD1" w14:textId="4616D78E" w:rsidR="00F21239" w:rsidRDefault="00F21239" w:rsidP="00F21239">
      <w:pPr>
        <w:pStyle w:val="Heading3"/>
        <w:numPr>
          <w:ilvl w:val="3"/>
          <w:numId w:val="5"/>
        </w:numPr>
      </w:pPr>
      <w:bookmarkStart w:id="57" w:name="_Toc173755930"/>
      <w:r>
        <w:t>Communication protocols</w:t>
      </w:r>
      <w:bookmarkEnd w:id="57"/>
    </w:p>
    <w:p w14:paraId="15A34424" w14:textId="75804CDD" w:rsidR="005771FA" w:rsidRDefault="00F21239" w:rsidP="003530B9">
      <w:pPr>
        <w:pStyle w:val="Heading2"/>
        <w:numPr>
          <w:ilvl w:val="2"/>
          <w:numId w:val="5"/>
        </w:numPr>
      </w:pPr>
      <w:bookmarkStart w:id="58" w:name="_Toc173755931"/>
      <w:r>
        <w:t>Sever Functions</w:t>
      </w:r>
      <w:bookmarkEnd w:id="58"/>
    </w:p>
    <w:p w14:paraId="3163AD45" w14:textId="61F93CE4" w:rsidR="00F21239" w:rsidRDefault="00F21239" w:rsidP="00F21239">
      <w:pPr>
        <w:pStyle w:val="Heading3"/>
        <w:numPr>
          <w:ilvl w:val="3"/>
          <w:numId w:val="5"/>
        </w:numPr>
      </w:pPr>
      <w:bookmarkStart w:id="59" w:name="_Toc173755932"/>
      <w:r>
        <w:t>Core Functionalities</w:t>
      </w:r>
      <w:bookmarkEnd w:id="59"/>
    </w:p>
    <w:p w14:paraId="58FE5DDC" w14:textId="4712ABF0" w:rsidR="00F21239" w:rsidRPr="00984DDF" w:rsidRDefault="00F21239" w:rsidP="00F21239">
      <w:pPr>
        <w:pStyle w:val="Heading3"/>
        <w:numPr>
          <w:ilvl w:val="3"/>
          <w:numId w:val="5"/>
        </w:numPr>
      </w:pPr>
      <w:bookmarkStart w:id="60" w:name="_Toc173755933"/>
      <w:r>
        <w:t>Coordination with clients</w:t>
      </w:r>
      <w:bookmarkEnd w:id="60"/>
    </w:p>
    <w:p w14:paraId="5B5CDCDF" w14:textId="225C4D05" w:rsidR="002A583A" w:rsidRPr="00F21239" w:rsidRDefault="005771FA" w:rsidP="003530B9">
      <w:pPr>
        <w:pStyle w:val="Heading2"/>
        <w:numPr>
          <w:ilvl w:val="2"/>
          <w:numId w:val="5"/>
        </w:numPr>
        <w:rPr>
          <w:sz w:val="30"/>
        </w:rPr>
      </w:pPr>
      <w:bookmarkStart w:id="61" w:name="_Toc173755934"/>
      <w:r>
        <w:t>Machine Learning Models Used</w:t>
      </w:r>
      <w:bookmarkEnd w:id="61"/>
    </w:p>
    <w:p w14:paraId="1329FED0" w14:textId="261154A7" w:rsidR="00F21239" w:rsidRPr="00F21239" w:rsidRDefault="00F21239" w:rsidP="00F21239">
      <w:pPr>
        <w:pStyle w:val="Heading3"/>
        <w:numPr>
          <w:ilvl w:val="3"/>
          <w:numId w:val="5"/>
        </w:numPr>
      </w:pPr>
      <w:bookmarkStart w:id="62" w:name="_Toc173755935"/>
      <w:r>
        <w:t>Types of Models Implemented</w:t>
      </w:r>
      <w:bookmarkEnd w:id="62"/>
    </w:p>
    <w:p w14:paraId="21AFD21D" w14:textId="4B03AA43" w:rsidR="002A583A" w:rsidRPr="00984DDF" w:rsidRDefault="005771FA" w:rsidP="003530B9">
      <w:pPr>
        <w:pStyle w:val="Heading2"/>
        <w:numPr>
          <w:ilvl w:val="2"/>
          <w:numId w:val="5"/>
        </w:numPr>
      </w:pPr>
      <w:bookmarkStart w:id="63" w:name="_Toc173755936"/>
      <w:r>
        <w:t>Data Collection</w:t>
      </w:r>
      <w:bookmarkEnd w:id="63"/>
    </w:p>
    <w:p w14:paraId="2D414F09" w14:textId="3145A6C8" w:rsidR="002A583A" w:rsidRPr="00984DDF" w:rsidRDefault="005771FA" w:rsidP="00E349C3">
      <w:pPr>
        <w:pStyle w:val="Heading1"/>
        <w:numPr>
          <w:ilvl w:val="1"/>
          <w:numId w:val="5"/>
        </w:numPr>
        <w:tabs>
          <w:tab w:val="left" w:pos="1011"/>
        </w:tabs>
        <w:spacing w:before="31"/>
        <w:rPr>
          <w:color w:val="333333"/>
        </w:rPr>
      </w:pPr>
      <w:bookmarkStart w:id="64" w:name="_Toc173755937"/>
      <w:r>
        <w:rPr>
          <w:color w:val="333333"/>
        </w:rPr>
        <w:t>Validating results</w:t>
      </w:r>
      <w:bookmarkEnd w:id="64"/>
    </w:p>
    <w:p w14:paraId="637EB085" w14:textId="30BAA974" w:rsidR="002A583A" w:rsidRPr="00984DDF" w:rsidRDefault="005771FA" w:rsidP="003530B9">
      <w:pPr>
        <w:pStyle w:val="Heading2"/>
        <w:numPr>
          <w:ilvl w:val="2"/>
          <w:numId w:val="5"/>
        </w:numPr>
      </w:pPr>
      <w:bookmarkStart w:id="65" w:name="_Toc173755938"/>
      <w:r>
        <w:t>Non-IDD settings vs Perfectly distributed</w:t>
      </w:r>
      <w:bookmarkEnd w:id="65"/>
      <w:r>
        <w:t xml:space="preserve"> </w:t>
      </w:r>
    </w:p>
    <w:p w14:paraId="4A15D020" w14:textId="77777777" w:rsidR="002A583A" w:rsidRPr="00865BBA" w:rsidRDefault="000910E1">
      <w:pPr>
        <w:pStyle w:val="Heading1"/>
        <w:numPr>
          <w:ilvl w:val="1"/>
          <w:numId w:val="5"/>
        </w:numPr>
        <w:tabs>
          <w:tab w:val="left" w:pos="1011"/>
        </w:tabs>
        <w:spacing w:before="31"/>
      </w:pPr>
      <w:bookmarkStart w:id="66" w:name="_Toc173755939"/>
      <w:r w:rsidRPr="00984DDF">
        <w:rPr>
          <w:color w:val="333333"/>
        </w:rPr>
        <w:t>Research</w:t>
      </w:r>
      <w:r w:rsidRPr="00984DDF">
        <w:rPr>
          <w:color w:val="333333"/>
          <w:spacing w:val="-7"/>
        </w:rPr>
        <w:t xml:space="preserve"> </w:t>
      </w:r>
      <w:r w:rsidRPr="00984DDF">
        <w:rPr>
          <w:color w:val="333333"/>
        </w:rPr>
        <w:t>Conclusion:</w:t>
      </w:r>
      <w:r w:rsidRPr="00984DDF">
        <w:rPr>
          <w:color w:val="333333"/>
          <w:spacing w:val="-5"/>
        </w:rPr>
        <w:t xml:space="preserve"> </w:t>
      </w:r>
      <w:r w:rsidRPr="00984DDF">
        <w:rPr>
          <w:color w:val="333333"/>
        </w:rPr>
        <w:t>Summary,</w:t>
      </w:r>
      <w:r w:rsidRPr="00984DDF">
        <w:rPr>
          <w:color w:val="333333"/>
          <w:spacing w:val="-3"/>
        </w:rPr>
        <w:t xml:space="preserve"> </w:t>
      </w:r>
      <w:r w:rsidRPr="00984DDF">
        <w:rPr>
          <w:color w:val="333333"/>
        </w:rPr>
        <w:t>Limitations,</w:t>
      </w:r>
      <w:r w:rsidRPr="00984DDF">
        <w:rPr>
          <w:color w:val="333333"/>
          <w:spacing w:val="-5"/>
        </w:rPr>
        <w:t xml:space="preserve"> </w:t>
      </w:r>
      <w:r w:rsidRPr="00984DDF">
        <w:rPr>
          <w:color w:val="333333"/>
        </w:rPr>
        <w:t>and</w:t>
      </w:r>
      <w:r w:rsidRPr="00984DDF">
        <w:rPr>
          <w:color w:val="333333"/>
          <w:spacing w:val="-5"/>
        </w:rPr>
        <w:t xml:space="preserve"> </w:t>
      </w:r>
      <w:r w:rsidRPr="00984DDF">
        <w:rPr>
          <w:color w:val="333333"/>
        </w:rPr>
        <w:t>Recommendations</w:t>
      </w:r>
      <w:bookmarkEnd w:id="66"/>
    </w:p>
    <w:p w14:paraId="325815F6" w14:textId="5DF58EAF" w:rsidR="00865BBA" w:rsidRDefault="00865BBA" w:rsidP="00865BBA">
      <w:pPr>
        <w:pStyle w:val="Heading1"/>
        <w:numPr>
          <w:ilvl w:val="1"/>
          <w:numId w:val="5"/>
        </w:numPr>
        <w:tabs>
          <w:tab w:val="left" w:pos="1011"/>
        </w:tabs>
        <w:spacing w:before="31"/>
      </w:pPr>
      <w:bookmarkStart w:id="67" w:name="_Toc173755940"/>
      <w:bookmarkStart w:id="68" w:name="_Hlk173089037"/>
      <w:r>
        <w:rPr>
          <w:color w:val="333333"/>
        </w:rPr>
        <w:t>References</w:t>
      </w:r>
      <w:bookmarkEnd w:id="67"/>
    </w:p>
    <w:bookmarkEnd w:id="68"/>
    <w:p w14:paraId="0D7FCDD5" w14:textId="77777777" w:rsidR="000A57B3" w:rsidRPr="000A57B3" w:rsidRDefault="00357989" w:rsidP="00D938D5">
      <w:pPr>
        <w:pStyle w:val="Bibliography"/>
        <w:ind w:left="567"/>
      </w:pPr>
      <w:r>
        <w:rPr>
          <w:color w:val="333333"/>
        </w:rPr>
        <w:fldChar w:fldCharType="begin"/>
      </w:r>
      <w:r w:rsidR="000B7917">
        <w:rPr>
          <w:color w:val="333333"/>
        </w:rPr>
        <w:instrText xml:space="preserve"> ADDIN ZOTERO_BIBL {"uncited":[],"omitted":[],"custom":[]} CSL_BIBLIOGRAPHY </w:instrText>
      </w:r>
      <w:r>
        <w:rPr>
          <w:color w:val="333333"/>
        </w:rPr>
        <w:fldChar w:fldCharType="separate"/>
      </w:r>
      <w:r w:rsidR="000A57B3" w:rsidRPr="000A57B3">
        <w:t xml:space="preserve">Arikumar, K.S., Prathiba, S.B., Alazab, M., Gadekallu, T.R., Pandya, S., Khan, J.M. and Moorthy, R.S. </w:t>
      </w:r>
      <w:r w:rsidR="000A57B3" w:rsidRPr="000A57B3">
        <w:lastRenderedPageBreak/>
        <w:t xml:space="preserve">(2022) ‘FL-PMI: Federated Learning-Based Person Movement Identification through Wearable Devices in Smart Healthcare Systems’, </w:t>
      </w:r>
      <w:r w:rsidR="000A57B3" w:rsidRPr="000A57B3">
        <w:rPr>
          <w:i/>
          <w:iCs/>
        </w:rPr>
        <w:t>Sensors</w:t>
      </w:r>
      <w:r w:rsidR="000A57B3" w:rsidRPr="000A57B3">
        <w:t>, 22(4), p. 1377. Available at: https://doi.org/10.3390/s22041377.</w:t>
      </w:r>
    </w:p>
    <w:p w14:paraId="7B080DF6" w14:textId="77777777" w:rsidR="000A57B3" w:rsidRPr="000A57B3" w:rsidRDefault="000A57B3" w:rsidP="00D938D5">
      <w:pPr>
        <w:pStyle w:val="Bibliography"/>
        <w:ind w:left="567"/>
      </w:pPr>
      <w:r w:rsidRPr="000A57B3">
        <w:t>Beutel, D.J., Topal, T., Mathur, A., Qiu, X., Fernandez-Marques, J., Gao, Y., Sani, L., Li, K.H., Parcollet, T., de Gusmão, P.P.B. and Lane, N.D. (2022) ‘Flower: A Friendly Federated Learning Research Framework’. arXiv. Available at: http://arxiv.org/abs/2007.14390 (Accessed: 22 July 2024).</w:t>
      </w:r>
    </w:p>
    <w:p w14:paraId="7F0C8F4C" w14:textId="77777777" w:rsidR="000A57B3" w:rsidRPr="000A57B3" w:rsidRDefault="000A57B3" w:rsidP="00D938D5">
      <w:pPr>
        <w:pStyle w:val="Bibliography"/>
        <w:ind w:left="567"/>
      </w:pPr>
      <w:r w:rsidRPr="000A57B3">
        <w:t xml:space="preserve">Chen, D., Gao, D., Xie, Y., Pan, X., Li, Z., Li, Y., Ding, B. and Zhou, J. (2023) ‘FS-REAL: Towards Real-World Cross-Device Federated Learning’, in </w:t>
      </w:r>
      <w:r w:rsidRPr="000A57B3">
        <w:rPr>
          <w:i/>
          <w:iCs/>
        </w:rPr>
        <w:t>Proceedings of the 29th ACM SIGKDD Conference on Knowledge Discovery and Data Mining</w:t>
      </w:r>
      <w:r w:rsidRPr="000A57B3">
        <w:t xml:space="preserve">. </w:t>
      </w:r>
      <w:r w:rsidRPr="000A57B3">
        <w:rPr>
          <w:i/>
          <w:iCs/>
        </w:rPr>
        <w:t>KDD ’23: The 29th ACM SIGKDD Conference on Knowledge Discovery and Data Mining</w:t>
      </w:r>
      <w:r w:rsidRPr="000A57B3">
        <w:t>, Long Beach CA USA: ACM, pp. 3829–3841. Available at: https://doi.org/10.1145/3580305.3599829.</w:t>
      </w:r>
    </w:p>
    <w:p w14:paraId="1FE25D68" w14:textId="77777777" w:rsidR="000A57B3" w:rsidRPr="000A57B3" w:rsidRDefault="000A57B3" w:rsidP="00D938D5">
      <w:pPr>
        <w:pStyle w:val="Bibliography"/>
        <w:ind w:left="567"/>
      </w:pPr>
      <w:r w:rsidRPr="000A57B3">
        <w:t>Cheng, K., Fan, T., Jin, Y., Liu, Y., Chen, T., Papadopoulos, D. and Yang, Q. (2021) ‘SecureBoost: A Lossless Federated Learning Framework’. arXiv. Available at: http://arxiv.org/abs/1901.08755 (Accessed: 24 July 2024).</w:t>
      </w:r>
    </w:p>
    <w:p w14:paraId="4A262FEE" w14:textId="77777777" w:rsidR="000A57B3" w:rsidRPr="000A57B3" w:rsidRDefault="000A57B3" w:rsidP="00D938D5">
      <w:pPr>
        <w:pStyle w:val="Bibliography"/>
        <w:ind w:left="567"/>
      </w:pPr>
      <w:r w:rsidRPr="000A57B3">
        <w:t>Galtier, M.N. and Marini, C. (2019) ‘Substra: a framework for privacy-preserving, traceable and collaborative Machine Learning’. arXiv. Available at: http://arxiv.org/abs/1910.11567 (Accessed: 22 July 2024).</w:t>
      </w:r>
    </w:p>
    <w:p w14:paraId="36098C70" w14:textId="77777777" w:rsidR="000A57B3" w:rsidRPr="000A57B3" w:rsidRDefault="000A57B3" w:rsidP="00D938D5">
      <w:pPr>
        <w:pStyle w:val="Bibliography"/>
        <w:ind w:left="567"/>
      </w:pPr>
      <w:r w:rsidRPr="000A57B3">
        <w:t>Hard, A., Rao, K., Mathews, R., Ramaswamy, S., Beaufays, F., Augenstein, S., Eichner, H., Kiddon, C. and Ramage, D. (2019) ‘Federated Learning for Mobile Keyboard Prediction’. arXiv. Available at: http://arxiv.org/abs/1811.03604 (Accessed: 18 July 2024).</w:t>
      </w:r>
    </w:p>
    <w:p w14:paraId="275D6966" w14:textId="77777777" w:rsidR="000A57B3" w:rsidRPr="000A57B3" w:rsidRDefault="000A57B3" w:rsidP="00D938D5">
      <w:pPr>
        <w:pStyle w:val="Bibliography"/>
        <w:ind w:left="567"/>
      </w:pPr>
      <w:r w:rsidRPr="000A57B3">
        <w:t>He, C., Li, S., So, J., Zeng, X., Zhang, M., Wang, H., Wang, X., Vepakomma, P., Singh, A., Qiu, H., Zhu, X., Wang, J., Shen, L., Zhao, P., Kang, Y., Liu, Y., Raskar, R., Yang, Q., Annavaram, M. and Avestimehr, S. (2020) ‘FedML: A Research Library and Benchmark for Federated Machine Learning’. arXiv. Available at: http://arxiv.org/abs/2007.13518 (Accessed: 22 July 2024).</w:t>
      </w:r>
    </w:p>
    <w:p w14:paraId="45A1372F" w14:textId="77777777" w:rsidR="000A57B3" w:rsidRPr="000A57B3" w:rsidRDefault="000A57B3" w:rsidP="00D938D5">
      <w:pPr>
        <w:pStyle w:val="Bibliography"/>
        <w:ind w:left="567"/>
      </w:pPr>
      <w:r w:rsidRPr="000A57B3">
        <w:t xml:space="preserve">Lai, Y.-H., Chen, S.-Y., Chou, W.-C., Hsu, H.-Y. and Chao, H.-C. (2024) ‘Personalized Federated Learning with Adaptive Feature Extraction and Category Prediction in Non-IID Datasets’, </w:t>
      </w:r>
      <w:r w:rsidRPr="000A57B3">
        <w:rPr>
          <w:i/>
          <w:iCs/>
        </w:rPr>
        <w:t>Future Internet</w:t>
      </w:r>
      <w:r w:rsidRPr="000A57B3">
        <w:t>, 16(3), p. 95. Available at: https://doi.org/10.3390/fi16030095.</w:t>
      </w:r>
    </w:p>
    <w:p w14:paraId="54CEEAB4" w14:textId="77777777" w:rsidR="000A57B3" w:rsidRPr="000A57B3" w:rsidRDefault="000A57B3" w:rsidP="00D938D5">
      <w:pPr>
        <w:pStyle w:val="Bibliography"/>
        <w:ind w:left="567"/>
      </w:pPr>
      <w:r w:rsidRPr="000A57B3">
        <w:t xml:space="preserve">Lathkar, M. (2021) </w:t>
      </w:r>
      <w:r w:rsidRPr="000A57B3">
        <w:rPr>
          <w:i/>
          <w:iCs/>
        </w:rPr>
        <w:t>Building web apps with Python and Flask learn to develop and deploy responsive RESTful web applications using Flask framework</w:t>
      </w:r>
      <w:r w:rsidRPr="000A57B3">
        <w:t>. First edition. New Delhi, India: BPB Publications.</w:t>
      </w:r>
    </w:p>
    <w:p w14:paraId="210ED30F" w14:textId="77777777" w:rsidR="000A57B3" w:rsidRPr="000A57B3" w:rsidRDefault="000A57B3" w:rsidP="00D938D5">
      <w:pPr>
        <w:pStyle w:val="Bibliography"/>
        <w:ind w:left="567"/>
      </w:pPr>
      <w:r w:rsidRPr="000A57B3">
        <w:t xml:space="preserve">Li, T., Sahu, A.K., Talwalkar, A. and Smith, V. (2020) ‘Federated Learning: Challenges, Methods, and Future Directions’, </w:t>
      </w:r>
      <w:r w:rsidRPr="000A57B3">
        <w:rPr>
          <w:i/>
          <w:iCs/>
        </w:rPr>
        <w:t>IEEE Signal Processing Magazine</w:t>
      </w:r>
      <w:r w:rsidRPr="000A57B3">
        <w:t>, 37(3), pp. 50–60. Available at: https://doi.org/10.1109/MSP.2020.2975749.</w:t>
      </w:r>
    </w:p>
    <w:p w14:paraId="50C3ADDB" w14:textId="77777777" w:rsidR="000A57B3" w:rsidRPr="000A57B3" w:rsidRDefault="000A57B3" w:rsidP="00D938D5">
      <w:pPr>
        <w:pStyle w:val="Bibliography"/>
        <w:ind w:left="567"/>
      </w:pPr>
      <w:r w:rsidRPr="000A57B3">
        <w:t>Li, T., Sahu, A.K., Zaheer, M., Sanjabi, M., Talwalkar, A. and Smith, V. (2020) ‘Federated Optimization in Heterogeneous Networks’. arXiv. Available at: http://arxiv.org/abs/1812.06127 (Accessed: 24 July 2024).</w:t>
      </w:r>
    </w:p>
    <w:p w14:paraId="7DF1885E" w14:textId="77777777" w:rsidR="000A57B3" w:rsidRPr="000A57B3" w:rsidRDefault="000A57B3" w:rsidP="00D938D5">
      <w:pPr>
        <w:pStyle w:val="Bibliography"/>
        <w:ind w:left="567"/>
      </w:pPr>
      <w:r w:rsidRPr="000A57B3">
        <w:t>Liu, Y., Fan, T., Chen, T., Xu, Q. and Yang, Q. (2021) ‘FATE: An Industrial Grade Platform for Collaborative Learning With Data Protection’.</w:t>
      </w:r>
    </w:p>
    <w:p w14:paraId="360967E0" w14:textId="77777777" w:rsidR="000A57B3" w:rsidRPr="000A57B3" w:rsidRDefault="000A57B3" w:rsidP="00D938D5">
      <w:pPr>
        <w:pStyle w:val="Bibliography"/>
        <w:ind w:left="567"/>
      </w:pPr>
      <w:r w:rsidRPr="000A57B3">
        <w:t>Luo, J., Wu, X., Luo, Y., Huang, A., Huang, Y., Liu, Y. and Yang, Q. (2021) ‘Real-World Image Datasets for Federated Learning’. arXiv. Available at: http://arxiv.org/abs/1910.11089 (Accessed: 27 July 2024).</w:t>
      </w:r>
    </w:p>
    <w:p w14:paraId="21E2BB3E" w14:textId="77777777" w:rsidR="000A57B3" w:rsidRPr="000A57B3" w:rsidRDefault="000A57B3" w:rsidP="00D938D5">
      <w:pPr>
        <w:pStyle w:val="Bibliography"/>
        <w:ind w:left="567"/>
      </w:pPr>
      <w:r w:rsidRPr="000A57B3">
        <w:t>Malve, S., Vaswani, M., Shanbhag, A. and Joshi, S. (2024) ‘Developing a Federated Learning-Based System for Personalized MentalHealth Assessment and Prediction’, 11(07).</w:t>
      </w:r>
    </w:p>
    <w:p w14:paraId="1235FC36" w14:textId="77777777" w:rsidR="000A57B3" w:rsidRPr="000A57B3" w:rsidRDefault="000A57B3" w:rsidP="00D938D5">
      <w:pPr>
        <w:pStyle w:val="Bibliography"/>
        <w:ind w:left="567"/>
      </w:pPr>
      <w:r w:rsidRPr="000A57B3">
        <w:lastRenderedPageBreak/>
        <w:t>McMahan, H.B., Moore, E., Ramage, D., Hampson, S. and Arcas, B.A. y (2016) ‘Federated Learning of Deep Networks using Model Averaging’. arXiv. Available at: http://arxiv.org/abs/1602.05629 (Accessed: 22 July 2024).</w:t>
      </w:r>
    </w:p>
    <w:p w14:paraId="3C19706B" w14:textId="77777777" w:rsidR="000A57B3" w:rsidRPr="000A57B3" w:rsidRDefault="000A57B3" w:rsidP="00D938D5">
      <w:pPr>
        <w:pStyle w:val="Bibliography"/>
        <w:ind w:left="567"/>
      </w:pPr>
      <w:r w:rsidRPr="000A57B3">
        <w:t xml:space="preserve">Nakayama, K. and Jeno, G. (2022) </w:t>
      </w:r>
      <w:r w:rsidRPr="000A57B3">
        <w:rPr>
          <w:i/>
          <w:iCs/>
        </w:rPr>
        <w:t>Federated learning with Python: design and implement a federated learning system and develop applications using existing frameworks</w:t>
      </w:r>
      <w:r w:rsidRPr="000A57B3">
        <w:t>. Birmingham: Packt Publishing Limited.</w:t>
      </w:r>
    </w:p>
    <w:p w14:paraId="36FA99AE" w14:textId="77777777" w:rsidR="000A57B3" w:rsidRPr="000A57B3" w:rsidRDefault="000A57B3" w:rsidP="00D938D5">
      <w:pPr>
        <w:pStyle w:val="Bibliography"/>
        <w:ind w:left="567"/>
      </w:pPr>
      <w:r w:rsidRPr="000A57B3">
        <w:t>Patel, V., Kanani, S., Pathak, T., Patel, P., Ali, M.I. and Breslin, J. (2020) ‘A Demonstration of Smart Doorbell Design Using Federated Deep Learning’. arXiv. Available at: http://arxiv.org/abs/2010.09687 (Accessed: 28 July 2024).</w:t>
      </w:r>
    </w:p>
    <w:p w14:paraId="46E675C3" w14:textId="77777777" w:rsidR="000A57B3" w:rsidRPr="000A57B3" w:rsidRDefault="000A57B3" w:rsidP="00D938D5">
      <w:pPr>
        <w:pStyle w:val="Bibliography"/>
        <w:ind w:left="567"/>
      </w:pPr>
      <w:r w:rsidRPr="000A57B3">
        <w:t xml:space="preserve">Pfitzner, B., Steckhan, N. and Arnrich, B. (2021) ‘Federated Learning in a Medical Context: A Systematic Literature Review’, </w:t>
      </w:r>
      <w:r w:rsidRPr="000A57B3">
        <w:rPr>
          <w:i/>
          <w:iCs/>
        </w:rPr>
        <w:t>ACM Transactions on Internet Technology</w:t>
      </w:r>
      <w:r w:rsidRPr="000A57B3">
        <w:t>, 21(2), pp. 1–31. Available at: https://doi.org/10.1145/3412357.</w:t>
      </w:r>
    </w:p>
    <w:p w14:paraId="1240939B" w14:textId="77777777" w:rsidR="000A57B3" w:rsidRPr="000A57B3" w:rsidRDefault="000A57B3" w:rsidP="00D938D5">
      <w:pPr>
        <w:pStyle w:val="Bibliography"/>
        <w:ind w:left="567"/>
      </w:pPr>
      <w:r w:rsidRPr="000A57B3">
        <w:t xml:space="preserve">Reina, G.A., Gruzdev, A., Foley, P., Perepelkina, O., Sharma, M., Davidyuk, I., Trushkin, I., Radionov, M., Mokrov, A., Agapov, D., Martin, J., Edwards, B., Sheller, M.J., Pati, S., Moorthy, P.N., Wang, S., Shah, P. and Bakas, S. (2022) ‘OpenFL: An open-source framework for Federated Learning’, </w:t>
      </w:r>
      <w:r w:rsidRPr="000A57B3">
        <w:rPr>
          <w:i/>
          <w:iCs/>
        </w:rPr>
        <w:t>Physics in Medicine &amp; Biology</w:t>
      </w:r>
      <w:r w:rsidRPr="000A57B3">
        <w:t>, 67(21), p. 214001. Available at: https://doi.org/10.1088/1361-6560/ac97d9.</w:t>
      </w:r>
    </w:p>
    <w:p w14:paraId="526B6C03" w14:textId="77777777" w:rsidR="000A57B3" w:rsidRPr="000A57B3" w:rsidRDefault="000A57B3" w:rsidP="00D938D5">
      <w:pPr>
        <w:pStyle w:val="Bibliography"/>
        <w:ind w:left="567"/>
      </w:pPr>
      <w:r w:rsidRPr="000A57B3">
        <w:t xml:space="preserve">Riedel, P., Schick, L., Von Schwerin, R., Reichert, M., Schaudt, D. and Hafner, A. (2024) ‘Comparative analysis of open-source federated learning frameworks - a literature-based survey and review’, </w:t>
      </w:r>
      <w:r w:rsidRPr="000A57B3">
        <w:rPr>
          <w:i/>
          <w:iCs/>
        </w:rPr>
        <w:t>International Journal of Machine Learning and Cybernetics</w:t>
      </w:r>
      <w:r w:rsidRPr="000A57B3">
        <w:t xml:space="preserve"> [Preprint]. Available at: https://doi.org/10.1007/s13042-024-02234-z.</w:t>
      </w:r>
    </w:p>
    <w:p w14:paraId="7E1B8C99" w14:textId="77777777" w:rsidR="000A57B3" w:rsidRPr="000A57B3" w:rsidRDefault="000A57B3" w:rsidP="00D938D5">
      <w:pPr>
        <w:pStyle w:val="Bibliography"/>
        <w:ind w:left="567"/>
      </w:pPr>
      <w:r w:rsidRPr="000A57B3">
        <w:t>Roth, H.R., Cheng, Y., Wen, Y., Yang, I., Xu, Z., Hsieh, Y.-T., Kersten, K., Harouni, A., Zhao, C., Lu, K., Zhang, Z., Li, W., Myronenko, A., Yang, D., Yang, S., Rieke, N., Quraini, A., Chen, C., Xu, D., Ma, N., Dogra, P., Flores, M. and Feng, A. (2022) ‘NVIDIA FLARE: Federated Learning from Simulation to Real-World’. Available at: https://doi.org/10.48550/arXiv.2210.13291.</w:t>
      </w:r>
    </w:p>
    <w:p w14:paraId="01EDBDCD" w14:textId="77777777" w:rsidR="000A57B3" w:rsidRPr="000A57B3" w:rsidRDefault="000A57B3" w:rsidP="00D938D5">
      <w:pPr>
        <w:pStyle w:val="Bibliography"/>
        <w:ind w:left="567"/>
      </w:pPr>
      <w:r w:rsidRPr="000A57B3">
        <w:t xml:space="preserve">Sabuhi, M., Musilek, P. and Bezemer, C.-P. (2024) ‘Micro-FL: A Fault-Tolerant Scalable Microservice-Based Platform for Federated Learning’, </w:t>
      </w:r>
      <w:r w:rsidRPr="000A57B3">
        <w:rPr>
          <w:i/>
          <w:iCs/>
        </w:rPr>
        <w:t>Future Internet</w:t>
      </w:r>
      <w:r w:rsidRPr="000A57B3">
        <w:t>, 16(3), p. 70. Available at: https://doi.org/10.3390/fi16030070.</w:t>
      </w:r>
    </w:p>
    <w:p w14:paraId="18970A76" w14:textId="77777777" w:rsidR="000A57B3" w:rsidRPr="000A57B3" w:rsidRDefault="000A57B3" w:rsidP="00D938D5">
      <w:pPr>
        <w:pStyle w:val="Bibliography"/>
        <w:ind w:left="567"/>
      </w:pPr>
      <w:r w:rsidRPr="000A57B3">
        <w:t xml:space="preserve">Solanki, T., Rai, B.K. and Sharma, S. (2022) ‘Federated Learning Using Tensor Flow’, in S.P. Yadav, B.S. Bhati, D.P. Mahato, and S. Kumar (eds) </w:t>
      </w:r>
      <w:r w:rsidRPr="000A57B3">
        <w:rPr>
          <w:i/>
          <w:iCs/>
        </w:rPr>
        <w:t>Federated Learning for IoT Applications</w:t>
      </w:r>
      <w:r w:rsidRPr="000A57B3">
        <w:t>. Cham: Springer International Publishing (EAI/Springer Innovations in Communication and Computing), pp. 157–167. Available at: https://doi.org/10.1007/978-3-030-85559-8_10.</w:t>
      </w:r>
    </w:p>
    <w:p w14:paraId="7579120E" w14:textId="77777777" w:rsidR="000A57B3" w:rsidRPr="000A57B3" w:rsidRDefault="000A57B3" w:rsidP="00D938D5">
      <w:pPr>
        <w:pStyle w:val="Bibliography"/>
        <w:ind w:left="567"/>
      </w:pPr>
      <w:r w:rsidRPr="000A57B3">
        <w:t>Wang, H., Yurochkin, M., Sun, Y., Papailiopoulos, D. and Khazaeni, Y. (2020) ‘Federated Learning with Matched Averaging’. arXiv. Available at: http://arxiv.org/abs/2002.06440 (Accessed: 25 July 2024).</w:t>
      </w:r>
    </w:p>
    <w:p w14:paraId="40B694FA" w14:textId="77777777" w:rsidR="000A57B3" w:rsidRPr="000A57B3" w:rsidRDefault="000A57B3" w:rsidP="00D938D5">
      <w:pPr>
        <w:pStyle w:val="Bibliography"/>
        <w:ind w:left="567"/>
      </w:pPr>
      <w:r w:rsidRPr="000A57B3">
        <w:t>Wang, Z., Fan, X., Peng, Z., Li, X., Yang, Ziqi, Feng, M., Yang, Zhicheng, Liu, X. and Wang, C. (2023) ‘FLGo: A Fully Customizable Federated Learning Platform’. arXiv. Available at: http://arxiv.org/abs/2306.12079 (Accessed: 22 July 2024).</w:t>
      </w:r>
    </w:p>
    <w:p w14:paraId="377E1842" w14:textId="77777777" w:rsidR="000A57B3" w:rsidRPr="000A57B3" w:rsidRDefault="000A57B3" w:rsidP="00D938D5">
      <w:pPr>
        <w:pStyle w:val="Bibliography"/>
        <w:ind w:left="567"/>
      </w:pPr>
      <w:r w:rsidRPr="000A57B3">
        <w:t>Yang, Q., Liu, Y., Chen, T. and Tong, Y. (2019) ‘Federated Machine Learning: Concept and Applications’. arXiv. Available at: http://arxiv.org/abs/1902.04885 (Accessed: 20 July 2024).</w:t>
      </w:r>
    </w:p>
    <w:p w14:paraId="7B7562DB" w14:textId="77777777" w:rsidR="000A57B3" w:rsidRPr="000A57B3" w:rsidRDefault="000A57B3" w:rsidP="00D938D5">
      <w:pPr>
        <w:pStyle w:val="Bibliography"/>
        <w:ind w:left="567"/>
      </w:pPr>
      <w:r w:rsidRPr="000A57B3">
        <w:t>Yang, X., Feng, Y., Fang, W., Shao, J., Tang, X., Xia, S.-T. and Lu, R. (2021) ‘An Accuracy-Lossless Perturbation Method for Defending Privacy Attacks in Federated Learning’. arXiv. Available at: http://arxiv.org/abs/2002.09843 (Accessed: 20 July 2024).</w:t>
      </w:r>
    </w:p>
    <w:p w14:paraId="615E6551" w14:textId="77777777" w:rsidR="000A57B3" w:rsidRPr="000A57B3" w:rsidRDefault="000A57B3" w:rsidP="00D938D5">
      <w:pPr>
        <w:pStyle w:val="Bibliography"/>
        <w:ind w:left="567"/>
      </w:pPr>
      <w:r w:rsidRPr="000A57B3">
        <w:lastRenderedPageBreak/>
        <w:t xml:space="preserve">Zhang, D., Ren, F., Li, Y., Na, L. and Ma, Y. (2021) ‘Pneumonia Detection from Chest X-ray Images Based on Convolutional Neural Network’, </w:t>
      </w:r>
      <w:r w:rsidRPr="000A57B3">
        <w:rPr>
          <w:i/>
          <w:iCs/>
        </w:rPr>
        <w:t>Electronics</w:t>
      </w:r>
      <w:r w:rsidRPr="000A57B3">
        <w:t>, 10(13), p. 1512. Available at: https://doi.org/10.3390/electronics10131512.</w:t>
      </w:r>
    </w:p>
    <w:p w14:paraId="7D61B4B5" w14:textId="77777777" w:rsidR="000A57B3" w:rsidRPr="000A57B3" w:rsidRDefault="000A57B3" w:rsidP="00D938D5">
      <w:pPr>
        <w:pStyle w:val="Bibliography"/>
        <w:ind w:left="567"/>
      </w:pPr>
      <w:r w:rsidRPr="000A57B3">
        <w:t xml:space="preserve">Ziller, A., Trask, A., Lopardo, A., Szymkow, B., Wagner, B., Bluemke, E., Nounahon, J.-M., Passerat-Palmbach, J., Prakash, K., Rose, N., Ryffel, T., Reza, Z.N. and Kaissis, G. (2021) ‘PySyft: A Library for Easy Federated Learning’, in M.H.U. Rehman and M.M. Gaber (eds) </w:t>
      </w:r>
      <w:r w:rsidRPr="000A57B3">
        <w:rPr>
          <w:i/>
          <w:iCs/>
        </w:rPr>
        <w:t>Federated Learning Systems</w:t>
      </w:r>
      <w:r w:rsidRPr="000A57B3">
        <w:t>. Cham: Springer International Publishing (Studies in Computational Intelligence), pp. 111–139. Available at: https://doi.org/10.1007/978-3-030-70604-3_5.</w:t>
      </w:r>
    </w:p>
    <w:p w14:paraId="533309C8" w14:textId="499226DC" w:rsidR="00357989" w:rsidRPr="00984DDF" w:rsidRDefault="00357989" w:rsidP="00D938D5">
      <w:pPr>
        <w:pStyle w:val="Heading1"/>
        <w:spacing w:before="31"/>
        <w:ind w:left="567" w:firstLine="0"/>
        <w:rPr>
          <w:color w:val="333333"/>
        </w:rPr>
      </w:pPr>
      <w:r>
        <w:rPr>
          <w:color w:val="333333"/>
        </w:rPr>
        <w:fldChar w:fldCharType="end"/>
      </w:r>
    </w:p>
    <w:p w14:paraId="2CC0D0FA" w14:textId="13B1753F" w:rsidR="000D79A5" w:rsidRDefault="00430467" w:rsidP="00D938D5">
      <w:pPr>
        <w:ind w:left="567"/>
        <w:rPr>
          <w:b/>
          <w:bCs/>
        </w:rPr>
      </w:pPr>
      <w:r w:rsidRPr="00430467">
        <w:rPr>
          <w:b/>
          <w:bCs/>
        </w:rPr>
        <w:t xml:space="preserve">Manually entered </w:t>
      </w:r>
      <w:r>
        <w:rPr>
          <w:b/>
          <w:bCs/>
        </w:rPr>
        <w:t>references:</w:t>
      </w:r>
    </w:p>
    <w:p w14:paraId="71D8BF5B" w14:textId="717EAB90" w:rsidR="00430467" w:rsidRDefault="00430467" w:rsidP="00D938D5">
      <w:pPr>
        <w:ind w:left="567"/>
      </w:pPr>
      <w:r w:rsidRPr="00430467">
        <w:t xml:space="preserve">OpenMined (2019). </w:t>
      </w:r>
      <w:r w:rsidRPr="00430467">
        <w:rPr>
          <w:i/>
          <w:iCs/>
        </w:rPr>
        <w:t>OpenMined/PySyft.</w:t>
      </w:r>
      <w:r w:rsidRPr="00430467">
        <w:t xml:space="preserve"> GitHub. Available at: </w:t>
      </w:r>
      <w:hyperlink r:id="rId32" w:history="1">
        <w:r w:rsidR="00B910BE" w:rsidRPr="00B910BE">
          <w:rPr>
            <w:rStyle w:val="Hyperlink"/>
            <w:color w:val="auto"/>
            <w:u w:val="none"/>
          </w:rPr>
          <w:t>https://github.com/OpenMined/PySyft</w:t>
        </w:r>
      </w:hyperlink>
      <w:r w:rsidRPr="00B910BE">
        <w:t>.</w:t>
      </w:r>
      <w:r w:rsidR="00B910BE" w:rsidRPr="00B910BE">
        <w:t xml:space="preserve"> </w:t>
      </w:r>
      <w:r w:rsidR="00616565">
        <w:t xml:space="preserve">(Accessed: </w:t>
      </w:r>
      <w:r w:rsidR="004229B6">
        <w:t>12 June 2024</w:t>
      </w:r>
      <w:r w:rsidR="00616565">
        <w:t>).</w:t>
      </w:r>
    </w:p>
    <w:p w14:paraId="0C30445C" w14:textId="77777777" w:rsidR="00B3188A" w:rsidRDefault="00B3188A" w:rsidP="00D938D5">
      <w:pPr>
        <w:ind w:left="567"/>
      </w:pPr>
    </w:p>
    <w:p w14:paraId="631E09EF" w14:textId="7E06952F" w:rsidR="005E047C" w:rsidRDefault="00B3188A" w:rsidP="00D938D5">
      <w:pPr>
        <w:ind w:left="567"/>
      </w:pPr>
      <w:r>
        <w:t>FATE</w:t>
      </w:r>
      <w:r w:rsidR="005E047C" w:rsidRPr="005E047C">
        <w:t xml:space="preserve"> (2021). </w:t>
      </w:r>
      <w:r w:rsidR="005E047C" w:rsidRPr="005E047C">
        <w:rPr>
          <w:i/>
          <w:iCs/>
        </w:rPr>
        <w:t>FederatedAI/FATE</w:t>
      </w:r>
      <w:r w:rsidR="005E047C" w:rsidRPr="005E047C">
        <w:t xml:space="preserve">. </w:t>
      </w:r>
      <w:r w:rsidRPr="00430467">
        <w:t>GitHub</w:t>
      </w:r>
      <w:r>
        <w:t>.</w:t>
      </w:r>
      <w:r w:rsidRPr="005E047C">
        <w:t xml:space="preserve"> </w:t>
      </w:r>
      <w:r w:rsidR="005E047C" w:rsidRPr="00B3188A">
        <w:t xml:space="preserve">Available at: </w:t>
      </w:r>
      <w:hyperlink r:id="rId33" w:history="1">
        <w:r w:rsidRPr="00B3188A">
          <w:rPr>
            <w:rStyle w:val="Hyperlink"/>
            <w:color w:val="auto"/>
            <w:u w:val="none"/>
          </w:rPr>
          <w:t>https://github.com/FederatedAI/FATE</w:t>
        </w:r>
      </w:hyperlink>
      <w:r w:rsidR="005E047C" w:rsidRPr="00B3188A">
        <w:t>.</w:t>
      </w:r>
    </w:p>
    <w:p w14:paraId="36265401" w14:textId="4E28A650" w:rsidR="00B3188A" w:rsidRDefault="00B3188A" w:rsidP="00D938D5">
      <w:pPr>
        <w:ind w:left="567"/>
      </w:pPr>
      <w:r>
        <w:t>(Accessed: 12 June 2024).</w:t>
      </w:r>
    </w:p>
    <w:p w14:paraId="4AABB1DB" w14:textId="31529ACF" w:rsidR="00801B8B" w:rsidRDefault="00D65020" w:rsidP="00801B8B">
      <w:pPr>
        <w:ind w:left="567"/>
      </w:pPr>
      <w:r>
        <w:t>Flower</w:t>
      </w:r>
      <w:r w:rsidR="00801B8B" w:rsidRPr="005E047C">
        <w:t xml:space="preserve"> (2021). </w:t>
      </w:r>
      <w:r w:rsidR="008F0284">
        <w:rPr>
          <w:i/>
          <w:iCs/>
        </w:rPr>
        <w:t>adap</w:t>
      </w:r>
      <w:r w:rsidR="00801B8B" w:rsidRPr="005E047C">
        <w:rPr>
          <w:i/>
          <w:iCs/>
        </w:rPr>
        <w:t>/</w:t>
      </w:r>
      <w:r w:rsidR="008F0284">
        <w:rPr>
          <w:i/>
          <w:iCs/>
        </w:rPr>
        <w:t>flower</w:t>
      </w:r>
      <w:r w:rsidR="00801B8B" w:rsidRPr="005E047C">
        <w:t xml:space="preserve">. </w:t>
      </w:r>
      <w:r w:rsidR="00801B8B" w:rsidRPr="00430467">
        <w:t>GitHub</w:t>
      </w:r>
      <w:r w:rsidR="00801B8B">
        <w:t>.</w:t>
      </w:r>
      <w:r w:rsidR="00801B8B" w:rsidRPr="005E047C">
        <w:t xml:space="preserve"> </w:t>
      </w:r>
      <w:r w:rsidR="00801B8B" w:rsidRPr="00B3188A">
        <w:t>Available at:</w:t>
      </w:r>
      <w:r w:rsidRPr="00D65020">
        <w:t xml:space="preserve"> https://github.com/adap/flower</w:t>
      </w:r>
      <w:r w:rsidR="00801B8B" w:rsidRPr="00B3188A">
        <w:t>.</w:t>
      </w:r>
    </w:p>
    <w:p w14:paraId="4FCEC6C1" w14:textId="3B86A25D" w:rsidR="00801B8B" w:rsidRDefault="00801B8B" w:rsidP="00801B8B">
      <w:pPr>
        <w:ind w:left="567"/>
      </w:pPr>
      <w:r>
        <w:t>(Accessed: 12 June 2024).</w:t>
      </w:r>
    </w:p>
    <w:p w14:paraId="4862ECBB" w14:textId="77777777" w:rsidR="004A4103" w:rsidRDefault="004A4103" w:rsidP="00801B8B">
      <w:pPr>
        <w:ind w:left="567"/>
      </w:pPr>
    </w:p>
    <w:p w14:paraId="0464FC84" w14:textId="4CB848C4" w:rsidR="004A4103" w:rsidRDefault="004A4103" w:rsidP="004A4103">
      <w:pPr>
        <w:ind w:left="567"/>
      </w:pPr>
      <w:r>
        <w:t>FedML</w:t>
      </w:r>
      <w:r w:rsidRPr="005E047C">
        <w:t xml:space="preserve"> (20</w:t>
      </w:r>
      <w:r w:rsidR="00B30EBC">
        <w:t>23</w:t>
      </w:r>
      <w:r w:rsidRPr="005E047C">
        <w:t>). </w:t>
      </w:r>
      <w:r w:rsidR="008D4D1A">
        <w:rPr>
          <w:i/>
          <w:iCs/>
        </w:rPr>
        <w:t>FedML-AI</w:t>
      </w:r>
      <w:r w:rsidRPr="005E047C">
        <w:t xml:space="preserve">. </w:t>
      </w:r>
      <w:r w:rsidRPr="00430467">
        <w:t>GitHub</w:t>
      </w:r>
      <w:r>
        <w:t>.</w:t>
      </w:r>
      <w:r w:rsidRPr="005E047C">
        <w:t xml:space="preserve"> </w:t>
      </w:r>
      <w:r w:rsidRPr="00B3188A">
        <w:t>Available at:</w:t>
      </w:r>
      <w:r w:rsidRPr="00D65020">
        <w:t xml:space="preserve"> </w:t>
      </w:r>
      <w:r w:rsidR="008D4D1A" w:rsidRPr="008D4D1A">
        <w:t>https://github.com/FedML-AI/FedML</w:t>
      </w:r>
      <w:r w:rsidR="008D4D1A">
        <w:t>.</w:t>
      </w:r>
    </w:p>
    <w:p w14:paraId="3137FA8B" w14:textId="77777777" w:rsidR="004A4103" w:rsidRDefault="004A4103" w:rsidP="004A4103">
      <w:pPr>
        <w:ind w:left="567"/>
      </w:pPr>
      <w:r>
        <w:t>(Accessed: 12 June 2024).</w:t>
      </w:r>
    </w:p>
    <w:p w14:paraId="1E386E5E" w14:textId="77777777" w:rsidR="00724AAB" w:rsidRDefault="00724AAB" w:rsidP="004A4103">
      <w:pPr>
        <w:ind w:left="567"/>
      </w:pPr>
    </w:p>
    <w:p w14:paraId="3287B048" w14:textId="62A0CCB2" w:rsidR="00724AAB" w:rsidRDefault="00724AAB" w:rsidP="00724AAB">
      <w:pPr>
        <w:ind w:left="567"/>
      </w:pPr>
      <w:r>
        <w:t>TensorFlow Federated</w:t>
      </w:r>
      <w:r w:rsidRPr="005E047C">
        <w:t xml:space="preserve"> (20</w:t>
      </w:r>
      <w:r>
        <w:t>24</w:t>
      </w:r>
      <w:r w:rsidRPr="005E047C">
        <w:t>). </w:t>
      </w:r>
      <w:r w:rsidR="006E312E" w:rsidRPr="006E312E">
        <w:rPr>
          <w:i/>
          <w:iCs/>
        </w:rPr>
        <w:t>google-parfait/tensorflow-federated</w:t>
      </w:r>
      <w:r w:rsidRPr="005E047C">
        <w:t xml:space="preserve">. </w:t>
      </w:r>
      <w:r w:rsidRPr="00430467">
        <w:t>GitHub</w:t>
      </w:r>
      <w:r>
        <w:t>.</w:t>
      </w:r>
      <w:r w:rsidRPr="005E047C">
        <w:t xml:space="preserve"> </w:t>
      </w:r>
      <w:r w:rsidRPr="00B3188A">
        <w:t>Available at:</w:t>
      </w:r>
      <w:r w:rsidRPr="00D65020">
        <w:t xml:space="preserve"> </w:t>
      </w:r>
      <w:r w:rsidR="008C6C68" w:rsidRPr="008C6C68">
        <w:t>https://github.com/google-parfait/tensorflow-federated.</w:t>
      </w:r>
    </w:p>
    <w:p w14:paraId="1A827C8C" w14:textId="77777777" w:rsidR="00724AAB" w:rsidRDefault="00724AAB" w:rsidP="00724AAB">
      <w:pPr>
        <w:ind w:left="567"/>
      </w:pPr>
      <w:r>
        <w:t>(Accessed: 12 June 2024).</w:t>
      </w:r>
    </w:p>
    <w:p w14:paraId="1A93C8B6" w14:textId="77777777" w:rsidR="00724AAB" w:rsidRDefault="00724AAB" w:rsidP="004A4103">
      <w:pPr>
        <w:ind w:left="567"/>
      </w:pPr>
    </w:p>
    <w:p w14:paraId="7D215FCB" w14:textId="77777777" w:rsidR="004A4103" w:rsidRDefault="004A4103" w:rsidP="00801B8B">
      <w:pPr>
        <w:ind w:left="567"/>
      </w:pPr>
    </w:p>
    <w:p w14:paraId="7C32ED40" w14:textId="77777777" w:rsidR="00EC68F0" w:rsidRDefault="00EC68F0" w:rsidP="00D938D5">
      <w:pPr>
        <w:ind w:left="567"/>
      </w:pPr>
    </w:p>
    <w:p w14:paraId="513ACF5C" w14:textId="77777777" w:rsidR="00EC68F0" w:rsidRDefault="00EC68F0" w:rsidP="00D938D5">
      <w:pPr>
        <w:pStyle w:val="Bibliography"/>
        <w:ind w:left="567"/>
      </w:pPr>
      <w:r>
        <w:t xml:space="preserve">www.youtube.com. (2024). Tutorial: </w:t>
      </w:r>
      <w:r w:rsidRPr="00EC68F0">
        <w:rPr>
          <w:i/>
          <w:iCs/>
        </w:rPr>
        <w:t>Federated Learning in AI4EOSC</w:t>
      </w:r>
      <w:r>
        <w:t>. [online] Available at: https://www.youtube.com/watch?v=FrgVummLNbU [Accessed 10 May 2024].</w:t>
      </w:r>
    </w:p>
    <w:p w14:paraId="3BD1EDFA" w14:textId="5831EE76" w:rsidR="00EC68F0" w:rsidRDefault="00EC68F0" w:rsidP="00D938D5">
      <w:pPr>
        <w:pStyle w:val="Bibliography"/>
        <w:ind w:left="567"/>
      </w:pPr>
      <w:r>
        <w:t xml:space="preserve">www.youtube.com. (2022). </w:t>
      </w:r>
      <w:r w:rsidRPr="00EC68F0">
        <w:rPr>
          <w:i/>
          <w:iCs/>
        </w:rPr>
        <w:t>Federated Learning with Azure Machine Learning.</w:t>
      </w:r>
      <w:r>
        <w:t xml:space="preserve"> [online] Available at: https://www.youtube.com/watch?v=aTj4AqbCWEA [Accessed 10 May 2024].</w:t>
      </w:r>
    </w:p>
    <w:p w14:paraId="7C5728F5" w14:textId="547085AE" w:rsidR="0070613E" w:rsidRDefault="0070613E" w:rsidP="00D938D5">
      <w:pPr>
        <w:ind w:left="567"/>
      </w:pPr>
      <w:r w:rsidRPr="0070613E">
        <w:t>Rico, J., 2023</w:t>
      </w:r>
      <w:r>
        <w:t>a</w:t>
      </w:r>
      <w:r w:rsidRPr="0070613E">
        <w:t xml:space="preserve">. Capstone_MScData_Sept23_SB: PySyft Notebooks API. [online] Available at: </w:t>
      </w:r>
      <w:hyperlink r:id="rId34" w:tgtFrame="_new" w:history="1">
        <w:r w:rsidRPr="00D273B3">
          <w:rPr>
            <w:rStyle w:val="Hyperlink"/>
            <w:color w:val="auto"/>
            <w:u w:val="none"/>
          </w:rPr>
          <w:t>https://github.com/JoseRicoCct/Capstone_MScData_Sept23_SB/tree/main/FLFrameworks/1.PySyft/NotebooksAPI</w:t>
        </w:r>
      </w:hyperlink>
      <w:r w:rsidRPr="0070613E">
        <w:t xml:space="preserve"> [Accessed 5 August 2024].</w:t>
      </w:r>
    </w:p>
    <w:p w14:paraId="146C6692" w14:textId="77777777" w:rsidR="00872BD8" w:rsidRDefault="00872BD8" w:rsidP="00D938D5">
      <w:pPr>
        <w:ind w:left="567"/>
      </w:pPr>
    </w:p>
    <w:p w14:paraId="4223DE5C" w14:textId="36A7994B" w:rsidR="00872BD8" w:rsidRPr="0070613E" w:rsidRDefault="00872BD8" w:rsidP="00D938D5">
      <w:pPr>
        <w:ind w:left="567"/>
      </w:pPr>
      <w:r w:rsidRPr="00872BD8">
        <w:t>google-parfait (2018). </w:t>
      </w:r>
      <w:r w:rsidRPr="00872BD8">
        <w:rPr>
          <w:i/>
          <w:iCs/>
        </w:rPr>
        <w:t>tensorflow-federated/docs/tutorials at main · google-parfait/tensorflow-federated</w:t>
      </w:r>
      <w:r w:rsidRPr="00872BD8">
        <w:t>. [online] GitHub. Available at: https://github.com/google-parfait/tensorflow-federated/tree/main/docs/tutorials [Accessed 14 Aug. 2024].</w:t>
      </w:r>
    </w:p>
    <w:p w14:paraId="2B2D9D95" w14:textId="024D5E9C" w:rsidR="007D3882" w:rsidRDefault="00865BBA" w:rsidP="00971425">
      <w:pPr>
        <w:pStyle w:val="Heading1"/>
        <w:numPr>
          <w:ilvl w:val="1"/>
          <w:numId w:val="5"/>
        </w:numPr>
        <w:tabs>
          <w:tab w:val="left" w:pos="1011"/>
        </w:tabs>
        <w:spacing w:before="31"/>
        <w:rPr>
          <w:color w:val="333333"/>
        </w:rPr>
      </w:pPr>
      <w:r w:rsidRPr="00865BBA">
        <w:rPr>
          <w:color w:val="333333"/>
        </w:rPr>
        <w:tab/>
      </w:r>
      <w:bookmarkStart w:id="69" w:name="_Toc173755941"/>
      <w:r w:rsidRPr="00865BBA">
        <w:rPr>
          <w:color w:val="333333"/>
        </w:rPr>
        <w:t>Annex</w:t>
      </w:r>
      <w:bookmarkEnd w:id="69"/>
    </w:p>
    <w:p w14:paraId="117960D1" w14:textId="01E84239" w:rsidR="00971425" w:rsidRPr="00984DDF" w:rsidRDefault="00971425" w:rsidP="00971425">
      <w:pPr>
        <w:pStyle w:val="Heading2"/>
        <w:numPr>
          <w:ilvl w:val="2"/>
          <w:numId w:val="5"/>
        </w:numPr>
      </w:pPr>
      <w:bookmarkStart w:id="70" w:name="_Toc173755942"/>
      <w:r>
        <w:t>Equipment and Software Configuration</w:t>
      </w:r>
      <w:bookmarkEnd w:id="70"/>
    </w:p>
    <w:p w14:paraId="5F566BFB" w14:textId="580D4509" w:rsidR="00971425" w:rsidRDefault="00971425" w:rsidP="00723030">
      <w:pPr>
        <w:pStyle w:val="Heading2"/>
        <w:numPr>
          <w:ilvl w:val="2"/>
          <w:numId w:val="5"/>
        </w:numPr>
      </w:pPr>
      <w:bookmarkStart w:id="71" w:name="_Toc173755943"/>
      <w:r>
        <w:t>Federated Learning Framework</w:t>
      </w:r>
      <w:r w:rsidR="007B2877">
        <w:t>s Implementation</w:t>
      </w:r>
      <w:bookmarkEnd w:id="71"/>
    </w:p>
    <w:p w14:paraId="0AD85CC7" w14:textId="77777777" w:rsidR="009D7621" w:rsidRPr="009D7621" w:rsidRDefault="009D7621" w:rsidP="009D7621">
      <w:pPr>
        <w:pStyle w:val="BodyText"/>
        <w:spacing w:line="360" w:lineRule="auto"/>
        <w:ind w:left="540" w:right="332" w:firstLine="470"/>
        <w:jc w:val="both"/>
      </w:pPr>
      <w:r w:rsidRPr="009D7621">
        <w:t xml:space="preserve">To provide more clarity on the evaluations performed in Section 5, here are some steps to deploy the FL frameworks. First, clone each repository onto your laptop. Consider creating separate environments whenever possible to avoid dependency conflicts. Finally, refer to the support </w:t>
      </w:r>
      <w:r w:rsidRPr="009D7621">
        <w:lastRenderedPageBreak/>
        <w:t>communities available on each FL framework's GitHub repository for additional assistance.</w:t>
      </w:r>
    </w:p>
    <w:p w14:paraId="1073E12D" w14:textId="7201C4D4" w:rsidR="00040B6F" w:rsidRDefault="006E3AA7" w:rsidP="006E3AA7">
      <w:pPr>
        <w:pStyle w:val="BodyText"/>
        <w:spacing w:line="360" w:lineRule="auto"/>
        <w:ind w:left="540" w:right="332" w:firstLine="470"/>
        <w:jc w:val="center"/>
      </w:pPr>
      <w:r>
        <w:rPr>
          <w:noProof/>
        </w:rPr>
        <w:drawing>
          <wp:inline distT="0" distB="0" distL="0" distR="0" wp14:anchorId="40A06E2E" wp14:editId="1B320185">
            <wp:extent cx="4510094" cy="1300235"/>
            <wp:effectExtent l="0" t="0" r="5080" b="0"/>
            <wp:docPr id="832209323" name="Picture 5"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209323" name="Picture 5" descr="A computer screen shot of a computer code&#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4536478" cy="1307841"/>
                    </a:xfrm>
                    <a:prstGeom prst="rect">
                      <a:avLst/>
                    </a:prstGeom>
                  </pic:spPr>
                </pic:pic>
              </a:graphicData>
            </a:graphic>
          </wp:inline>
        </w:drawing>
      </w:r>
      <w:r w:rsidR="009D7621">
        <w:br/>
      </w:r>
      <w:r w:rsidR="009D7621" w:rsidRPr="00984DDF">
        <w:rPr>
          <w:sz w:val="18"/>
        </w:rPr>
        <w:t xml:space="preserve">Figure </w:t>
      </w:r>
      <w:r w:rsidR="009D7621">
        <w:rPr>
          <w:sz w:val="18"/>
        </w:rPr>
        <w:t>10.2.</w:t>
      </w:r>
      <w:r w:rsidR="009D7621" w:rsidRPr="00984DDF">
        <w:rPr>
          <w:sz w:val="18"/>
        </w:rPr>
        <w:t xml:space="preserve"> </w:t>
      </w:r>
      <w:r w:rsidR="009D7621">
        <w:rPr>
          <w:sz w:val="18"/>
        </w:rPr>
        <w:t>Cloning PySyft</w:t>
      </w:r>
      <w:r w:rsidR="00474946">
        <w:rPr>
          <w:sz w:val="18"/>
        </w:rPr>
        <w:t xml:space="preserve"> GitHub repository (</w:t>
      </w:r>
      <w:r w:rsidR="009D7621" w:rsidRPr="00F63DB6">
        <w:rPr>
          <w:sz w:val="18"/>
        </w:rPr>
        <w:t>OpenMined, 2019)</w:t>
      </w:r>
      <w:r w:rsidR="009D7621">
        <w:rPr>
          <w:sz w:val="18"/>
        </w:rPr>
        <w:t>.</w:t>
      </w:r>
    </w:p>
    <w:p w14:paraId="10971D9A" w14:textId="5D61BB61" w:rsidR="007B2877" w:rsidRDefault="00B15AAD" w:rsidP="007B2877">
      <w:pPr>
        <w:pStyle w:val="Heading3"/>
        <w:numPr>
          <w:ilvl w:val="3"/>
          <w:numId w:val="5"/>
        </w:numPr>
      </w:pPr>
      <w:bookmarkStart w:id="72" w:name="_Toc173755944"/>
      <w:r>
        <w:t>PySyft</w:t>
      </w:r>
      <w:bookmarkEnd w:id="72"/>
    </w:p>
    <w:p w14:paraId="722D32C4" w14:textId="20901F64" w:rsidR="00BC7A3C" w:rsidRDefault="00885933" w:rsidP="00BC7A3C">
      <w:pPr>
        <w:pStyle w:val="BodyText"/>
        <w:spacing w:line="360" w:lineRule="auto"/>
        <w:ind w:left="540" w:right="332" w:firstLine="470"/>
        <w:jc w:val="both"/>
      </w:pPr>
      <w:r>
        <w:t xml:space="preserve">A set of twelve </w:t>
      </w:r>
      <w:r w:rsidR="00B40A1F">
        <w:t>tutorials in JN format were evaluated</w:t>
      </w:r>
      <w:r w:rsidR="009B2E31">
        <w:t>.</w:t>
      </w:r>
      <w:r w:rsidR="00B40A1F">
        <w:t xml:space="preserve"> </w:t>
      </w:r>
      <w:r w:rsidR="00881800">
        <w:rPr>
          <w:i/>
          <w:iCs/>
        </w:rPr>
        <w:t>PySyft</w:t>
      </w:r>
      <w:r w:rsidR="00881800">
        <w:t xml:space="preserve"> allows interaction </w:t>
      </w:r>
      <w:r w:rsidR="00DA4957">
        <w:t xml:space="preserve">using JN with </w:t>
      </w:r>
      <w:r w:rsidR="00950845">
        <w:t>its</w:t>
      </w:r>
      <w:r w:rsidR="00DA4957">
        <w:t xml:space="preserve"> API</w:t>
      </w:r>
      <w:r w:rsidR="004E1100">
        <w:t>. The</w:t>
      </w:r>
      <w:r w:rsidR="00DA4957">
        <w:t xml:space="preserve"> version of </w:t>
      </w:r>
      <w:r w:rsidR="00E34181">
        <w:rPr>
          <w:i/>
          <w:iCs/>
        </w:rPr>
        <w:t xml:space="preserve">syft </w:t>
      </w:r>
      <w:r w:rsidR="00E34181">
        <w:t>installed was 0.9.1b1</w:t>
      </w:r>
      <w:r w:rsidR="000B6E4A">
        <w:t xml:space="preserve">. </w:t>
      </w:r>
    </w:p>
    <w:p w14:paraId="426D050B" w14:textId="0BB3022A" w:rsidR="004E1100" w:rsidRDefault="004E1100" w:rsidP="004E1100">
      <w:pPr>
        <w:pStyle w:val="BodyText"/>
        <w:spacing w:line="360" w:lineRule="auto"/>
        <w:ind w:left="540" w:right="332" w:firstLine="470"/>
        <w:jc w:val="center"/>
      </w:pPr>
      <w:r>
        <w:rPr>
          <w:noProof/>
        </w:rPr>
        <w:drawing>
          <wp:inline distT="0" distB="0" distL="0" distR="0" wp14:anchorId="609D6F34" wp14:editId="14A6E183">
            <wp:extent cx="4643759" cy="2059936"/>
            <wp:effectExtent l="0" t="0" r="4445" b="0"/>
            <wp:docPr id="1406266917"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266917" name="Picture 5" descr="A screenshot of a computer&#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4655564" cy="2065173"/>
                    </a:xfrm>
                    <a:prstGeom prst="rect">
                      <a:avLst/>
                    </a:prstGeom>
                  </pic:spPr>
                </pic:pic>
              </a:graphicData>
            </a:graphic>
          </wp:inline>
        </w:drawing>
      </w:r>
      <w:r w:rsidR="00ED49A8">
        <w:br/>
      </w:r>
      <w:r w:rsidR="00ED49A8" w:rsidRPr="00984DDF">
        <w:rPr>
          <w:sz w:val="18"/>
        </w:rPr>
        <w:t xml:space="preserve">Figure </w:t>
      </w:r>
      <w:r w:rsidR="00ED49A8">
        <w:rPr>
          <w:sz w:val="18"/>
        </w:rPr>
        <w:t>10.2.1.</w:t>
      </w:r>
      <w:r w:rsidR="00ED49A8" w:rsidRPr="00984DDF">
        <w:rPr>
          <w:sz w:val="18"/>
        </w:rPr>
        <w:t xml:space="preserve"> </w:t>
      </w:r>
      <w:r w:rsidR="00ED49A8" w:rsidRPr="00532990">
        <w:rPr>
          <w:i/>
          <w:iCs/>
          <w:sz w:val="18"/>
        </w:rPr>
        <w:t>PySyft</w:t>
      </w:r>
      <w:r w:rsidR="00ED49A8">
        <w:rPr>
          <w:sz w:val="18"/>
        </w:rPr>
        <w:t xml:space="preserve"> JN tutorials.</w:t>
      </w:r>
    </w:p>
    <w:p w14:paraId="32B8A74C" w14:textId="775923CC" w:rsidR="000A026B" w:rsidRDefault="000A026B" w:rsidP="003E41D0">
      <w:pPr>
        <w:pStyle w:val="BodyText"/>
        <w:spacing w:line="360" w:lineRule="auto"/>
        <w:ind w:left="540" w:right="332" w:firstLine="470"/>
        <w:jc w:val="both"/>
      </w:pPr>
      <w:r w:rsidRPr="000A026B">
        <w:t xml:space="preserve">To log in as the data owner, the credentials were changed. By default, the email and password are set. To customize them, it was necessary to adjust the </w:t>
      </w:r>
      <w:r w:rsidRPr="000A026B">
        <w:rPr>
          <w:i/>
          <w:iCs/>
        </w:rPr>
        <w:t>Syft</w:t>
      </w:r>
      <w:r w:rsidRPr="000A026B">
        <w:t xml:space="preserve"> package code. Otherwise, it was not possible to change the credentials for the root user using the API.</w:t>
      </w:r>
    </w:p>
    <w:p w14:paraId="0F43B088" w14:textId="289FEAFE" w:rsidR="00F226DA" w:rsidRDefault="00F226DA" w:rsidP="00F226DA">
      <w:pPr>
        <w:pStyle w:val="BodyText"/>
        <w:spacing w:line="360" w:lineRule="auto"/>
        <w:ind w:left="540" w:right="332" w:firstLine="470"/>
        <w:jc w:val="center"/>
        <w:rPr>
          <w:sz w:val="18"/>
        </w:rPr>
      </w:pPr>
      <w:r>
        <w:rPr>
          <w:noProof/>
        </w:rPr>
        <w:drawing>
          <wp:inline distT="0" distB="0" distL="0" distR="0" wp14:anchorId="64C02878" wp14:editId="100DEA35">
            <wp:extent cx="3877354" cy="1301711"/>
            <wp:effectExtent l="0" t="0" r="0" b="0"/>
            <wp:docPr id="209894565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945658" name="Picture 209894565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900527" cy="1309491"/>
                    </a:xfrm>
                    <a:prstGeom prst="rect">
                      <a:avLst/>
                    </a:prstGeom>
                  </pic:spPr>
                </pic:pic>
              </a:graphicData>
            </a:graphic>
          </wp:inline>
        </w:drawing>
      </w:r>
      <w:r>
        <w:br/>
      </w:r>
      <w:r w:rsidRPr="00984DDF">
        <w:rPr>
          <w:sz w:val="18"/>
        </w:rPr>
        <w:t xml:space="preserve">Figure </w:t>
      </w:r>
      <w:r>
        <w:rPr>
          <w:sz w:val="18"/>
        </w:rPr>
        <w:t>10.2.2.</w:t>
      </w:r>
      <w:r w:rsidR="00EA056E">
        <w:rPr>
          <w:sz w:val="18"/>
        </w:rPr>
        <w:t xml:space="preserve"> Changing root credentials</w:t>
      </w:r>
      <w:r w:rsidRPr="00984DDF">
        <w:rPr>
          <w:sz w:val="18"/>
        </w:rPr>
        <w:t xml:space="preserve"> </w:t>
      </w:r>
      <w:r w:rsidRPr="00F226DA">
        <w:rPr>
          <w:i/>
          <w:iCs/>
          <w:sz w:val="18"/>
        </w:rPr>
        <w:t>PySyft</w:t>
      </w:r>
      <w:r>
        <w:rPr>
          <w:sz w:val="18"/>
        </w:rPr>
        <w:t xml:space="preserve"> </w:t>
      </w:r>
      <w:r w:rsidR="00461C38">
        <w:rPr>
          <w:sz w:val="18"/>
        </w:rPr>
        <w:t>server</w:t>
      </w:r>
      <w:r>
        <w:rPr>
          <w:sz w:val="18"/>
        </w:rPr>
        <w:t>.</w:t>
      </w:r>
    </w:p>
    <w:p w14:paraId="2C9D1AA0" w14:textId="77777777" w:rsidR="00CA7F2B" w:rsidRDefault="00CA7F2B" w:rsidP="00CA7F2B">
      <w:pPr>
        <w:pStyle w:val="BodyText"/>
        <w:spacing w:line="360" w:lineRule="auto"/>
        <w:ind w:left="540" w:right="332" w:firstLine="470"/>
        <w:jc w:val="both"/>
      </w:pPr>
      <w:r w:rsidRPr="00CA7F2B">
        <w:t>Once the server is launched by calling datasite_</w:t>
      </w:r>
      <w:r w:rsidRPr="00CA7F2B">
        <w:rPr>
          <w:i/>
          <w:iCs/>
        </w:rPr>
        <w:t>client</w:t>
      </w:r>
      <w:r w:rsidRPr="00CA7F2B">
        <w:t xml:space="preserve"> in JN, a welcome greeting appears (Figure 10.2.3). Instead of finding a user-friendly interface for managing the FL experiments, the localhost server presented a non-user-friendly interface (see Figure 10.2.4).</w:t>
      </w:r>
    </w:p>
    <w:p w14:paraId="2CEF9577" w14:textId="009CABA9" w:rsidR="00925732" w:rsidRDefault="00925732" w:rsidP="00925732">
      <w:pPr>
        <w:pStyle w:val="BodyText"/>
        <w:spacing w:line="360" w:lineRule="auto"/>
        <w:ind w:left="540" w:right="332" w:firstLine="470"/>
        <w:jc w:val="center"/>
        <w:rPr>
          <w:sz w:val="18"/>
        </w:rPr>
      </w:pPr>
      <w:r>
        <w:rPr>
          <w:noProof/>
        </w:rPr>
        <w:lastRenderedPageBreak/>
        <w:drawing>
          <wp:inline distT="0" distB="0" distL="0" distR="0" wp14:anchorId="05C37A67" wp14:editId="0261A76E">
            <wp:extent cx="4159771" cy="2150346"/>
            <wp:effectExtent l="0" t="0" r="0" b="2540"/>
            <wp:docPr id="622312401"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312401" name="Picture 7" descr="A screenshot of a computer&#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4166676" cy="2153915"/>
                    </a:xfrm>
                    <a:prstGeom prst="rect">
                      <a:avLst/>
                    </a:prstGeom>
                  </pic:spPr>
                </pic:pic>
              </a:graphicData>
            </a:graphic>
          </wp:inline>
        </w:drawing>
      </w:r>
      <w:r>
        <w:br/>
      </w:r>
      <w:r w:rsidRPr="00984DDF">
        <w:rPr>
          <w:sz w:val="18"/>
        </w:rPr>
        <w:t xml:space="preserve">Figure </w:t>
      </w:r>
      <w:r>
        <w:rPr>
          <w:sz w:val="18"/>
        </w:rPr>
        <w:t xml:space="preserve">10.2.3. </w:t>
      </w:r>
      <w:r w:rsidRPr="00F226DA">
        <w:rPr>
          <w:i/>
          <w:iCs/>
          <w:sz w:val="18"/>
        </w:rPr>
        <w:t>PySyft</w:t>
      </w:r>
      <w:r>
        <w:rPr>
          <w:sz w:val="18"/>
        </w:rPr>
        <w:t xml:space="preserve"> JN server</w:t>
      </w:r>
      <w:r w:rsidR="00A11C3D">
        <w:rPr>
          <w:sz w:val="18"/>
        </w:rPr>
        <w:t xml:space="preserve"> welcome message.</w:t>
      </w:r>
    </w:p>
    <w:p w14:paraId="55ED3BA7" w14:textId="70F2B71E" w:rsidR="00A11C3D" w:rsidRPr="00CA7F2B" w:rsidRDefault="00A11C3D" w:rsidP="00925732">
      <w:pPr>
        <w:pStyle w:val="BodyText"/>
        <w:spacing w:line="360" w:lineRule="auto"/>
        <w:ind w:left="540" w:right="332" w:firstLine="470"/>
        <w:jc w:val="center"/>
      </w:pPr>
      <w:r>
        <w:rPr>
          <w:noProof/>
        </w:rPr>
        <w:drawing>
          <wp:inline distT="0" distB="0" distL="0" distR="0" wp14:anchorId="7681050E" wp14:editId="54B69B20">
            <wp:extent cx="3124820" cy="2537064"/>
            <wp:effectExtent l="0" t="0" r="0" b="0"/>
            <wp:docPr id="563900732"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900732" name="Picture 8" descr="A screenshot of a computer&#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132652" cy="2543422"/>
                    </a:xfrm>
                    <a:prstGeom prst="rect">
                      <a:avLst/>
                    </a:prstGeom>
                  </pic:spPr>
                </pic:pic>
              </a:graphicData>
            </a:graphic>
          </wp:inline>
        </w:drawing>
      </w:r>
      <w:r>
        <w:br/>
      </w:r>
      <w:r w:rsidRPr="00984DDF">
        <w:rPr>
          <w:sz w:val="18"/>
        </w:rPr>
        <w:t xml:space="preserve">Figure </w:t>
      </w:r>
      <w:r>
        <w:rPr>
          <w:sz w:val="18"/>
        </w:rPr>
        <w:t xml:space="preserve">10.2.4. Local host </w:t>
      </w:r>
      <w:r w:rsidRPr="00F226DA">
        <w:rPr>
          <w:i/>
          <w:iCs/>
          <w:sz w:val="18"/>
        </w:rPr>
        <w:t>PySyft</w:t>
      </w:r>
      <w:r>
        <w:rPr>
          <w:sz w:val="18"/>
        </w:rPr>
        <w:t xml:space="preserve"> server.</w:t>
      </w:r>
    </w:p>
    <w:p w14:paraId="28FBC337" w14:textId="79EF6034" w:rsidR="00CA6CB4" w:rsidRDefault="00CA6CB4" w:rsidP="00CA6CB4">
      <w:pPr>
        <w:pStyle w:val="BodyText"/>
        <w:spacing w:line="360" w:lineRule="auto"/>
        <w:ind w:left="540" w:right="332" w:firstLine="470"/>
        <w:jc w:val="both"/>
      </w:pPr>
      <w:r>
        <w:t>T</w:t>
      </w:r>
      <w:r w:rsidR="00AA543A">
        <w:t>o see the rest of the JN</w:t>
      </w:r>
      <w:r w:rsidR="0030496F">
        <w:t>,</w:t>
      </w:r>
      <w:r w:rsidR="00AA543A">
        <w:t xml:space="preserve"> refer to the GitHub repository created for this project (</w:t>
      </w:r>
      <w:r w:rsidR="00AA543A" w:rsidRPr="0070613E">
        <w:t>Rico, J., 2023</w:t>
      </w:r>
      <w:r w:rsidR="00AA543A">
        <w:t>a).</w:t>
      </w:r>
    </w:p>
    <w:p w14:paraId="0448A661" w14:textId="23130F84" w:rsidR="00B15AAD" w:rsidRDefault="00B15AAD" w:rsidP="007B2877">
      <w:pPr>
        <w:pStyle w:val="Heading3"/>
        <w:numPr>
          <w:ilvl w:val="3"/>
          <w:numId w:val="5"/>
        </w:numPr>
      </w:pPr>
      <w:bookmarkStart w:id="73" w:name="_Toc173755945"/>
      <w:r>
        <w:t>FATE</w:t>
      </w:r>
      <w:bookmarkEnd w:id="73"/>
    </w:p>
    <w:p w14:paraId="7B065353" w14:textId="02E20011" w:rsidR="00317C88" w:rsidRDefault="00317C88" w:rsidP="00215B14">
      <w:pPr>
        <w:pStyle w:val="BodyText"/>
        <w:spacing w:line="360" w:lineRule="auto"/>
        <w:ind w:left="540" w:right="332" w:firstLine="470"/>
        <w:jc w:val="both"/>
      </w:pPr>
      <w:r w:rsidRPr="00317C88">
        <w:t>The FATE FL framework allows for the creation of pipelines that include setting up the environment, loading data, initializing models, training, making predictions, and execution. The general functionality is to simulate FL and ensure data privacy.</w:t>
      </w:r>
      <w:r w:rsidR="00951880">
        <w:t xml:space="preserve"> To launch the </w:t>
      </w:r>
      <w:r w:rsidR="00B80AAA" w:rsidRPr="00BD0A25">
        <w:rPr>
          <w:i/>
          <w:iCs/>
        </w:rPr>
        <w:t>Hetero-NN</w:t>
      </w:r>
      <w:r w:rsidR="00B80AAA">
        <w:t xml:space="preserve"> and </w:t>
      </w:r>
      <w:r w:rsidR="00B80AAA" w:rsidRPr="00BD0A25">
        <w:rPr>
          <w:i/>
          <w:iCs/>
        </w:rPr>
        <w:t xml:space="preserve">Hetero-SecureBoost </w:t>
      </w:r>
      <w:r w:rsidR="00B80AAA">
        <w:t>tutorial</w:t>
      </w:r>
      <w:r w:rsidR="00BD0A25">
        <w:t xml:space="preserve">s navigate to </w:t>
      </w:r>
      <w:r w:rsidR="0066308F">
        <w:t xml:space="preserve">their </w:t>
      </w:r>
      <w:r w:rsidR="00941665">
        <w:t>respective</w:t>
      </w:r>
      <w:r w:rsidR="00BD0A25">
        <w:t xml:space="preserve"> director</w:t>
      </w:r>
      <w:r w:rsidR="0066308F">
        <w:t>ies</w:t>
      </w:r>
      <w:r w:rsidR="00BD0A25">
        <w:t>.</w:t>
      </w:r>
    </w:p>
    <w:p w14:paraId="04F28355" w14:textId="21A11814" w:rsidR="00BD0A25" w:rsidRDefault="00BF4B4A" w:rsidP="00BF4B4A">
      <w:pPr>
        <w:pStyle w:val="BodyText"/>
        <w:spacing w:line="360" w:lineRule="auto"/>
        <w:ind w:left="540" w:right="332" w:firstLine="470"/>
        <w:jc w:val="center"/>
        <w:rPr>
          <w:sz w:val="18"/>
        </w:rPr>
      </w:pPr>
      <w:r>
        <w:rPr>
          <w:noProof/>
        </w:rPr>
        <w:lastRenderedPageBreak/>
        <w:drawing>
          <wp:inline distT="0" distB="0" distL="0" distR="0" wp14:anchorId="1FBD9320" wp14:editId="159A1762">
            <wp:extent cx="4326626" cy="1680879"/>
            <wp:effectExtent l="0" t="0" r="0" b="0"/>
            <wp:docPr id="1513838890"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838890" name="Picture 5" descr="A screenshot of a computer pro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4358500" cy="1693262"/>
                    </a:xfrm>
                    <a:prstGeom prst="rect">
                      <a:avLst/>
                    </a:prstGeom>
                  </pic:spPr>
                </pic:pic>
              </a:graphicData>
            </a:graphic>
          </wp:inline>
        </w:drawing>
      </w:r>
      <w:r>
        <w:br/>
      </w:r>
      <w:r w:rsidRPr="00984DDF">
        <w:rPr>
          <w:sz w:val="18"/>
        </w:rPr>
        <w:t xml:space="preserve">Figure </w:t>
      </w:r>
      <w:r>
        <w:rPr>
          <w:sz w:val="18"/>
        </w:rPr>
        <w:t>10.2.</w:t>
      </w:r>
      <w:r w:rsidR="00332766">
        <w:rPr>
          <w:sz w:val="18"/>
        </w:rPr>
        <w:t>5</w:t>
      </w:r>
      <w:r>
        <w:rPr>
          <w:sz w:val="18"/>
        </w:rPr>
        <w:t xml:space="preserve">. </w:t>
      </w:r>
      <w:r w:rsidR="00332766">
        <w:rPr>
          <w:sz w:val="18"/>
        </w:rPr>
        <w:t>FATE tutorials directory.</w:t>
      </w:r>
    </w:p>
    <w:p w14:paraId="1E031426" w14:textId="3D09090B" w:rsidR="000B1D87" w:rsidRDefault="000B1D87" w:rsidP="000B1D87">
      <w:pPr>
        <w:pStyle w:val="BodyText"/>
        <w:spacing w:line="360" w:lineRule="auto"/>
        <w:ind w:left="540" w:right="332" w:firstLine="470"/>
      </w:pPr>
      <w:r w:rsidRPr="000B1D87">
        <w:t xml:space="preserve">The hetero_nn.py script prepares a </w:t>
      </w:r>
      <w:r w:rsidR="00110F07">
        <w:t xml:space="preserve">FL </w:t>
      </w:r>
      <w:r w:rsidRPr="000B1D87">
        <w:t>environment in the FATE framework for training a neural network model over the heterogeneously partitioned data. It loads the required libraries</w:t>
      </w:r>
      <w:r w:rsidR="00A87A86">
        <w:t xml:space="preserve"> </w:t>
      </w:r>
      <w:r w:rsidRPr="000B1D87">
        <w:t>and</w:t>
      </w:r>
      <w:r w:rsidR="00A87A86">
        <w:t xml:space="preserve"> </w:t>
      </w:r>
      <w:r w:rsidRPr="000B1D87">
        <w:t xml:space="preserve">defines training and predict functions. The train function initializes both guest and host context models and their training, while the </w:t>
      </w:r>
      <w:r w:rsidRPr="00110F07">
        <w:rPr>
          <w:i/>
          <w:iCs/>
        </w:rPr>
        <w:t>predict</w:t>
      </w:r>
      <w:r w:rsidRPr="000B1D87">
        <w:t xml:space="preserve"> function is used to make predictions. The </w:t>
      </w:r>
      <w:r w:rsidRPr="000B1D87">
        <w:rPr>
          <w:i/>
          <w:iCs/>
        </w:rPr>
        <w:t xml:space="preserve">get_setting </w:t>
      </w:r>
      <w:r w:rsidRPr="000B1D87">
        <w:t>function loads the dataset, model, optimizer, and training arguments. The run function orchestrates these steps and calculates the AUC score if the context is guest. Finally, the script is called using the multiprocessor launcher of FATE.</w:t>
      </w:r>
    </w:p>
    <w:p w14:paraId="259927BE" w14:textId="304C2B98" w:rsidR="001D7C4C" w:rsidRDefault="007A0D80" w:rsidP="007A0D80">
      <w:pPr>
        <w:pStyle w:val="BodyText"/>
        <w:spacing w:line="360" w:lineRule="auto"/>
        <w:ind w:left="540" w:right="332" w:firstLine="470"/>
        <w:jc w:val="center"/>
        <w:rPr>
          <w:sz w:val="18"/>
        </w:rPr>
      </w:pPr>
      <w:r>
        <w:rPr>
          <w:noProof/>
        </w:rPr>
        <w:drawing>
          <wp:inline distT="0" distB="0" distL="0" distR="0" wp14:anchorId="5D44C562" wp14:editId="5D0FFB36">
            <wp:extent cx="3028154" cy="2415496"/>
            <wp:effectExtent l="0" t="0" r="1270" b="4445"/>
            <wp:docPr id="2140708765" name="Picture 6"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708765" name="Picture 6" descr="A computer screen shot of a pro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3040339" cy="2425215"/>
                    </a:xfrm>
                    <a:prstGeom prst="rect">
                      <a:avLst/>
                    </a:prstGeom>
                  </pic:spPr>
                </pic:pic>
              </a:graphicData>
            </a:graphic>
          </wp:inline>
        </w:drawing>
      </w:r>
      <w:r>
        <w:br/>
      </w:r>
      <w:r w:rsidRPr="00984DDF">
        <w:rPr>
          <w:sz w:val="18"/>
        </w:rPr>
        <w:t xml:space="preserve">Figure </w:t>
      </w:r>
      <w:r>
        <w:rPr>
          <w:sz w:val="18"/>
        </w:rPr>
        <w:t xml:space="preserve">10.2.6. </w:t>
      </w:r>
      <w:r w:rsidR="007364B9" w:rsidRPr="007364B9">
        <w:rPr>
          <w:i/>
          <w:iCs/>
          <w:sz w:val="18"/>
        </w:rPr>
        <w:t>Hetero-NN</w:t>
      </w:r>
      <w:r w:rsidR="007364B9">
        <w:rPr>
          <w:i/>
          <w:iCs/>
          <w:sz w:val="18"/>
        </w:rPr>
        <w:t xml:space="preserve"> </w:t>
      </w:r>
      <w:r w:rsidR="007364B9">
        <w:rPr>
          <w:sz w:val="18"/>
        </w:rPr>
        <w:t xml:space="preserve">tutorial </w:t>
      </w:r>
      <w:r w:rsidR="00AB64A7">
        <w:rPr>
          <w:sz w:val="18"/>
        </w:rPr>
        <w:t>model.</w:t>
      </w:r>
    </w:p>
    <w:p w14:paraId="2C52DA65" w14:textId="5B5DB85D" w:rsidR="00AB64A7" w:rsidRDefault="00236F25" w:rsidP="00966ACC">
      <w:pPr>
        <w:pStyle w:val="BodyText"/>
        <w:spacing w:line="360" w:lineRule="auto"/>
        <w:ind w:left="540" w:right="332" w:firstLine="470"/>
        <w:jc w:val="center"/>
        <w:rPr>
          <w:sz w:val="18"/>
        </w:rPr>
      </w:pPr>
      <w:r>
        <w:rPr>
          <w:noProof/>
        </w:rPr>
        <w:lastRenderedPageBreak/>
        <w:drawing>
          <wp:inline distT="0" distB="0" distL="0" distR="0" wp14:anchorId="2F6487AA" wp14:editId="5844638A">
            <wp:extent cx="5145886" cy="3891349"/>
            <wp:effectExtent l="0" t="0" r="0" b="0"/>
            <wp:docPr id="2048555131" name="Picture 7"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555131" name="Picture 7" descr="A screenshot of a computer program&#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156270" cy="3899201"/>
                    </a:xfrm>
                    <a:prstGeom prst="rect">
                      <a:avLst/>
                    </a:prstGeom>
                  </pic:spPr>
                </pic:pic>
              </a:graphicData>
            </a:graphic>
          </wp:inline>
        </w:drawing>
      </w:r>
      <w:r w:rsidR="00966ACC">
        <w:br/>
      </w:r>
      <w:r w:rsidR="00966ACC" w:rsidRPr="00984DDF">
        <w:rPr>
          <w:sz w:val="18"/>
        </w:rPr>
        <w:t xml:space="preserve">Figure </w:t>
      </w:r>
      <w:r w:rsidR="00966ACC">
        <w:rPr>
          <w:sz w:val="18"/>
        </w:rPr>
        <w:t xml:space="preserve">10.2.7. </w:t>
      </w:r>
      <w:r w:rsidR="00966ACC" w:rsidRPr="007364B9">
        <w:rPr>
          <w:i/>
          <w:iCs/>
          <w:sz w:val="18"/>
        </w:rPr>
        <w:t>Hetero-NN</w:t>
      </w:r>
      <w:r w:rsidR="00966ACC">
        <w:rPr>
          <w:i/>
          <w:iCs/>
          <w:sz w:val="18"/>
        </w:rPr>
        <w:t xml:space="preserve"> </w:t>
      </w:r>
      <w:r w:rsidR="00966ACC">
        <w:rPr>
          <w:sz w:val="18"/>
        </w:rPr>
        <w:t xml:space="preserve">tutorial </w:t>
      </w:r>
      <w:r w:rsidR="000E4672">
        <w:rPr>
          <w:sz w:val="18"/>
        </w:rPr>
        <w:t>output.</w:t>
      </w:r>
    </w:p>
    <w:p w14:paraId="3B0730B3" w14:textId="5308EE60" w:rsidR="00912E0D" w:rsidRDefault="00912E0D" w:rsidP="00912E0D">
      <w:pPr>
        <w:pStyle w:val="BodyText"/>
        <w:spacing w:line="360" w:lineRule="auto"/>
        <w:ind w:left="540" w:right="332" w:firstLine="470"/>
      </w:pPr>
      <w:bookmarkStart w:id="74" w:name="_Hlk174049410"/>
      <w:r w:rsidRPr="00912E0D">
        <w:t xml:space="preserve">The sbt.py script is initiating a </w:t>
      </w:r>
      <w:r>
        <w:t xml:space="preserve">FL </w:t>
      </w:r>
      <w:r w:rsidRPr="00912E0D">
        <w:t xml:space="preserve">environment to train a secure boosting tree model using the FATE framework. The script imports </w:t>
      </w:r>
      <w:r>
        <w:t xml:space="preserve">required </w:t>
      </w:r>
      <w:r w:rsidRPr="00912E0D">
        <w:t xml:space="preserve">libraries. The train function initializes and trains the model for both guest and host contexts with parameters: number of trees, objective, max depth, and learning rate. The predict function makes the predictions from the trained model. The function </w:t>
      </w:r>
      <w:r w:rsidRPr="00DD76B2">
        <w:rPr>
          <w:i/>
          <w:iCs/>
        </w:rPr>
        <w:t>csv_to_df</w:t>
      </w:r>
      <w:r w:rsidRPr="00912E0D">
        <w:t xml:space="preserve"> reads CSV files into FATE data frames. The run function handles the flows of training and prediction, working in the distinction between guest and host data. </w:t>
      </w:r>
      <w:r w:rsidR="00B53850" w:rsidRPr="000B1D87">
        <w:t>Finally, the script is called using the multiprocessor launcher of FATE.</w:t>
      </w:r>
    </w:p>
    <w:bookmarkEnd w:id="74"/>
    <w:p w14:paraId="07A6294C" w14:textId="79C095AC" w:rsidR="006C6EF7" w:rsidRDefault="006C6EF7" w:rsidP="006C6EF7">
      <w:pPr>
        <w:pStyle w:val="BodyText"/>
        <w:spacing w:line="360" w:lineRule="auto"/>
        <w:ind w:left="540" w:right="332" w:firstLine="470"/>
        <w:jc w:val="center"/>
      </w:pPr>
      <w:r>
        <w:rPr>
          <w:noProof/>
        </w:rPr>
        <w:drawing>
          <wp:inline distT="0" distB="0" distL="0" distR="0" wp14:anchorId="1DC467CD" wp14:editId="41CD354C">
            <wp:extent cx="3756029" cy="1358386"/>
            <wp:effectExtent l="0" t="0" r="0" b="0"/>
            <wp:docPr id="1591311220" name="Picture 8" descr="A computer screen shot of white and green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311220" name="Picture 8" descr="A computer screen shot of white and green tex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770763" cy="1363714"/>
                    </a:xfrm>
                    <a:prstGeom prst="rect">
                      <a:avLst/>
                    </a:prstGeom>
                  </pic:spPr>
                </pic:pic>
              </a:graphicData>
            </a:graphic>
          </wp:inline>
        </w:drawing>
      </w:r>
      <w:r w:rsidR="00B36981">
        <w:br/>
      </w:r>
      <w:r w:rsidR="008124D0" w:rsidRPr="008124D0">
        <w:rPr>
          <w:sz w:val="18"/>
        </w:rPr>
        <w:t xml:space="preserve">Figure 10.2.8. </w:t>
      </w:r>
      <w:r w:rsidR="008124D0" w:rsidRPr="008124D0">
        <w:rPr>
          <w:i/>
          <w:iCs/>
          <w:sz w:val="18"/>
        </w:rPr>
        <w:t>Hetero-SecureBoost</w:t>
      </w:r>
      <w:r w:rsidR="008124D0" w:rsidRPr="008124D0">
        <w:rPr>
          <w:sz w:val="18"/>
        </w:rPr>
        <w:t xml:space="preserve"> tutorial model.</w:t>
      </w:r>
    </w:p>
    <w:p w14:paraId="397DD62E" w14:textId="05A966A6" w:rsidR="006C6EF7" w:rsidRDefault="006C6EF7" w:rsidP="006C6EF7">
      <w:pPr>
        <w:pStyle w:val="BodyText"/>
        <w:spacing w:line="360" w:lineRule="auto"/>
        <w:ind w:left="540" w:right="332" w:firstLine="470"/>
        <w:jc w:val="center"/>
      </w:pPr>
      <w:r>
        <w:rPr>
          <w:noProof/>
        </w:rPr>
        <w:lastRenderedPageBreak/>
        <w:drawing>
          <wp:inline distT="0" distB="0" distL="0" distR="0" wp14:anchorId="0CF4E9A5" wp14:editId="0D38D4B2">
            <wp:extent cx="4061130" cy="2690345"/>
            <wp:effectExtent l="0" t="0" r="0" b="0"/>
            <wp:docPr id="952514470" name="Picture 9"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514470" name="Picture 9" descr="A screenshot of a computer program&#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086639" cy="2707244"/>
                    </a:xfrm>
                    <a:prstGeom prst="rect">
                      <a:avLst/>
                    </a:prstGeom>
                  </pic:spPr>
                </pic:pic>
              </a:graphicData>
            </a:graphic>
          </wp:inline>
        </w:drawing>
      </w:r>
      <w:r w:rsidR="00B1426E">
        <w:br/>
      </w:r>
      <w:r w:rsidR="00B1426E" w:rsidRPr="00B1426E">
        <w:rPr>
          <w:sz w:val="18"/>
        </w:rPr>
        <w:t xml:space="preserve">Figure 10.2.9. </w:t>
      </w:r>
      <w:r w:rsidR="00B1426E" w:rsidRPr="00B1426E">
        <w:rPr>
          <w:i/>
          <w:iCs/>
          <w:sz w:val="18"/>
        </w:rPr>
        <w:t>Hetero-SecureBoost</w:t>
      </w:r>
      <w:r w:rsidR="00B1426E" w:rsidRPr="00B1426E">
        <w:rPr>
          <w:sz w:val="18"/>
        </w:rPr>
        <w:t xml:space="preserve"> tutorial output part 1.</w:t>
      </w:r>
    </w:p>
    <w:p w14:paraId="213D8222" w14:textId="08B75D7A" w:rsidR="006C6EF7" w:rsidRPr="00B1426E" w:rsidRDefault="006C6EF7" w:rsidP="006C6EF7">
      <w:pPr>
        <w:pStyle w:val="BodyText"/>
        <w:spacing w:line="360" w:lineRule="auto"/>
        <w:ind w:left="540" w:right="332" w:firstLine="470"/>
        <w:jc w:val="center"/>
        <w:rPr>
          <w:sz w:val="18"/>
        </w:rPr>
      </w:pPr>
      <w:r>
        <w:rPr>
          <w:noProof/>
        </w:rPr>
        <w:drawing>
          <wp:inline distT="0" distB="0" distL="0" distR="0" wp14:anchorId="1109AF8B" wp14:editId="42CB52EB">
            <wp:extent cx="4088989" cy="4561429"/>
            <wp:effectExtent l="0" t="0" r="6985" b="0"/>
            <wp:docPr id="1281257125" name="Picture 10"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257125" name="Picture 10" descr="A screenshot of a computer screen&#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101169" cy="4575016"/>
                    </a:xfrm>
                    <a:prstGeom prst="rect">
                      <a:avLst/>
                    </a:prstGeom>
                  </pic:spPr>
                </pic:pic>
              </a:graphicData>
            </a:graphic>
          </wp:inline>
        </w:drawing>
      </w:r>
      <w:r w:rsidR="00B1426E">
        <w:br/>
      </w:r>
      <w:r w:rsidR="00B1426E" w:rsidRPr="00B1426E">
        <w:rPr>
          <w:sz w:val="18"/>
        </w:rPr>
        <w:t xml:space="preserve">Figure 10.2.10. </w:t>
      </w:r>
      <w:r w:rsidR="00B1426E" w:rsidRPr="00B1426E">
        <w:rPr>
          <w:i/>
          <w:iCs/>
          <w:sz w:val="18"/>
        </w:rPr>
        <w:t>Hetero-SecureBoost</w:t>
      </w:r>
      <w:r w:rsidR="00B1426E" w:rsidRPr="00B1426E">
        <w:rPr>
          <w:sz w:val="18"/>
        </w:rPr>
        <w:t xml:space="preserve"> tutorial output part 2.</w:t>
      </w:r>
    </w:p>
    <w:p w14:paraId="1A09CC06" w14:textId="5DAA2370" w:rsidR="00B15AAD" w:rsidRDefault="00B15AAD" w:rsidP="007B2877">
      <w:pPr>
        <w:pStyle w:val="Heading3"/>
        <w:numPr>
          <w:ilvl w:val="3"/>
          <w:numId w:val="5"/>
        </w:numPr>
      </w:pPr>
      <w:bookmarkStart w:id="75" w:name="_Toc173755946"/>
      <w:r>
        <w:t>Flower</w:t>
      </w:r>
      <w:bookmarkEnd w:id="75"/>
    </w:p>
    <w:p w14:paraId="2AD64156" w14:textId="3A83CEA5" w:rsidR="00EB7AD6" w:rsidRDefault="00BF4F1F" w:rsidP="00EB7AD6">
      <w:pPr>
        <w:pStyle w:val="BodyText"/>
        <w:spacing w:line="360" w:lineRule="auto"/>
        <w:ind w:left="540" w:right="332" w:firstLine="470"/>
      </w:pPr>
      <w:r>
        <w:t xml:space="preserve">This framework allows to experiment with </w:t>
      </w:r>
      <w:r w:rsidR="00BB40FC">
        <w:t xml:space="preserve">many </w:t>
      </w:r>
      <w:r w:rsidR="00EF039A">
        <w:t xml:space="preserve">scenarios, example </w:t>
      </w:r>
      <w:r w:rsidR="00EF039A">
        <w:rPr>
          <w:i/>
          <w:iCs/>
        </w:rPr>
        <w:t xml:space="preserve">vertical-fl </w:t>
      </w:r>
      <w:r w:rsidR="00EF039A">
        <w:t xml:space="preserve">and </w:t>
      </w:r>
      <w:r w:rsidR="00BC20A8">
        <w:rPr>
          <w:i/>
          <w:iCs/>
        </w:rPr>
        <w:t>pytorch-from-centralized</w:t>
      </w:r>
      <w:r w:rsidR="00B1677B">
        <w:rPr>
          <w:i/>
          <w:iCs/>
        </w:rPr>
        <w:t>-to-federated</w:t>
      </w:r>
      <w:r w:rsidR="00B1677B">
        <w:t xml:space="preserve"> </w:t>
      </w:r>
      <w:r w:rsidR="008F7928">
        <w:t>were evaluated.</w:t>
      </w:r>
      <w:r w:rsidR="009E3AFE">
        <w:t xml:space="preserve"> To </w:t>
      </w:r>
      <w:r w:rsidR="001648BA">
        <w:t>start clone the repositories</w:t>
      </w:r>
      <w:r w:rsidR="00605265">
        <w:t xml:space="preserve">, it is recommended to </w:t>
      </w:r>
      <w:r w:rsidR="00605265">
        <w:lastRenderedPageBreak/>
        <w:t>create environments to avoid any dependency conflict when installing packages.</w:t>
      </w:r>
    </w:p>
    <w:p w14:paraId="30A182A2" w14:textId="77777777" w:rsidR="005A3703" w:rsidRDefault="001648BA" w:rsidP="005A3703">
      <w:pPr>
        <w:pStyle w:val="BodyText"/>
        <w:spacing w:line="360" w:lineRule="auto"/>
        <w:ind w:left="540" w:right="332" w:firstLine="470"/>
        <w:jc w:val="center"/>
        <w:rPr>
          <w:sz w:val="18"/>
        </w:rPr>
      </w:pPr>
      <w:r>
        <w:rPr>
          <w:noProof/>
        </w:rPr>
        <w:drawing>
          <wp:inline distT="0" distB="0" distL="0" distR="0" wp14:anchorId="131846BF" wp14:editId="2A4629E7">
            <wp:extent cx="5060470" cy="2727343"/>
            <wp:effectExtent l="0" t="0" r="6985" b="0"/>
            <wp:docPr id="836310851"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6310851" name="Picture 5" descr="A screenshot of a computer pro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071798" cy="2733448"/>
                    </a:xfrm>
                    <a:prstGeom prst="rect">
                      <a:avLst/>
                    </a:prstGeom>
                  </pic:spPr>
                </pic:pic>
              </a:graphicData>
            </a:graphic>
          </wp:inline>
        </w:drawing>
      </w:r>
      <w:r>
        <w:br/>
      </w:r>
      <w:r w:rsidR="007E038F" w:rsidRPr="00B1426E">
        <w:rPr>
          <w:sz w:val="18"/>
        </w:rPr>
        <w:t>Figure 10.2.1</w:t>
      </w:r>
      <w:r w:rsidR="007E038F">
        <w:rPr>
          <w:sz w:val="18"/>
        </w:rPr>
        <w:t>1</w:t>
      </w:r>
      <w:r w:rsidR="007E038F" w:rsidRPr="00B1426E">
        <w:rPr>
          <w:sz w:val="18"/>
        </w:rPr>
        <w:t>.</w:t>
      </w:r>
      <w:r w:rsidR="007E038F">
        <w:rPr>
          <w:sz w:val="18"/>
        </w:rPr>
        <w:t xml:space="preserve"> Cloning Flower example</w:t>
      </w:r>
      <w:r w:rsidR="005A3703">
        <w:rPr>
          <w:sz w:val="18"/>
        </w:rPr>
        <w:t xml:space="preserve"> repositories.</w:t>
      </w:r>
    </w:p>
    <w:p w14:paraId="78F46191" w14:textId="678D3BB6" w:rsidR="0074356A" w:rsidRPr="0074356A" w:rsidRDefault="0074356A" w:rsidP="0074356A">
      <w:pPr>
        <w:pStyle w:val="BodyText"/>
        <w:spacing w:line="360" w:lineRule="auto"/>
        <w:ind w:left="540" w:right="332" w:firstLine="470"/>
        <w:jc w:val="center"/>
      </w:pPr>
      <w:r>
        <w:rPr>
          <w:noProof/>
        </w:rPr>
        <w:drawing>
          <wp:inline distT="0" distB="0" distL="0" distR="0" wp14:anchorId="5E0E0547" wp14:editId="5AED62F0">
            <wp:extent cx="5008759" cy="935542"/>
            <wp:effectExtent l="0" t="0" r="1905" b="0"/>
            <wp:docPr id="823874871"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874871" name="Picture 6" descr="A screenshot of a computer screen&#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047534" cy="942784"/>
                    </a:xfrm>
                    <a:prstGeom prst="rect">
                      <a:avLst/>
                    </a:prstGeom>
                  </pic:spPr>
                </pic:pic>
              </a:graphicData>
            </a:graphic>
          </wp:inline>
        </w:drawing>
      </w:r>
      <w:r>
        <w:br/>
      </w:r>
      <w:r w:rsidRPr="00B1426E">
        <w:rPr>
          <w:sz w:val="18"/>
        </w:rPr>
        <w:t>Figure 10.2.1</w:t>
      </w:r>
      <w:r>
        <w:rPr>
          <w:sz w:val="18"/>
        </w:rPr>
        <w:t>2</w:t>
      </w:r>
      <w:r w:rsidRPr="00B1426E">
        <w:rPr>
          <w:sz w:val="18"/>
        </w:rPr>
        <w:t>.</w:t>
      </w:r>
      <w:r>
        <w:rPr>
          <w:sz w:val="18"/>
        </w:rPr>
        <w:t xml:space="preserve"> Creating environments and installing dependencies.</w:t>
      </w:r>
    </w:p>
    <w:p w14:paraId="33BAA449" w14:textId="72D9EF5A" w:rsidR="005A3703" w:rsidRDefault="005A3703" w:rsidP="005A3703">
      <w:pPr>
        <w:pStyle w:val="BodyText"/>
        <w:spacing w:line="360" w:lineRule="auto"/>
        <w:ind w:left="540" w:right="332" w:firstLine="470"/>
      </w:pPr>
      <w:r w:rsidRPr="005A3703">
        <w:t>The first example shows how to implement VFL using the Flower framework on the Titanic dataset for binary classification. In this case, clients have a different set of features in the dataset, and the server will have the labels. The data preprocessing steps are the binning of ages into categories (child, adult, elderly), extraction of titles from the names, and conversion of categorical features into One-Hot encodings. In more detail, the dataset has three partitions: Client 1 includes family connections and accommodation, Client 2 includes personal attributes, and Client 3 includes the remaining features. Each client trains a simple linear regression model for the partition. The server aggregates these models through the FedAvg strategy in strategy.py, whereby the server combines client embeddings, computes gradients and updates the global model through backpropagation. The simulation.py script coordinates the training process over 1000 rounds, where clients are sampled, and the results are aggregated, and the model is evaluated. Output logs which include detailed progress on the client sampling, result aggregation, and accuracy evaluation at various checkpoints</w:t>
      </w:r>
      <w:r w:rsidR="00605265">
        <w:t>.</w:t>
      </w:r>
    </w:p>
    <w:p w14:paraId="0C69633A" w14:textId="15CE977A" w:rsidR="00605265" w:rsidRDefault="00605265" w:rsidP="00605265">
      <w:pPr>
        <w:pStyle w:val="BodyText"/>
        <w:spacing w:line="360" w:lineRule="auto"/>
        <w:ind w:left="540" w:right="332" w:firstLine="470"/>
        <w:jc w:val="center"/>
        <w:rPr>
          <w:sz w:val="18"/>
        </w:rPr>
      </w:pPr>
      <w:r>
        <w:rPr>
          <w:noProof/>
        </w:rPr>
        <w:lastRenderedPageBreak/>
        <w:drawing>
          <wp:inline distT="0" distB="0" distL="0" distR="0" wp14:anchorId="7BB9FDB9" wp14:editId="5EED17BF">
            <wp:extent cx="4987320" cy="3040202"/>
            <wp:effectExtent l="0" t="0" r="3810" b="8255"/>
            <wp:docPr id="815170708" name="Picture 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170708" name="Picture 7" descr="A screenshot of a computer screen&#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001456" cy="3048819"/>
                    </a:xfrm>
                    <a:prstGeom prst="rect">
                      <a:avLst/>
                    </a:prstGeom>
                  </pic:spPr>
                </pic:pic>
              </a:graphicData>
            </a:graphic>
          </wp:inline>
        </w:drawing>
      </w:r>
      <w:r>
        <w:br/>
      </w:r>
      <w:r w:rsidRPr="00B1426E">
        <w:rPr>
          <w:sz w:val="18"/>
        </w:rPr>
        <w:t>Figure 10.2.1</w:t>
      </w:r>
      <w:r>
        <w:rPr>
          <w:sz w:val="18"/>
        </w:rPr>
        <w:t>3</w:t>
      </w:r>
      <w:r w:rsidRPr="00B1426E">
        <w:rPr>
          <w:sz w:val="18"/>
        </w:rPr>
        <w:t>.</w:t>
      </w:r>
      <w:r>
        <w:rPr>
          <w:sz w:val="18"/>
        </w:rPr>
        <w:t xml:space="preserve"> Running </w:t>
      </w:r>
      <w:r w:rsidRPr="00605265">
        <w:rPr>
          <w:i/>
          <w:iCs/>
          <w:sz w:val="18"/>
        </w:rPr>
        <w:t>vertical-fl:</w:t>
      </w:r>
      <w:r>
        <w:rPr>
          <w:sz w:val="18"/>
        </w:rPr>
        <w:t xml:space="preserve"> output.</w:t>
      </w:r>
    </w:p>
    <w:p w14:paraId="30AA55C8" w14:textId="49FEC08E" w:rsidR="00C82535" w:rsidRDefault="00C82535" w:rsidP="00C82535">
      <w:pPr>
        <w:pStyle w:val="BodyText"/>
        <w:spacing w:line="360" w:lineRule="auto"/>
        <w:ind w:left="540" w:right="332" w:firstLine="470"/>
      </w:pPr>
      <w:r>
        <w:t>The second example</w:t>
      </w:r>
      <w:r w:rsidRPr="00C82535">
        <w:t xml:space="preserve"> </w:t>
      </w:r>
      <w:r>
        <w:rPr>
          <w:i/>
          <w:iCs/>
        </w:rPr>
        <w:t>pytorch-from-centralized-to-federated</w:t>
      </w:r>
      <w:r w:rsidRPr="00C82535">
        <w:t xml:space="preserve"> demonstrates how to transition a machine learning project from a centralized setup to a federated learning setup using Flower and </w:t>
      </w:r>
      <w:r w:rsidRPr="00C82535">
        <w:rPr>
          <w:i/>
          <w:iCs/>
        </w:rPr>
        <w:t>PyTorch</w:t>
      </w:r>
      <w:r w:rsidRPr="00C82535">
        <w:t>. For instance, on the centralized setup, training the CIFAR-10 dataset on a convolutional neural network to run on a single machine yielded an accuracy of 37.8% after two epochs. This approach is actually useful, since it has the whole dataset, and hence maximum learnings could be retained for the model. The federated setup can distribute the data among a number of clients, where data is trained individually on a local basis. In this respect, the Flower framework orchestrates this aggregation of client updates to further refine the global model. The federated training logs are illustrative of the server coordinating client updates over 10 rounds, achieving a higher accuracy rate by 48.9%. This higher accuracy indicates how federated learning will be able to make use of different data sources across distributed channels while gaining from different data distributions among clients and enhancing generalization capabilities. However, this leads to further complications within federated learning, particularly communication overhead and effective aggregation strategies. For instance, Flower shows the pragmatic support of federated learning: if nothing else, collaborative training can be realized with data privacy kept on the spot because no raw data is exchanged between clients, making Flower practical for real-world applications where data is inherently distributed.</w:t>
      </w:r>
    </w:p>
    <w:p w14:paraId="74A69ED6" w14:textId="56231B81" w:rsidR="00C82535" w:rsidRPr="00356573" w:rsidRDefault="00C82535" w:rsidP="0047753A">
      <w:pPr>
        <w:pStyle w:val="BodyText"/>
        <w:spacing w:line="360" w:lineRule="auto"/>
        <w:ind w:left="540" w:right="332" w:firstLine="470"/>
        <w:jc w:val="center"/>
        <w:rPr>
          <w:sz w:val="18"/>
        </w:rPr>
      </w:pPr>
      <w:r>
        <w:rPr>
          <w:noProof/>
        </w:rPr>
        <w:lastRenderedPageBreak/>
        <w:drawing>
          <wp:inline distT="0" distB="0" distL="0" distR="0" wp14:anchorId="4B02690E" wp14:editId="4B67AF37">
            <wp:extent cx="4584821" cy="1033088"/>
            <wp:effectExtent l="0" t="0" r="6350" b="0"/>
            <wp:docPr id="905437442" name="Picture 8"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5437442" name="Picture 8" descr="A screen shot of a computer&#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4630536" cy="1043389"/>
                    </a:xfrm>
                    <a:prstGeom prst="rect">
                      <a:avLst/>
                    </a:prstGeom>
                  </pic:spPr>
                </pic:pic>
              </a:graphicData>
            </a:graphic>
          </wp:inline>
        </w:drawing>
      </w:r>
      <w:r w:rsidR="0047753A">
        <w:br/>
      </w:r>
      <w:r w:rsidR="0047753A" w:rsidRPr="00B1426E">
        <w:rPr>
          <w:sz w:val="18"/>
        </w:rPr>
        <w:t>Figure 10.2.1</w:t>
      </w:r>
      <w:r w:rsidR="0047753A">
        <w:rPr>
          <w:sz w:val="18"/>
        </w:rPr>
        <w:t>4</w:t>
      </w:r>
      <w:r w:rsidR="0047753A" w:rsidRPr="00B1426E">
        <w:rPr>
          <w:sz w:val="18"/>
        </w:rPr>
        <w:t>.</w:t>
      </w:r>
      <w:r w:rsidR="0047753A">
        <w:rPr>
          <w:sz w:val="18"/>
        </w:rPr>
        <w:t xml:space="preserve"> Running </w:t>
      </w:r>
      <w:r w:rsidR="00570325" w:rsidRPr="00570325">
        <w:rPr>
          <w:i/>
          <w:iCs/>
          <w:sz w:val="18"/>
        </w:rPr>
        <w:t>pytorch-from-centralized-to-federated</w:t>
      </w:r>
      <w:r w:rsidR="00356573">
        <w:rPr>
          <w:i/>
          <w:iCs/>
          <w:sz w:val="18"/>
        </w:rPr>
        <w:t xml:space="preserve">: </w:t>
      </w:r>
      <w:r w:rsidR="00356573">
        <w:rPr>
          <w:sz w:val="18"/>
        </w:rPr>
        <w:t>centralized output.</w:t>
      </w:r>
    </w:p>
    <w:p w14:paraId="5A0BEE5C" w14:textId="79098348" w:rsidR="0047753A" w:rsidRDefault="00C82535" w:rsidP="0047753A">
      <w:pPr>
        <w:pStyle w:val="BodyText"/>
        <w:spacing w:line="360" w:lineRule="auto"/>
        <w:ind w:left="540" w:right="332" w:firstLine="470"/>
        <w:jc w:val="center"/>
        <w:rPr>
          <w:sz w:val="18"/>
        </w:rPr>
      </w:pPr>
      <w:r>
        <w:rPr>
          <w:noProof/>
        </w:rPr>
        <w:drawing>
          <wp:inline distT="0" distB="0" distL="0" distR="0" wp14:anchorId="09F54012" wp14:editId="12E8C419">
            <wp:extent cx="4577285" cy="6521361"/>
            <wp:effectExtent l="0" t="0" r="0" b="0"/>
            <wp:docPr id="1786177388" name="Picture 9"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6177388" name="Picture 9" descr="A screenshot of a computer pro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4591309" cy="6541342"/>
                    </a:xfrm>
                    <a:prstGeom prst="rect">
                      <a:avLst/>
                    </a:prstGeom>
                  </pic:spPr>
                </pic:pic>
              </a:graphicData>
            </a:graphic>
          </wp:inline>
        </w:drawing>
      </w:r>
      <w:r w:rsidR="0047753A">
        <w:br/>
      </w:r>
      <w:r w:rsidR="00356573" w:rsidRPr="00B1426E">
        <w:rPr>
          <w:sz w:val="18"/>
        </w:rPr>
        <w:t>Figure 10.2.1</w:t>
      </w:r>
      <w:r w:rsidR="00356573">
        <w:rPr>
          <w:sz w:val="18"/>
        </w:rPr>
        <w:t>5</w:t>
      </w:r>
      <w:r w:rsidR="00356573" w:rsidRPr="00B1426E">
        <w:rPr>
          <w:sz w:val="18"/>
        </w:rPr>
        <w:t>.</w:t>
      </w:r>
      <w:r w:rsidR="00356573">
        <w:rPr>
          <w:sz w:val="18"/>
        </w:rPr>
        <w:t xml:space="preserve"> Running </w:t>
      </w:r>
      <w:r w:rsidR="00356573" w:rsidRPr="00570325">
        <w:rPr>
          <w:i/>
          <w:iCs/>
          <w:sz w:val="18"/>
        </w:rPr>
        <w:t>pytorch-from-centralized-to-federated</w:t>
      </w:r>
      <w:r w:rsidR="00356573">
        <w:rPr>
          <w:i/>
          <w:iCs/>
          <w:sz w:val="18"/>
        </w:rPr>
        <w:t xml:space="preserve">: </w:t>
      </w:r>
      <w:r w:rsidR="00356573">
        <w:rPr>
          <w:sz w:val="18"/>
        </w:rPr>
        <w:t>federated output.</w:t>
      </w:r>
    </w:p>
    <w:p w14:paraId="53B23405" w14:textId="16C43357" w:rsidR="00C82535" w:rsidRPr="0074356A" w:rsidRDefault="00C82535" w:rsidP="00C82535">
      <w:pPr>
        <w:pStyle w:val="BodyText"/>
        <w:spacing w:line="360" w:lineRule="auto"/>
        <w:ind w:left="540" w:right="332" w:firstLine="470"/>
        <w:jc w:val="center"/>
      </w:pPr>
    </w:p>
    <w:p w14:paraId="2006CE94" w14:textId="41A9A44B" w:rsidR="00B15AAD" w:rsidRDefault="00B15AAD" w:rsidP="007B2877">
      <w:pPr>
        <w:pStyle w:val="Heading3"/>
        <w:numPr>
          <w:ilvl w:val="3"/>
          <w:numId w:val="5"/>
        </w:numPr>
      </w:pPr>
      <w:bookmarkStart w:id="76" w:name="_Toc173755947"/>
      <w:r>
        <w:lastRenderedPageBreak/>
        <w:t>FedML</w:t>
      </w:r>
      <w:bookmarkEnd w:id="76"/>
    </w:p>
    <w:p w14:paraId="4D607339" w14:textId="77777777" w:rsidR="00197464" w:rsidRDefault="00197464" w:rsidP="00197464">
      <w:pPr>
        <w:pStyle w:val="BodyText"/>
        <w:spacing w:line="360" w:lineRule="auto"/>
        <w:ind w:left="540" w:right="332" w:firstLine="470"/>
      </w:pPr>
      <w:r w:rsidRPr="00B032B5">
        <w:t>T</w:t>
      </w:r>
      <w:r>
        <w:t xml:space="preserve">o run </w:t>
      </w:r>
      <w:r w:rsidRPr="00197464">
        <w:rPr>
          <w:i/>
          <w:iCs/>
        </w:rPr>
        <w:t>FedAvg MNIST LR</w:t>
      </w:r>
      <w:r w:rsidRPr="008C032B">
        <w:t xml:space="preserve"> </w:t>
      </w:r>
      <w:r>
        <w:t xml:space="preserve">and </w:t>
      </w:r>
      <w:r w:rsidRPr="00197464">
        <w:rPr>
          <w:i/>
          <w:iCs/>
        </w:rPr>
        <w:t>Heart Disease</w:t>
      </w:r>
      <w:r w:rsidRPr="008C032B">
        <w:t xml:space="preserve"> </w:t>
      </w:r>
      <w:r>
        <w:t xml:space="preserve">examples is recommended to create an environment to install required packages. </w:t>
      </w:r>
    </w:p>
    <w:p w14:paraId="08313A89" w14:textId="77777777" w:rsidR="00197464" w:rsidRDefault="00197464" w:rsidP="00197464">
      <w:pPr>
        <w:pStyle w:val="BodyText"/>
        <w:spacing w:after="0" w:line="360" w:lineRule="auto"/>
        <w:ind w:left="540" w:right="332" w:firstLine="470"/>
      </w:pPr>
      <w:r>
        <w:t xml:space="preserve">Starting with </w:t>
      </w:r>
      <w:r w:rsidRPr="00197464">
        <w:rPr>
          <w:i/>
          <w:iCs/>
        </w:rPr>
        <w:t>FedAvg MNIST LR</w:t>
      </w:r>
      <w:r>
        <w:t xml:space="preserve"> open three terminals, one for the server and two for the clients, carefully run these commands:</w:t>
      </w:r>
    </w:p>
    <w:p w14:paraId="639F51AA" w14:textId="6DE957DF" w:rsidR="00197464" w:rsidRDefault="00197464" w:rsidP="00197464">
      <w:pPr>
        <w:pStyle w:val="BodyText"/>
        <w:numPr>
          <w:ilvl w:val="1"/>
          <w:numId w:val="14"/>
        </w:numPr>
        <w:spacing w:after="0"/>
        <w:ind w:left="1276" w:right="539"/>
      </w:pPr>
      <w:r>
        <w:t xml:space="preserve">First terminal </w:t>
      </w:r>
      <w:r w:rsidRPr="00E2583B">
        <w:t>./run_server.sh 1</w:t>
      </w:r>
    </w:p>
    <w:p w14:paraId="720CD3ED" w14:textId="77777777" w:rsidR="00197464" w:rsidRDefault="00197464" w:rsidP="00197464">
      <w:pPr>
        <w:pStyle w:val="BodyText"/>
        <w:numPr>
          <w:ilvl w:val="1"/>
          <w:numId w:val="14"/>
        </w:numPr>
        <w:spacing w:after="0"/>
        <w:ind w:left="1276" w:right="539"/>
      </w:pPr>
      <w:r>
        <w:t>Second terminal ./run_client.sh 1 1</w:t>
      </w:r>
    </w:p>
    <w:p w14:paraId="712B1DE3" w14:textId="77777777" w:rsidR="00197464" w:rsidRDefault="00197464" w:rsidP="00197464">
      <w:pPr>
        <w:pStyle w:val="BodyText"/>
        <w:numPr>
          <w:ilvl w:val="1"/>
          <w:numId w:val="14"/>
        </w:numPr>
        <w:spacing w:after="0"/>
        <w:ind w:left="1276" w:right="539"/>
      </w:pPr>
      <w:r>
        <w:t xml:space="preserve">Third terminal </w:t>
      </w:r>
      <w:r w:rsidRPr="000C680D">
        <w:t>./run_client.sh 2 2</w:t>
      </w:r>
    </w:p>
    <w:p w14:paraId="2C84637C" w14:textId="77777777" w:rsidR="00197464" w:rsidRDefault="00197464" w:rsidP="00197464">
      <w:pPr>
        <w:pStyle w:val="BodyText"/>
        <w:spacing w:after="0"/>
        <w:ind w:left="1276" w:right="539"/>
      </w:pPr>
    </w:p>
    <w:p w14:paraId="1E2671CC" w14:textId="67288B04" w:rsidR="00197464" w:rsidRDefault="00197464" w:rsidP="00197464">
      <w:pPr>
        <w:pStyle w:val="BodyText"/>
        <w:spacing w:before="1" w:after="120"/>
        <w:ind w:right="539"/>
        <w:jc w:val="center"/>
        <w:rPr>
          <w:sz w:val="18"/>
        </w:rPr>
      </w:pPr>
      <w:r>
        <w:rPr>
          <w:noProof/>
        </w:rPr>
        <w:drawing>
          <wp:inline distT="0" distB="0" distL="0" distR="0" wp14:anchorId="43E85AFA" wp14:editId="63FED8AD">
            <wp:extent cx="5080573" cy="1723089"/>
            <wp:effectExtent l="0" t="0" r="6350" b="0"/>
            <wp:docPr id="1657310573"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310573" name="Picture 5" descr="A screenshot of a computer&#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123883" cy="1737778"/>
                    </a:xfrm>
                    <a:prstGeom prst="rect">
                      <a:avLst/>
                    </a:prstGeom>
                  </pic:spPr>
                </pic:pic>
              </a:graphicData>
            </a:graphic>
          </wp:inline>
        </w:drawing>
      </w:r>
      <w:r>
        <w:br/>
      </w:r>
      <w:r w:rsidRPr="00B1426E">
        <w:rPr>
          <w:sz w:val="18"/>
        </w:rPr>
        <w:t>Figure 10.2.1</w:t>
      </w:r>
      <w:r>
        <w:rPr>
          <w:sz w:val="18"/>
        </w:rPr>
        <w:t>6</w:t>
      </w:r>
      <w:r w:rsidRPr="00B1426E">
        <w:rPr>
          <w:sz w:val="18"/>
        </w:rPr>
        <w:t>.</w:t>
      </w:r>
      <w:r>
        <w:rPr>
          <w:sz w:val="18"/>
        </w:rPr>
        <w:t xml:space="preserve"> Running </w:t>
      </w:r>
      <w:r>
        <w:rPr>
          <w:i/>
          <w:iCs/>
          <w:sz w:val="18"/>
        </w:rPr>
        <w:t xml:space="preserve">FedAvg MNIST LR </w:t>
      </w:r>
      <w:r>
        <w:rPr>
          <w:sz w:val="18"/>
        </w:rPr>
        <w:t>example.</w:t>
      </w:r>
    </w:p>
    <w:p w14:paraId="47FF45C2" w14:textId="77777777" w:rsidR="00197464" w:rsidRDefault="00197464" w:rsidP="00197464">
      <w:pPr>
        <w:pStyle w:val="BodyText"/>
        <w:spacing w:before="1" w:after="120"/>
        <w:ind w:right="539"/>
        <w:rPr>
          <w:sz w:val="18"/>
        </w:rPr>
      </w:pPr>
    </w:p>
    <w:p w14:paraId="4F430BC7" w14:textId="3A7BFBE9" w:rsidR="00197464" w:rsidRDefault="00197464" w:rsidP="00197464">
      <w:pPr>
        <w:pStyle w:val="BodyText"/>
        <w:spacing w:after="0" w:line="360" w:lineRule="auto"/>
        <w:ind w:left="540" w:right="332" w:firstLine="470"/>
      </w:pPr>
      <w:r>
        <w:t xml:space="preserve">For the </w:t>
      </w:r>
      <w:r w:rsidRPr="00197464">
        <w:rPr>
          <w:i/>
          <w:iCs/>
        </w:rPr>
        <w:t>Heart Disease</w:t>
      </w:r>
      <w:r>
        <w:rPr>
          <w:i/>
          <w:iCs/>
        </w:rPr>
        <w:t xml:space="preserve"> </w:t>
      </w:r>
      <w:r>
        <w:t>example</w:t>
      </w:r>
      <w:r w:rsidR="00113F5F">
        <w:t>, five terminals were needed, one for the server and four for each of the hospitals</w:t>
      </w:r>
      <w:r w:rsidR="00F71261">
        <w:t>.</w:t>
      </w:r>
    </w:p>
    <w:p w14:paraId="3CAC6DFE" w14:textId="6D9A1371" w:rsidR="00F71261" w:rsidRDefault="00F71261" w:rsidP="00F71261">
      <w:pPr>
        <w:pStyle w:val="BodyText"/>
        <w:numPr>
          <w:ilvl w:val="1"/>
          <w:numId w:val="14"/>
        </w:numPr>
        <w:spacing w:after="0"/>
        <w:ind w:left="1276" w:right="539"/>
      </w:pPr>
      <w:r>
        <w:t xml:space="preserve">First terminal </w:t>
      </w:r>
      <w:r w:rsidRPr="00E2583B">
        <w:t>./run_s</w:t>
      </w:r>
      <w:r w:rsidR="000369F1">
        <w:t>imulation</w:t>
      </w:r>
      <w:r w:rsidRPr="00E2583B">
        <w:t>.sh 1</w:t>
      </w:r>
    </w:p>
    <w:p w14:paraId="3E048330" w14:textId="77777777" w:rsidR="00F71261" w:rsidRDefault="00F71261" w:rsidP="00F71261">
      <w:pPr>
        <w:pStyle w:val="BodyText"/>
        <w:numPr>
          <w:ilvl w:val="1"/>
          <w:numId w:val="14"/>
        </w:numPr>
        <w:spacing w:after="0"/>
        <w:ind w:left="1276" w:right="539"/>
      </w:pPr>
      <w:r>
        <w:t>Second terminal ./run_client.sh 1 1</w:t>
      </w:r>
    </w:p>
    <w:p w14:paraId="4E29A114" w14:textId="77777777" w:rsidR="00F71261" w:rsidRDefault="00F71261" w:rsidP="00F71261">
      <w:pPr>
        <w:pStyle w:val="BodyText"/>
        <w:numPr>
          <w:ilvl w:val="1"/>
          <w:numId w:val="14"/>
        </w:numPr>
        <w:spacing w:after="0"/>
        <w:ind w:left="1276" w:right="539"/>
      </w:pPr>
      <w:r>
        <w:t xml:space="preserve">Third terminal </w:t>
      </w:r>
      <w:r w:rsidRPr="000C680D">
        <w:t>./run_client.sh 2 2</w:t>
      </w:r>
    </w:p>
    <w:p w14:paraId="2C6493E5" w14:textId="47EBBE16" w:rsidR="00F71261" w:rsidRDefault="00F71261" w:rsidP="00F71261">
      <w:pPr>
        <w:pStyle w:val="BodyText"/>
        <w:numPr>
          <w:ilvl w:val="1"/>
          <w:numId w:val="14"/>
        </w:numPr>
        <w:spacing w:after="0"/>
        <w:ind w:left="1276" w:right="539"/>
      </w:pPr>
      <w:r>
        <w:t>Fourth terminal</w:t>
      </w:r>
      <w:r w:rsidR="00020B59">
        <w:t xml:space="preserve"> </w:t>
      </w:r>
      <w:r w:rsidR="00020B59" w:rsidRPr="000C680D">
        <w:t xml:space="preserve">./run_client.sh </w:t>
      </w:r>
      <w:r w:rsidR="00020B59">
        <w:t>3 3</w:t>
      </w:r>
    </w:p>
    <w:p w14:paraId="26DF7F5E" w14:textId="3FDE0F09" w:rsidR="00F71261" w:rsidRDefault="00F71261" w:rsidP="00F71261">
      <w:pPr>
        <w:pStyle w:val="BodyText"/>
        <w:numPr>
          <w:ilvl w:val="1"/>
          <w:numId w:val="14"/>
        </w:numPr>
        <w:spacing w:after="0"/>
        <w:ind w:left="1276" w:right="539"/>
      </w:pPr>
      <w:r>
        <w:t>Fifth terminal</w:t>
      </w:r>
      <w:r w:rsidR="00020B59">
        <w:t xml:space="preserve"> </w:t>
      </w:r>
      <w:r w:rsidR="00020B59" w:rsidRPr="000C680D">
        <w:t xml:space="preserve">./run_client.sh </w:t>
      </w:r>
      <w:r w:rsidR="00020B59">
        <w:t>4 4</w:t>
      </w:r>
    </w:p>
    <w:p w14:paraId="52B6A1D8" w14:textId="77777777" w:rsidR="00F71261" w:rsidRDefault="00F71261" w:rsidP="00F71261">
      <w:pPr>
        <w:pStyle w:val="BodyText"/>
        <w:spacing w:after="0"/>
        <w:ind w:right="539"/>
      </w:pPr>
    </w:p>
    <w:p w14:paraId="16C3E19D" w14:textId="26A598F1" w:rsidR="00F71261" w:rsidRDefault="00F71261" w:rsidP="000369F1">
      <w:pPr>
        <w:pStyle w:val="BodyText"/>
        <w:spacing w:after="0"/>
        <w:ind w:right="539"/>
        <w:jc w:val="center"/>
      </w:pPr>
      <w:r>
        <w:rPr>
          <w:noProof/>
        </w:rPr>
        <w:drawing>
          <wp:inline distT="0" distB="0" distL="0" distR="0" wp14:anchorId="48489755" wp14:editId="23C5529B">
            <wp:extent cx="4885062" cy="2685059"/>
            <wp:effectExtent l="0" t="0" r="0" b="1270"/>
            <wp:docPr id="2027352771"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352771" name="Picture 6" descr="A screenshot of a computer&#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931904" cy="2710806"/>
                    </a:xfrm>
                    <a:prstGeom prst="rect">
                      <a:avLst/>
                    </a:prstGeom>
                  </pic:spPr>
                </pic:pic>
              </a:graphicData>
            </a:graphic>
          </wp:inline>
        </w:drawing>
      </w:r>
      <w:r w:rsidR="00020B59">
        <w:br/>
      </w:r>
      <w:r w:rsidR="00020B59" w:rsidRPr="00B1426E">
        <w:rPr>
          <w:sz w:val="18"/>
        </w:rPr>
        <w:t>Figure 10.2.1</w:t>
      </w:r>
      <w:r w:rsidR="00020B59">
        <w:rPr>
          <w:sz w:val="18"/>
        </w:rPr>
        <w:t>7</w:t>
      </w:r>
      <w:r w:rsidR="00020B59" w:rsidRPr="00B1426E">
        <w:rPr>
          <w:sz w:val="18"/>
        </w:rPr>
        <w:t>.</w:t>
      </w:r>
      <w:r w:rsidR="00020B59">
        <w:rPr>
          <w:sz w:val="18"/>
        </w:rPr>
        <w:t xml:space="preserve"> Running </w:t>
      </w:r>
      <w:r w:rsidR="00020B59" w:rsidRPr="00020B59">
        <w:rPr>
          <w:i/>
          <w:iCs/>
          <w:sz w:val="18"/>
        </w:rPr>
        <w:t>Heart Disease</w:t>
      </w:r>
      <w:r w:rsidR="00020B59" w:rsidRPr="00020B59">
        <w:rPr>
          <w:sz w:val="18"/>
        </w:rPr>
        <w:t xml:space="preserve"> </w:t>
      </w:r>
      <w:r w:rsidR="00020B59">
        <w:rPr>
          <w:sz w:val="18"/>
        </w:rPr>
        <w:t>example.</w:t>
      </w:r>
    </w:p>
    <w:p w14:paraId="67EAFB02" w14:textId="77777777" w:rsidR="00F71261" w:rsidRDefault="00F71261" w:rsidP="00197464">
      <w:pPr>
        <w:pStyle w:val="BodyText"/>
        <w:spacing w:after="0" w:line="360" w:lineRule="auto"/>
        <w:ind w:left="540" w:right="332" w:firstLine="470"/>
      </w:pPr>
    </w:p>
    <w:p w14:paraId="4DF924A0" w14:textId="77777777" w:rsidR="00CD68D9" w:rsidRDefault="00CD68D9" w:rsidP="00197464">
      <w:pPr>
        <w:pStyle w:val="BodyText"/>
        <w:spacing w:after="0" w:line="360" w:lineRule="auto"/>
        <w:ind w:left="540" w:right="332" w:firstLine="470"/>
      </w:pPr>
    </w:p>
    <w:p w14:paraId="7606DE84" w14:textId="77777777" w:rsidR="00CD68D9" w:rsidRDefault="00CD68D9" w:rsidP="00197464">
      <w:pPr>
        <w:pStyle w:val="BodyText"/>
        <w:spacing w:after="0" w:line="360" w:lineRule="auto"/>
        <w:ind w:left="540" w:right="332" w:firstLine="470"/>
      </w:pPr>
    </w:p>
    <w:p w14:paraId="320FD0A0" w14:textId="77777777" w:rsidR="00CD68D9" w:rsidRPr="00197464" w:rsidRDefault="00CD68D9" w:rsidP="00197464">
      <w:pPr>
        <w:pStyle w:val="BodyText"/>
        <w:spacing w:after="0" w:line="360" w:lineRule="auto"/>
        <w:ind w:left="540" w:right="332" w:firstLine="470"/>
      </w:pPr>
    </w:p>
    <w:p w14:paraId="2CCAC64E" w14:textId="77777777" w:rsidR="00197464" w:rsidRDefault="00197464" w:rsidP="00197464">
      <w:pPr>
        <w:pStyle w:val="BodyText"/>
        <w:spacing w:before="1" w:after="120"/>
        <w:ind w:right="539"/>
      </w:pPr>
    </w:p>
    <w:p w14:paraId="2CBFD0D7" w14:textId="14429DAF" w:rsidR="00B15AAD" w:rsidRDefault="00B15AAD" w:rsidP="007B2877">
      <w:pPr>
        <w:pStyle w:val="Heading3"/>
        <w:numPr>
          <w:ilvl w:val="3"/>
          <w:numId w:val="5"/>
        </w:numPr>
      </w:pPr>
      <w:bookmarkStart w:id="77" w:name="_Toc173755948"/>
      <w:r>
        <w:t>TensorFlow Federated</w:t>
      </w:r>
      <w:bookmarkEnd w:id="77"/>
    </w:p>
    <w:p w14:paraId="5E34FCD1" w14:textId="624126F7" w:rsidR="007C7E86" w:rsidRDefault="009305DA" w:rsidP="009305DA">
      <w:pPr>
        <w:pStyle w:val="BodyText"/>
        <w:spacing w:after="0" w:line="360" w:lineRule="auto"/>
        <w:ind w:left="540" w:right="332" w:firstLine="470"/>
      </w:pPr>
      <w:r>
        <w:t>TTF has about twenty JNs to experiment wi</w:t>
      </w:r>
      <w:r w:rsidR="00726BBF">
        <w:t xml:space="preserve">th them </w:t>
      </w:r>
      <w:r w:rsidR="00872BD8" w:rsidRPr="00872BD8">
        <w:t>(google-parfait, 2018)</w:t>
      </w:r>
      <w:r w:rsidR="00C0718D">
        <w:t xml:space="preserve">. It is recommended to create and environment and install requirements to avoid package conflicts. </w:t>
      </w:r>
      <w:r w:rsidR="00974748">
        <w:t xml:space="preserve">Two tutorials were explored </w:t>
      </w:r>
      <w:r w:rsidR="00974748">
        <w:rPr>
          <w:i/>
          <w:iCs/>
        </w:rPr>
        <w:t xml:space="preserve">FL for image classification </w:t>
      </w:r>
      <w:r w:rsidR="00974748">
        <w:t xml:space="preserve">and </w:t>
      </w:r>
      <w:r w:rsidR="00974748">
        <w:rPr>
          <w:i/>
          <w:iCs/>
        </w:rPr>
        <w:t xml:space="preserve">building your own </w:t>
      </w:r>
      <w:r w:rsidR="00DF3A21">
        <w:rPr>
          <w:i/>
          <w:iCs/>
        </w:rPr>
        <w:t>FL algorithm with TFF</w:t>
      </w:r>
      <w:r w:rsidR="00DF3A21">
        <w:t>.</w:t>
      </w:r>
    </w:p>
    <w:p w14:paraId="2C517AB7" w14:textId="77777777" w:rsidR="00AE0C4F" w:rsidRDefault="00AE0C4F" w:rsidP="009305DA">
      <w:pPr>
        <w:pStyle w:val="BodyText"/>
        <w:spacing w:after="0" w:line="360" w:lineRule="auto"/>
        <w:ind w:left="540" w:right="332" w:firstLine="470"/>
      </w:pPr>
    </w:p>
    <w:p w14:paraId="1883078E" w14:textId="09290836" w:rsidR="00CD68D9" w:rsidRDefault="00CD68D9" w:rsidP="00CD68D9">
      <w:pPr>
        <w:pStyle w:val="BodyText"/>
        <w:spacing w:after="0" w:line="360" w:lineRule="auto"/>
        <w:ind w:left="540" w:right="332" w:firstLine="470"/>
        <w:jc w:val="center"/>
        <w:rPr>
          <w:sz w:val="18"/>
        </w:rPr>
      </w:pPr>
      <w:r>
        <w:rPr>
          <w:noProof/>
        </w:rPr>
        <w:drawing>
          <wp:inline distT="0" distB="0" distL="0" distR="0" wp14:anchorId="2AAD97F1" wp14:editId="7D426D27">
            <wp:extent cx="5012234" cy="3554083"/>
            <wp:effectExtent l="0" t="0" r="0" b="8890"/>
            <wp:docPr id="1663457430"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457430" name="Picture 5" descr="A screenshot of a computer&#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025681" cy="3563618"/>
                    </a:xfrm>
                    <a:prstGeom prst="rect">
                      <a:avLst/>
                    </a:prstGeom>
                  </pic:spPr>
                </pic:pic>
              </a:graphicData>
            </a:graphic>
          </wp:inline>
        </w:drawing>
      </w:r>
      <w:r>
        <w:br/>
      </w:r>
      <w:r w:rsidRPr="00B1426E">
        <w:rPr>
          <w:sz w:val="18"/>
        </w:rPr>
        <w:t>Figure 10.2.1</w:t>
      </w:r>
      <w:r w:rsidR="00E0351C">
        <w:rPr>
          <w:sz w:val="18"/>
        </w:rPr>
        <w:t>8</w:t>
      </w:r>
      <w:r w:rsidRPr="00B1426E">
        <w:rPr>
          <w:sz w:val="18"/>
        </w:rPr>
        <w:t>.</w:t>
      </w:r>
      <w:r>
        <w:rPr>
          <w:sz w:val="18"/>
        </w:rPr>
        <w:t xml:space="preserve"> </w:t>
      </w:r>
      <w:r w:rsidR="00E0351C">
        <w:rPr>
          <w:sz w:val="18"/>
        </w:rPr>
        <w:t xml:space="preserve">JN </w:t>
      </w:r>
      <w:r w:rsidR="001B368F" w:rsidRPr="000A0616">
        <w:rPr>
          <w:i/>
          <w:iCs/>
          <w:sz w:val="18"/>
        </w:rPr>
        <w:t>FL for image classification</w:t>
      </w:r>
      <w:r w:rsidR="001B368F">
        <w:rPr>
          <w:sz w:val="18"/>
        </w:rPr>
        <w:t>.</w:t>
      </w:r>
    </w:p>
    <w:p w14:paraId="6ADBE276" w14:textId="6208572B" w:rsidR="00AE0C4F" w:rsidRPr="00DF3A21" w:rsidRDefault="00AE0C4F" w:rsidP="00CD68D9">
      <w:pPr>
        <w:pStyle w:val="BodyText"/>
        <w:spacing w:after="0" w:line="360" w:lineRule="auto"/>
        <w:ind w:left="540" w:right="332" w:firstLine="470"/>
        <w:jc w:val="center"/>
      </w:pPr>
      <w:r>
        <w:rPr>
          <w:noProof/>
        </w:rPr>
        <w:lastRenderedPageBreak/>
        <w:drawing>
          <wp:inline distT="0" distB="0" distL="0" distR="0" wp14:anchorId="6BE7F0B5" wp14:editId="631A4D11">
            <wp:extent cx="4987017" cy="2952455"/>
            <wp:effectExtent l="0" t="0" r="4445" b="635"/>
            <wp:docPr id="381180912"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180912" name="Picture 6" descr="A screenshot of a computer&#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4995545" cy="2957504"/>
                    </a:xfrm>
                    <a:prstGeom prst="rect">
                      <a:avLst/>
                    </a:prstGeom>
                  </pic:spPr>
                </pic:pic>
              </a:graphicData>
            </a:graphic>
          </wp:inline>
        </w:drawing>
      </w:r>
      <w:r>
        <w:br/>
      </w:r>
      <w:r w:rsidRPr="00B1426E">
        <w:rPr>
          <w:sz w:val="18"/>
        </w:rPr>
        <w:t>Figure 10.2.1</w:t>
      </w:r>
      <w:r w:rsidR="0040368C">
        <w:rPr>
          <w:sz w:val="18"/>
        </w:rPr>
        <w:t>9</w:t>
      </w:r>
      <w:r w:rsidRPr="00B1426E">
        <w:rPr>
          <w:sz w:val="18"/>
        </w:rPr>
        <w:t>.</w:t>
      </w:r>
      <w:r>
        <w:rPr>
          <w:sz w:val="18"/>
        </w:rPr>
        <w:t xml:space="preserve"> </w:t>
      </w:r>
      <w:r w:rsidR="001B368F">
        <w:rPr>
          <w:sz w:val="18"/>
        </w:rPr>
        <w:t xml:space="preserve">JN </w:t>
      </w:r>
      <w:r w:rsidR="001B368F" w:rsidRPr="000A0616">
        <w:rPr>
          <w:i/>
          <w:iCs/>
          <w:sz w:val="18"/>
        </w:rPr>
        <w:t>Building your own FL with TFF.</w:t>
      </w:r>
    </w:p>
    <w:sectPr w:rsidR="00AE0C4F" w:rsidRPr="00DF3A21">
      <w:footerReference w:type="default" r:id="rId55"/>
      <w:pgSz w:w="11910" w:h="16840"/>
      <w:pgMar w:top="1120" w:right="1100" w:bottom="1460" w:left="900" w:header="0" w:footer="1261"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501EF46" w14:textId="77777777" w:rsidR="008A6288" w:rsidRPr="00984DDF" w:rsidRDefault="008A6288">
      <w:r w:rsidRPr="00984DDF">
        <w:separator/>
      </w:r>
    </w:p>
  </w:endnote>
  <w:endnote w:type="continuationSeparator" w:id="0">
    <w:p w14:paraId="20B96CB2" w14:textId="77777777" w:rsidR="008A6288" w:rsidRPr="00984DDF" w:rsidRDefault="008A6288">
      <w:r w:rsidRPr="00984DD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MT">
    <w:altName w:val="Arial"/>
    <w:charset w:val="01"/>
    <w:family w:val="swiss"/>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201E8C" w14:textId="7C92254B" w:rsidR="002A583A" w:rsidRPr="00984DDF" w:rsidRDefault="00750CB3">
    <w:pPr>
      <w:pStyle w:val="BodyText"/>
      <w:spacing w:line="14" w:lineRule="auto"/>
      <w:rPr>
        <w:sz w:val="20"/>
      </w:rPr>
    </w:pPr>
    <w:r w:rsidRPr="00984DDF">
      <w:rPr>
        <w:noProof/>
      </w:rPr>
      <mc:AlternateContent>
        <mc:Choice Requires="wps">
          <w:drawing>
            <wp:anchor distT="0" distB="0" distL="114300" distR="114300" simplePos="0" relativeHeight="484038144" behindDoc="1" locked="0" layoutInCell="1" allowOverlap="1" wp14:anchorId="2ECDCC71" wp14:editId="127A6570">
              <wp:simplePos x="0" y="0"/>
              <wp:positionH relativeFrom="page">
                <wp:posOffset>896620</wp:posOffset>
              </wp:positionH>
              <wp:positionV relativeFrom="page">
                <wp:posOffset>9713595</wp:posOffset>
              </wp:positionV>
              <wp:extent cx="5768975" cy="6350"/>
              <wp:effectExtent l="0" t="0" r="0" b="0"/>
              <wp:wrapNone/>
              <wp:docPr id="308782033"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8975" cy="6350"/>
                      </a:xfrm>
                      <a:prstGeom prst="rect">
                        <a:avLst/>
                      </a:prstGeom>
                      <a:solidFill>
                        <a:srgbClr val="D9D9D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724BE8" id="Rectangle 5" o:spid="_x0000_s1026" style="position:absolute;margin-left:70.6pt;margin-top:764.85pt;width:454.25pt;height:.5pt;z-index:-19278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" fillcolor="#d9d9d9" stroked="f">
              <w10:wrap anchorx="page" anchory="page"/>
            </v:rect>
          </w:pict>
        </mc:Fallback>
      </mc:AlternateContent>
    </w:r>
    <w:r w:rsidRPr="00984DDF">
      <w:rPr>
        <w:noProof/>
      </w:rPr>
      <mc:AlternateContent>
        <mc:Choice Requires="wps">
          <w:drawing>
            <wp:anchor distT="0" distB="0" distL="114300" distR="114300" simplePos="0" relativeHeight="484038656" behindDoc="1" locked="0" layoutInCell="1" allowOverlap="1" wp14:anchorId="2828CECA" wp14:editId="5D59888C">
              <wp:simplePos x="0" y="0"/>
              <wp:positionH relativeFrom="page">
                <wp:posOffset>6424930</wp:posOffset>
              </wp:positionH>
              <wp:positionV relativeFrom="page">
                <wp:posOffset>9746615</wp:posOffset>
              </wp:positionV>
              <wp:extent cx="260985" cy="165735"/>
              <wp:effectExtent l="0" t="0" r="0" b="0"/>
              <wp:wrapNone/>
              <wp:docPr id="79329996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F6BAFD" w14:textId="77777777" w:rsidR="002A583A" w:rsidRPr="00984DDF" w:rsidRDefault="000910E1">
                          <w:pPr>
                            <w:pStyle w:val="BodyText"/>
                            <w:spacing w:line="245" w:lineRule="exact"/>
                            <w:ind w:left="60"/>
                          </w:pPr>
                          <w:r w:rsidRPr="00984DDF">
                            <w:fldChar w:fldCharType="begin"/>
                          </w:r>
                          <w:r w:rsidRPr="00984DDF">
                            <w:instrText xml:space="preserve"> PAGE  \* ROMAN </w:instrText>
                          </w:r>
                          <w:r w:rsidRPr="00984DDF">
                            <w:fldChar w:fldCharType="separate"/>
                          </w:r>
                          <w:r w:rsidRPr="00984DDF">
                            <w:t>VIII</w:t>
                          </w:r>
                          <w:r w:rsidRPr="00984DDF">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828CECA" id="_x0000_t202" coordsize="21600,21600" o:spt="202" path="m,l,21600r21600,l21600,xe">
              <v:stroke joinstyle="miter"/>
              <v:path gradientshapeok="t" o:connecttype="rect"/>
            </v:shapetype>
            <v:shape id="Text Box 4" o:spid="_x0000_s1026" type="#_x0000_t202" style="position:absolute;margin-left:505.9pt;margin-top:767.45pt;width:20.55pt;height:13.05pt;z-index:-192778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" filled="f" stroked="f">
              <v:textbox inset="0,0,0,0">
                <w:txbxContent>
                  <w:p w14:paraId="28F6BAFD" w14:textId="77777777" w:rsidR="002A583A" w:rsidRPr="00984DDF" w:rsidRDefault="000910E1">
                    <w:pPr>
                      <w:pStyle w:val="BodyText"/>
                      <w:spacing w:line="245" w:lineRule="exact"/>
                      <w:ind w:left="60"/>
                    </w:pPr>
                    <w:r w:rsidRPr="00984DDF">
                      <w:fldChar w:fldCharType="begin"/>
                    </w:r>
                    <w:r w:rsidRPr="00984DDF">
                      <w:instrText xml:space="preserve"> PAGE  \* ROMAN </w:instrText>
                    </w:r>
                    <w:r w:rsidRPr="00984DDF">
                      <w:fldChar w:fldCharType="separate"/>
                    </w:r>
                    <w:r w:rsidRPr="00984DDF">
                      <w:t>VIII</w:t>
                    </w:r>
                    <w:r w:rsidRPr="00984DDF">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87D98A" w14:textId="7763C7B2" w:rsidR="002A583A" w:rsidRPr="00984DDF" w:rsidRDefault="00750CB3">
    <w:pPr>
      <w:pStyle w:val="BodyText"/>
      <w:spacing w:line="14" w:lineRule="auto"/>
      <w:rPr>
        <w:sz w:val="20"/>
      </w:rPr>
    </w:pPr>
    <w:r w:rsidRPr="00984DDF">
      <w:rPr>
        <w:noProof/>
      </w:rPr>
      <mc:AlternateContent>
        <mc:Choice Requires="wps">
          <w:drawing>
            <wp:anchor distT="0" distB="0" distL="114300" distR="114300" simplePos="0" relativeHeight="484039680" behindDoc="1" locked="0" layoutInCell="1" allowOverlap="1" wp14:anchorId="35E49225" wp14:editId="60C81894">
              <wp:simplePos x="0" y="0"/>
              <wp:positionH relativeFrom="page">
                <wp:posOffset>896620</wp:posOffset>
              </wp:positionH>
              <wp:positionV relativeFrom="page">
                <wp:posOffset>9713595</wp:posOffset>
              </wp:positionV>
              <wp:extent cx="5768975" cy="6350"/>
              <wp:effectExtent l="0" t="0" r="0" b="0"/>
              <wp:wrapNone/>
              <wp:docPr id="100717073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8975" cy="6350"/>
                      </a:xfrm>
                      <a:prstGeom prst="rect">
                        <a:avLst/>
                      </a:prstGeom>
                      <a:solidFill>
                        <a:srgbClr val="D9D9D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A5A45A" id="Rectangle 2" o:spid="_x0000_s1026" style="position:absolute;margin-left:70.6pt;margin-top:764.85pt;width:454.25pt;height:.5pt;z-index:-192768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" fillcolor="#d9d9d9" stroked="f">
              <w10:wrap anchorx="page" anchory="page"/>
            </v:rect>
          </w:pict>
        </mc:Fallback>
      </mc:AlternateContent>
    </w:r>
    <w:r w:rsidRPr="00984DDF">
      <w:rPr>
        <w:noProof/>
      </w:rPr>
      <mc:AlternateContent>
        <mc:Choice Requires="wps">
          <w:drawing>
            <wp:anchor distT="0" distB="0" distL="114300" distR="114300" simplePos="0" relativeHeight="484040192" behindDoc="1" locked="0" layoutInCell="1" allowOverlap="1" wp14:anchorId="1CC7683D" wp14:editId="352B04A3">
              <wp:simplePos x="0" y="0"/>
              <wp:positionH relativeFrom="page">
                <wp:posOffset>6397625</wp:posOffset>
              </wp:positionH>
              <wp:positionV relativeFrom="page">
                <wp:posOffset>9746615</wp:posOffset>
              </wp:positionV>
              <wp:extent cx="289560" cy="165735"/>
              <wp:effectExtent l="0" t="0" r="0" b="0"/>
              <wp:wrapNone/>
              <wp:docPr id="132468426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56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1A4974" w14:textId="77777777" w:rsidR="002A583A" w:rsidRPr="00984DDF" w:rsidRDefault="000910E1">
                          <w:pPr>
                            <w:pStyle w:val="BodyText"/>
                            <w:spacing w:line="245" w:lineRule="exact"/>
                            <w:ind w:left="60"/>
                          </w:pPr>
                          <w:r w:rsidRPr="00984DDF">
                            <w:fldChar w:fldCharType="begin"/>
                          </w:r>
                          <w:r w:rsidRPr="00984DDF">
                            <w:instrText xml:space="preserve"> PAGE </w:instrText>
                          </w:r>
                          <w:r w:rsidRPr="00984DDF">
                            <w:fldChar w:fldCharType="separate"/>
                          </w:r>
                          <w:r w:rsidRPr="00984DDF">
                            <w:t>100</w:t>
                          </w:r>
                          <w:r w:rsidRPr="00984DDF">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C7683D" id="_x0000_t202" coordsize="21600,21600" o:spt="202" path="m,l,21600r21600,l21600,xe">
              <v:stroke joinstyle="miter"/>
              <v:path gradientshapeok="t" o:connecttype="rect"/>
            </v:shapetype>
            <v:shape id="Text Box 1" o:spid="_x0000_s1027" type="#_x0000_t202" style="position:absolute;margin-left:503.75pt;margin-top:767.45pt;width:22.8pt;height:13.05pt;z-index:-19276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" filled="f" stroked="f">
              <v:textbox inset="0,0,0,0">
                <w:txbxContent>
                  <w:p w14:paraId="4D1A4974" w14:textId="77777777" w:rsidR="002A583A" w:rsidRPr="00984DDF" w:rsidRDefault="000910E1">
                    <w:pPr>
                      <w:pStyle w:val="BodyText"/>
                      <w:spacing w:line="245" w:lineRule="exact"/>
                      <w:ind w:left="60"/>
                    </w:pPr>
                    <w:r w:rsidRPr="00984DDF">
                      <w:fldChar w:fldCharType="begin"/>
                    </w:r>
                    <w:r w:rsidRPr="00984DDF">
                      <w:instrText xml:space="preserve"> PAGE </w:instrText>
                    </w:r>
                    <w:r w:rsidRPr="00984DDF">
                      <w:fldChar w:fldCharType="separate"/>
                    </w:r>
                    <w:r w:rsidRPr="00984DDF">
                      <w:t>100</w:t>
                    </w:r>
                    <w:r w:rsidRPr="00984DDF">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9D7892D" w14:textId="77777777" w:rsidR="008A6288" w:rsidRPr="00984DDF" w:rsidRDefault="008A6288">
      <w:r w:rsidRPr="00984DDF">
        <w:separator/>
      </w:r>
    </w:p>
  </w:footnote>
  <w:footnote w:type="continuationSeparator" w:id="0">
    <w:p w14:paraId="29785F40" w14:textId="77777777" w:rsidR="008A6288" w:rsidRPr="00984DDF" w:rsidRDefault="008A6288">
      <w:r w:rsidRPr="00984DDF">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5743EF"/>
    <w:multiLevelType w:val="hybridMultilevel"/>
    <w:tmpl w:val="CD0A6DB2"/>
    <w:lvl w:ilvl="0" w:tplc="FFFFFFFF">
      <w:start w:val="1"/>
      <w:numFmt w:val="bullet"/>
      <w:lvlText w:val=""/>
      <w:lvlJc w:val="left"/>
      <w:pPr>
        <w:ind w:left="1730" w:hanging="360"/>
      </w:pPr>
      <w:rPr>
        <w:rFonts w:ascii="Symbol" w:hAnsi="Symbol" w:hint="default"/>
      </w:rPr>
    </w:lvl>
    <w:lvl w:ilvl="1" w:tplc="18090001">
      <w:start w:val="1"/>
      <w:numFmt w:val="bullet"/>
      <w:lvlText w:val=""/>
      <w:lvlJc w:val="left"/>
      <w:pPr>
        <w:ind w:left="2450" w:hanging="360"/>
      </w:pPr>
      <w:rPr>
        <w:rFonts w:ascii="Symbol" w:hAnsi="Symbol" w:hint="default"/>
      </w:rPr>
    </w:lvl>
    <w:lvl w:ilvl="2" w:tplc="FFFFFFFF" w:tentative="1">
      <w:start w:val="1"/>
      <w:numFmt w:val="bullet"/>
      <w:lvlText w:val=""/>
      <w:lvlJc w:val="left"/>
      <w:pPr>
        <w:ind w:left="3170" w:hanging="360"/>
      </w:pPr>
      <w:rPr>
        <w:rFonts w:ascii="Wingdings" w:hAnsi="Wingdings" w:hint="default"/>
      </w:rPr>
    </w:lvl>
    <w:lvl w:ilvl="3" w:tplc="FFFFFFFF" w:tentative="1">
      <w:start w:val="1"/>
      <w:numFmt w:val="bullet"/>
      <w:lvlText w:val=""/>
      <w:lvlJc w:val="left"/>
      <w:pPr>
        <w:ind w:left="3890" w:hanging="360"/>
      </w:pPr>
      <w:rPr>
        <w:rFonts w:ascii="Symbol" w:hAnsi="Symbol" w:hint="default"/>
      </w:rPr>
    </w:lvl>
    <w:lvl w:ilvl="4" w:tplc="FFFFFFFF" w:tentative="1">
      <w:start w:val="1"/>
      <w:numFmt w:val="bullet"/>
      <w:lvlText w:val="o"/>
      <w:lvlJc w:val="left"/>
      <w:pPr>
        <w:ind w:left="4610" w:hanging="360"/>
      </w:pPr>
      <w:rPr>
        <w:rFonts w:ascii="Courier New" w:hAnsi="Courier New" w:cs="Courier New" w:hint="default"/>
      </w:rPr>
    </w:lvl>
    <w:lvl w:ilvl="5" w:tplc="FFFFFFFF" w:tentative="1">
      <w:start w:val="1"/>
      <w:numFmt w:val="bullet"/>
      <w:lvlText w:val=""/>
      <w:lvlJc w:val="left"/>
      <w:pPr>
        <w:ind w:left="5330" w:hanging="360"/>
      </w:pPr>
      <w:rPr>
        <w:rFonts w:ascii="Wingdings" w:hAnsi="Wingdings" w:hint="default"/>
      </w:rPr>
    </w:lvl>
    <w:lvl w:ilvl="6" w:tplc="FFFFFFFF" w:tentative="1">
      <w:start w:val="1"/>
      <w:numFmt w:val="bullet"/>
      <w:lvlText w:val=""/>
      <w:lvlJc w:val="left"/>
      <w:pPr>
        <w:ind w:left="6050" w:hanging="360"/>
      </w:pPr>
      <w:rPr>
        <w:rFonts w:ascii="Symbol" w:hAnsi="Symbol" w:hint="default"/>
      </w:rPr>
    </w:lvl>
    <w:lvl w:ilvl="7" w:tplc="FFFFFFFF" w:tentative="1">
      <w:start w:val="1"/>
      <w:numFmt w:val="bullet"/>
      <w:lvlText w:val="o"/>
      <w:lvlJc w:val="left"/>
      <w:pPr>
        <w:ind w:left="6770" w:hanging="360"/>
      </w:pPr>
      <w:rPr>
        <w:rFonts w:ascii="Courier New" w:hAnsi="Courier New" w:cs="Courier New" w:hint="default"/>
      </w:rPr>
    </w:lvl>
    <w:lvl w:ilvl="8" w:tplc="FFFFFFFF" w:tentative="1">
      <w:start w:val="1"/>
      <w:numFmt w:val="bullet"/>
      <w:lvlText w:val=""/>
      <w:lvlJc w:val="left"/>
      <w:pPr>
        <w:ind w:left="7490" w:hanging="360"/>
      </w:pPr>
      <w:rPr>
        <w:rFonts w:ascii="Wingdings" w:hAnsi="Wingdings" w:hint="default"/>
      </w:rPr>
    </w:lvl>
  </w:abstractNum>
  <w:abstractNum w:abstractNumId="1" w15:restartNumberingAfterBreak="0">
    <w:nsid w:val="114E11B1"/>
    <w:multiLevelType w:val="hybridMultilevel"/>
    <w:tmpl w:val="C3F07606"/>
    <w:lvl w:ilvl="0" w:tplc="1F2C23BE">
      <w:numFmt w:val="bullet"/>
      <w:lvlText w:val=""/>
      <w:lvlJc w:val="left"/>
      <w:pPr>
        <w:ind w:left="898" w:hanging="358"/>
      </w:pPr>
      <w:rPr>
        <w:rFonts w:ascii="Symbol" w:eastAsia="Symbol" w:hAnsi="Symbol" w:cs="Symbol" w:hint="default"/>
        <w:w w:val="100"/>
        <w:sz w:val="22"/>
        <w:szCs w:val="22"/>
        <w:lang w:val="en-US" w:eastAsia="en-US" w:bidi="ar-SA"/>
      </w:rPr>
    </w:lvl>
    <w:lvl w:ilvl="1" w:tplc="730874B8">
      <w:numFmt w:val="bullet"/>
      <w:lvlText w:val="•"/>
      <w:lvlJc w:val="left"/>
      <w:pPr>
        <w:ind w:left="1800" w:hanging="358"/>
      </w:pPr>
      <w:rPr>
        <w:rFonts w:hint="default"/>
        <w:lang w:val="en-US" w:eastAsia="en-US" w:bidi="ar-SA"/>
      </w:rPr>
    </w:lvl>
    <w:lvl w:ilvl="2" w:tplc="1AD0F65A">
      <w:numFmt w:val="bullet"/>
      <w:lvlText w:val="•"/>
      <w:lvlJc w:val="left"/>
      <w:pPr>
        <w:ind w:left="2701" w:hanging="358"/>
      </w:pPr>
      <w:rPr>
        <w:rFonts w:hint="default"/>
        <w:lang w:val="en-US" w:eastAsia="en-US" w:bidi="ar-SA"/>
      </w:rPr>
    </w:lvl>
    <w:lvl w:ilvl="3" w:tplc="682CE11C">
      <w:numFmt w:val="bullet"/>
      <w:lvlText w:val="•"/>
      <w:lvlJc w:val="left"/>
      <w:pPr>
        <w:ind w:left="3601" w:hanging="358"/>
      </w:pPr>
      <w:rPr>
        <w:rFonts w:hint="default"/>
        <w:lang w:val="en-US" w:eastAsia="en-US" w:bidi="ar-SA"/>
      </w:rPr>
    </w:lvl>
    <w:lvl w:ilvl="4" w:tplc="ACF00F2A">
      <w:numFmt w:val="bullet"/>
      <w:lvlText w:val="•"/>
      <w:lvlJc w:val="left"/>
      <w:pPr>
        <w:ind w:left="4502" w:hanging="358"/>
      </w:pPr>
      <w:rPr>
        <w:rFonts w:hint="default"/>
        <w:lang w:val="en-US" w:eastAsia="en-US" w:bidi="ar-SA"/>
      </w:rPr>
    </w:lvl>
    <w:lvl w:ilvl="5" w:tplc="1DA23C12">
      <w:numFmt w:val="bullet"/>
      <w:lvlText w:val="•"/>
      <w:lvlJc w:val="left"/>
      <w:pPr>
        <w:ind w:left="5403" w:hanging="358"/>
      </w:pPr>
      <w:rPr>
        <w:rFonts w:hint="default"/>
        <w:lang w:val="en-US" w:eastAsia="en-US" w:bidi="ar-SA"/>
      </w:rPr>
    </w:lvl>
    <w:lvl w:ilvl="6" w:tplc="E1AE702E">
      <w:numFmt w:val="bullet"/>
      <w:lvlText w:val="•"/>
      <w:lvlJc w:val="left"/>
      <w:pPr>
        <w:ind w:left="6303" w:hanging="358"/>
      </w:pPr>
      <w:rPr>
        <w:rFonts w:hint="default"/>
        <w:lang w:val="en-US" w:eastAsia="en-US" w:bidi="ar-SA"/>
      </w:rPr>
    </w:lvl>
    <w:lvl w:ilvl="7" w:tplc="2A30F6A2">
      <w:numFmt w:val="bullet"/>
      <w:lvlText w:val="•"/>
      <w:lvlJc w:val="left"/>
      <w:pPr>
        <w:ind w:left="7204" w:hanging="358"/>
      </w:pPr>
      <w:rPr>
        <w:rFonts w:hint="default"/>
        <w:lang w:val="en-US" w:eastAsia="en-US" w:bidi="ar-SA"/>
      </w:rPr>
    </w:lvl>
    <w:lvl w:ilvl="8" w:tplc="6ED67A66">
      <w:numFmt w:val="bullet"/>
      <w:lvlText w:val="•"/>
      <w:lvlJc w:val="left"/>
      <w:pPr>
        <w:ind w:left="8105" w:hanging="358"/>
      </w:pPr>
      <w:rPr>
        <w:rFonts w:hint="default"/>
        <w:lang w:val="en-US" w:eastAsia="en-US" w:bidi="ar-SA"/>
      </w:rPr>
    </w:lvl>
  </w:abstractNum>
  <w:abstractNum w:abstractNumId="2" w15:restartNumberingAfterBreak="0">
    <w:nsid w:val="13304EE2"/>
    <w:multiLevelType w:val="multilevel"/>
    <w:tmpl w:val="D0A255DE"/>
    <w:lvl w:ilvl="0">
      <w:start w:val="1"/>
      <w:numFmt w:val="decimal"/>
      <w:lvlText w:val="%1."/>
      <w:lvlJc w:val="left"/>
      <w:pPr>
        <w:ind w:left="540" w:hanging="433"/>
      </w:pPr>
      <w:rPr>
        <w:rFonts w:ascii="Calibri" w:eastAsia="Calibri" w:hAnsi="Calibri" w:cs="Calibri" w:hint="default"/>
        <w:w w:val="100"/>
        <w:sz w:val="22"/>
        <w:szCs w:val="22"/>
        <w:lang w:val="en-US" w:eastAsia="en-US" w:bidi="ar-SA"/>
      </w:rPr>
    </w:lvl>
    <w:lvl w:ilvl="1">
      <w:start w:val="1"/>
      <w:numFmt w:val="decimal"/>
      <w:lvlText w:val="%1.%2."/>
      <w:lvlJc w:val="left"/>
      <w:pPr>
        <w:ind w:left="972" w:hanging="432"/>
      </w:pPr>
      <w:rPr>
        <w:rFonts w:ascii="Calibri" w:eastAsia="Calibri" w:hAnsi="Calibri" w:cs="Calibri" w:hint="default"/>
        <w:spacing w:val="-1"/>
        <w:w w:val="100"/>
        <w:sz w:val="22"/>
        <w:szCs w:val="22"/>
        <w:lang w:val="en-US" w:eastAsia="en-US" w:bidi="ar-SA"/>
      </w:rPr>
    </w:lvl>
    <w:lvl w:ilvl="2">
      <w:start w:val="1"/>
      <w:numFmt w:val="decimal"/>
      <w:lvlText w:val="%1.%2.%3."/>
      <w:lvlJc w:val="left"/>
      <w:pPr>
        <w:ind w:left="1860" w:hanging="879"/>
      </w:pPr>
      <w:rPr>
        <w:rFonts w:ascii="Calibri" w:eastAsia="Calibri" w:hAnsi="Calibri" w:cs="Calibri" w:hint="default"/>
        <w:spacing w:val="-1"/>
        <w:w w:val="100"/>
        <w:sz w:val="22"/>
        <w:szCs w:val="22"/>
        <w:lang w:val="en-US" w:eastAsia="en-US" w:bidi="ar-SA"/>
      </w:rPr>
    </w:lvl>
    <w:lvl w:ilvl="3">
      <w:numFmt w:val="bullet"/>
      <w:lvlText w:val="•"/>
      <w:lvlJc w:val="left"/>
      <w:pPr>
        <w:ind w:left="2865" w:hanging="879"/>
      </w:pPr>
      <w:rPr>
        <w:rFonts w:hint="default"/>
        <w:lang w:val="en-US" w:eastAsia="en-US" w:bidi="ar-SA"/>
      </w:rPr>
    </w:lvl>
    <w:lvl w:ilvl="4">
      <w:numFmt w:val="bullet"/>
      <w:lvlText w:val="•"/>
      <w:lvlJc w:val="left"/>
      <w:pPr>
        <w:ind w:left="3871" w:hanging="879"/>
      </w:pPr>
      <w:rPr>
        <w:rFonts w:hint="default"/>
        <w:lang w:val="en-US" w:eastAsia="en-US" w:bidi="ar-SA"/>
      </w:rPr>
    </w:lvl>
    <w:lvl w:ilvl="5">
      <w:numFmt w:val="bullet"/>
      <w:lvlText w:val="•"/>
      <w:lvlJc w:val="left"/>
      <w:pPr>
        <w:ind w:left="4877" w:hanging="879"/>
      </w:pPr>
      <w:rPr>
        <w:rFonts w:hint="default"/>
        <w:lang w:val="en-US" w:eastAsia="en-US" w:bidi="ar-SA"/>
      </w:rPr>
    </w:lvl>
    <w:lvl w:ilvl="6">
      <w:numFmt w:val="bullet"/>
      <w:lvlText w:val="•"/>
      <w:lvlJc w:val="left"/>
      <w:pPr>
        <w:ind w:left="5883" w:hanging="879"/>
      </w:pPr>
      <w:rPr>
        <w:rFonts w:hint="default"/>
        <w:lang w:val="en-US" w:eastAsia="en-US" w:bidi="ar-SA"/>
      </w:rPr>
    </w:lvl>
    <w:lvl w:ilvl="7">
      <w:numFmt w:val="bullet"/>
      <w:lvlText w:val="•"/>
      <w:lvlJc w:val="left"/>
      <w:pPr>
        <w:ind w:left="6889" w:hanging="879"/>
      </w:pPr>
      <w:rPr>
        <w:rFonts w:hint="default"/>
        <w:lang w:val="en-US" w:eastAsia="en-US" w:bidi="ar-SA"/>
      </w:rPr>
    </w:lvl>
    <w:lvl w:ilvl="8">
      <w:numFmt w:val="bullet"/>
      <w:lvlText w:val="•"/>
      <w:lvlJc w:val="left"/>
      <w:pPr>
        <w:ind w:left="7894" w:hanging="879"/>
      </w:pPr>
      <w:rPr>
        <w:rFonts w:hint="default"/>
        <w:lang w:val="en-US" w:eastAsia="en-US" w:bidi="ar-SA"/>
      </w:rPr>
    </w:lvl>
  </w:abstractNum>
  <w:abstractNum w:abstractNumId="3" w15:restartNumberingAfterBreak="0">
    <w:nsid w:val="1D4B6AB0"/>
    <w:multiLevelType w:val="multilevel"/>
    <w:tmpl w:val="8E387C94"/>
    <w:lvl w:ilvl="0">
      <w:start w:val="21"/>
      <w:numFmt w:val="decimal"/>
      <w:lvlText w:val="%1."/>
      <w:lvlJc w:val="left"/>
      <w:pPr>
        <w:ind w:left="540" w:hanging="317"/>
      </w:pPr>
      <w:rPr>
        <w:rFonts w:ascii="Calibri" w:eastAsia="Calibri" w:hAnsi="Calibri" w:cs="Calibri" w:hint="default"/>
        <w:w w:val="100"/>
        <w:sz w:val="22"/>
        <w:szCs w:val="22"/>
        <w:lang w:val="en-US" w:eastAsia="en-US" w:bidi="ar-SA"/>
      </w:rPr>
    </w:lvl>
    <w:lvl w:ilvl="1">
      <w:start w:val="4"/>
      <w:numFmt w:val="decimal"/>
      <w:lvlText w:val="%2."/>
      <w:lvlJc w:val="left"/>
      <w:pPr>
        <w:ind w:left="1010" w:hanging="358"/>
      </w:pPr>
      <w:rPr>
        <w:rFonts w:hint="default"/>
        <w:b/>
        <w:bCs/>
        <w:w w:val="100"/>
        <w:lang w:val="en-US" w:eastAsia="en-US" w:bidi="ar-SA"/>
      </w:rPr>
    </w:lvl>
    <w:lvl w:ilvl="2">
      <w:start w:val="1"/>
      <w:numFmt w:val="decimal"/>
      <w:lvlText w:val="%2.%3."/>
      <w:lvlJc w:val="left"/>
      <w:pPr>
        <w:ind w:left="1522" w:hanging="512"/>
      </w:pPr>
      <w:rPr>
        <w:rFonts w:ascii="Calibri" w:eastAsia="Calibri" w:hAnsi="Calibri" w:cs="Calibri" w:hint="default"/>
        <w:b/>
        <w:bCs/>
        <w:color w:val="333333"/>
        <w:spacing w:val="-2"/>
        <w:w w:val="100"/>
        <w:sz w:val="22"/>
        <w:szCs w:val="22"/>
        <w:lang w:val="en-US" w:eastAsia="en-US" w:bidi="ar-SA"/>
      </w:rPr>
    </w:lvl>
    <w:lvl w:ilvl="3">
      <w:start w:val="1"/>
      <w:numFmt w:val="decimal"/>
      <w:lvlText w:val="%2.%3.%4."/>
      <w:lvlJc w:val="left"/>
      <w:pPr>
        <w:ind w:left="1862" w:hanging="852"/>
      </w:pPr>
      <w:rPr>
        <w:rFonts w:ascii="Calibri" w:eastAsia="Calibri" w:hAnsi="Calibri" w:cs="Calibri" w:hint="default"/>
        <w:b/>
        <w:bCs/>
        <w:color w:val="333333"/>
        <w:spacing w:val="-2"/>
        <w:w w:val="100"/>
        <w:sz w:val="22"/>
        <w:szCs w:val="22"/>
        <w:lang w:val="en-US" w:eastAsia="en-US" w:bidi="ar-SA"/>
      </w:rPr>
    </w:lvl>
    <w:lvl w:ilvl="4">
      <w:numFmt w:val="bullet"/>
      <w:lvlText w:val="•"/>
      <w:lvlJc w:val="left"/>
      <w:pPr>
        <w:ind w:left="1920" w:hanging="852"/>
      </w:pPr>
      <w:rPr>
        <w:rFonts w:hint="default"/>
        <w:lang w:val="en-US" w:eastAsia="en-US" w:bidi="ar-SA"/>
      </w:rPr>
    </w:lvl>
    <w:lvl w:ilvl="5">
      <w:numFmt w:val="bullet"/>
      <w:lvlText w:val="•"/>
      <w:lvlJc w:val="left"/>
      <w:pPr>
        <w:ind w:left="3251" w:hanging="852"/>
      </w:pPr>
      <w:rPr>
        <w:rFonts w:hint="default"/>
        <w:lang w:val="en-US" w:eastAsia="en-US" w:bidi="ar-SA"/>
      </w:rPr>
    </w:lvl>
    <w:lvl w:ilvl="6">
      <w:numFmt w:val="bullet"/>
      <w:lvlText w:val="•"/>
      <w:lvlJc w:val="left"/>
      <w:pPr>
        <w:ind w:left="4582" w:hanging="852"/>
      </w:pPr>
      <w:rPr>
        <w:rFonts w:hint="default"/>
        <w:lang w:val="en-US" w:eastAsia="en-US" w:bidi="ar-SA"/>
      </w:rPr>
    </w:lvl>
    <w:lvl w:ilvl="7">
      <w:numFmt w:val="bullet"/>
      <w:lvlText w:val="•"/>
      <w:lvlJc w:val="left"/>
      <w:pPr>
        <w:ind w:left="5913" w:hanging="852"/>
      </w:pPr>
      <w:rPr>
        <w:rFonts w:hint="default"/>
        <w:lang w:val="en-US" w:eastAsia="en-US" w:bidi="ar-SA"/>
      </w:rPr>
    </w:lvl>
    <w:lvl w:ilvl="8">
      <w:numFmt w:val="bullet"/>
      <w:lvlText w:val="•"/>
      <w:lvlJc w:val="left"/>
      <w:pPr>
        <w:ind w:left="7244" w:hanging="852"/>
      </w:pPr>
      <w:rPr>
        <w:rFonts w:hint="default"/>
        <w:lang w:val="en-US" w:eastAsia="en-US" w:bidi="ar-SA"/>
      </w:rPr>
    </w:lvl>
  </w:abstractNum>
  <w:abstractNum w:abstractNumId="4" w15:restartNumberingAfterBreak="0">
    <w:nsid w:val="283C4E10"/>
    <w:multiLevelType w:val="hybridMultilevel"/>
    <w:tmpl w:val="0518CFE4"/>
    <w:lvl w:ilvl="0" w:tplc="F1F6192C">
      <w:numFmt w:val="bullet"/>
      <w:lvlText w:val=""/>
      <w:lvlJc w:val="left"/>
      <w:pPr>
        <w:ind w:left="1272" w:hanging="358"/>
      </w:pPr>
      <w:rPr>
        <w:rFonts w:ascii="Symbol" w:eastAsia="Symbol" w:hAnsi="Symbol" w:cs="Symbol" w:hint="default"/>
        <w:w w:val="100"/>
        <w:sz w:val="22"/>
        <w:szCs w:val="22"/>
        <w:lang w:val="en-US" w:eastAsia="en-US" w:bidi="ar-SA"/>
      </w:rPr>
    </w:lvl>
    <w:lvl w:ilvl="1" w:tplc="EF30979C">
      <w:numFmt w:val="bullet"/>
      <w:lvlText w:val="•"/>
      <w:lvlJc w:val="left"/>
      <w:pPr>
        <w:ind w:left="2142" w:hanging="358"/>
      </w:pPr>
      <w:rPr>
        <w:rFonts w:hint="default"/>
        <w:lang w:val="en-US" w:eastAsia="en-US" w:bidi="ar-SA"/>
      </w:rPr>
    </w:lvl>
    <w:lvl w:ilvl="2" w:tplc="BAD61830">
      <w:numFmt w:val="bullet"/>
      <w:lvlText w:val="•"/>
      <w:lvlJc w:val="left"/>
      <w:pPr>
        <w:ind w:left="3005" w:hanging="358"/>
      </w:pPr>
      <w:rPr>
        <w:rFonts w:hint="default"/>
        <w:lang w:val="en-US" w:eastAsia="en-US" w:bidi="ar-SA"/>
      </w:rPr>
    </w:lvl>
    <w:lvl w:ilvl="3" w:tplc="2F0C5E0E">
      <w:numFmt w:val="bullet"/>
      <w:lvlText w:val="•"/>
      <w:lvlJc w:val="left"/>
      <w:pPr>
        <w:ind w:left="3867" w:hanging="358"/>
      </w:pPr>
      <w:rPr>
        <w:rFonts w:hint="default"/>
        <w:lang w:val="en-US" w:eastAsia="en-US" w:bidi="ar-SA"/>
      </w:rPr>
    </w:lvl>
    <w:lvl w:ilvl="4" w:tplc="CBCC0144">
      <w:numFmt w:val="bullet"/>
      <w:lvlText w:val="•"/>
      <w:lvlJc w:val="left"/>
      <w:pPr>
        <w:ind w:left="4730" w:hanging="358"/>
      </w:pPr>
      <w:rPr>
        <w:rFonts w:hint="default"/>
        <w:lang w:val="en-US" w:eastAsia="en-US" w:bidi="ar-SA"/>
      </w:rPr>
    </w:lvl>
    <w:lvl w:ilvl="5" w:tplc="E8DCD080">
      <w:numFmt w:val="bullet"/>
      <w:lvlText w:val="•"/>
      <w:lvlJc w:val="left"/>
      <w:pPr>
        <w:ind w:left="5593" w:hanging="358"/>
      </w:pPr>
      <w:rPr>
        <w:rFonts w:hint="default"/>
        <w:lang w:val="en-US" w:eastAsia="en-US" w:bidi="ar-SA"/>
      </w:rPr>
    </w:lvl>
    <w:lvl w:ilvl="6" w:tplc="3C143504">
      <w:numFmt w:val="bullet"/>
      <w:lvlText w:val="•"/>
      <w:lvlJc w:val="left"/>
      <w:pPr>
        <w:ind w:left="6455" w:hanging="358"/>
      </w:pPr>
      <w:rPr>
        <w:rFonts w:hint="default"/>
        <w:lang w:val="en-US" w:eastAsia="en-US" w:bidi="ar-SA"/>
      </w:rPr>
    </w:lvl>
    <w:lvl w:ilvl="7" w:tplc="3C447BA4">
      <w:numFmt w:val="bullet"/>
      <w:lvlText w:val="•"/>
      <w:lvlJc w:val="left"/>
      <w:pPr>
        <w:ind w:left="7318" w:hanging="358"/>
      </w:pPr>
      <w:rPr>
        <w:rFonts w:hint="default"/>
        <w:lang w:val="en-US" w:eastAsia="en-US" w:bidi="ar-SA"/>
      </w:rPr>
    </w:lvl>
    <w:lvl w:ilvl="8" w:tplc="C7BCFA80">
      <w:numFmt w:val="bullet"/>
      <w:lvlText w:val="•"/>
      <w:lvlJc w:val="left"/>
      <w:pPr>
        <w:ind w:left="8181" w:hanging="358"/>
      </w:pPr>
      <w:rPr>
        <w:rFonts w:hint="default"/>
        <w:lang w:val="en-US" w:eastAsia="en-US" w:bidi="ar-SA"/>
      </w:rPr>
    </w:lvl>
  </w:abstractNum>
  <w:abstractNum w:abstractNumId="5" w15:restartNumberingAfterBreak="0">
    <w:nsid w:val="3D023128"/>
    <w:multiLevelType w:val="hybridMultilevel"/>
    <w:tmpl w:val="F1803FDE"/>
    <w:lvl w:ilvl="0" w:tplc="A0B8290C">
      <w:numFmt w:val="bullet"/>
      <w:lvlText w:val=""/>
      <w:lvlJc w:val="left"/>
      <w:pPr>
        <w:ind w:left="1277" w:hanging="360"/>
      </w:pPr>
      <w:rPr>
        <w:rFonts w:ascii="Symbol" w:eastAsia="Symbol" w:hAnsi="Symbol" w:cs="Symbol" w:hint="default"/>
        <w:w w:val="100"/>
        <w:sz w:val="22"/>
        <w:szCs w:val="22"/>
        <w:lang w:val="en-US" w:eastAsia="en-US" w:bidi="ar-SA"/>
      </w:rPr>
    </w:lvl>
    <w:lvl w:ilvl="1" w:tplc="F5F430DC">
      <w:numFmt w:val="bullet"/>
      <w:lvlText w:val="•"/>
      <w:lvlJc w:val="left"/>
      <w:pPr>
        <w:ind w:left="2142" w:hanging="360"/>
      </w:pPr>
      <w:rPr>
        <w:rFonts w:hint="default"/>
        <w:lang w:val="en-US" w:eastAsia="en-US" w:bidi="ar-SA"/>
      </w:rPr>
    </w:lvl>
    <w:lvl w:ilvl="2" w:tplc="C6703E48">
      <w:numFmt w:val="bullet"/>
      <w:lvlText w:val="•"/>
      <w:lvlJc w:val="left"/>
      <w:pPr>
        <w:ind w:left="3005" w:hanging="360"/>
      </w:pPr>
      <w:rPr>
        <w:rFonts w:hint="default"/>
        <w:lang w:val="en-US" w:eastAsia="en-US" w:bidi="ar-SA"/>
      </w:rPr>
    </w:lvl>
    <w:lvl w:ilvl="3" w:tplc="BC664AB6">
      <w:numFmt w:val="bullet"/>
      <w:lvlText w:val="•"/>
      <w:lvlJc w:val="left"/>
      <w:pPr>
        <w:ind w:left="3867" w:hanging="360"/>
      </w:pPr>
      <w:rPr>
        <w:rFonts w:hint="default"/>
        <w:lang w:val="en-US" w:eastAsia="en-US" w:bidi="ar-SA"/>
      </w:rPr>
    </w:lvl>
    <w:lvl w:ilvl="4" w:tplc="9F1C612A">
      <w:numFmt w:val="bullet"/>
      <w:lvlText w:val="•"/>
      <w:lvlJc w:val="left"/>
      <w:pPr>
        <w:ind w:left="4730" w:hanging="360"/>
      </w:pPr>
      <w:rPr>
        <w:rFonts w:hint="default"/>
        <w:lang w:val="en-US" w:eastAsia="en-US" w:bidi="ar-SA"/>
      </w:rPr>
    </w:lvl>
    <w:lvl w:ilvl="5" w:tplc="20D0569E">
      <w:numFmt w:val="bullet"/>
      <w:lvlText w:val="•"/>
      <w:lvlJc w:val="left"/>
      <w:pPr>
        <w:ind w:left="5593" w:hanging="360"/>
      </w:pPr>
      <w:rPr>
        <w:rFonts w:hint="default"/>
        <w:lang w:val="en-US" w:eastAsia="en-US" w:bidi="ar-SA"/>
      </w:rPr>
    </w:lvl>
    <w:lvl w:ilvl="6" w:tplc="44B2CE3A">
      <w:numFmt w:val="bullet"/>
      <w:lvlText w:val="•"/>
      <w:lvlJc w:val="left"/>
      <w:pPr>
        <w:ind w:left="6455" w:hanging="360"/>
      </w:pPr>
      <w:rPr>
        <w:rFonts w:hint="default"/>
        <w:lang w:val="en-US" w:eastAsia="en-US" w:bidi="ar-SA"/>
      </w:rPr>
    </w:lvl>
    <w:lvl w:ilvl="7" w:tplc="1D8CF1E2">
      <w:numFmt w:val="bullet"/>
      <w:lvlText w:val="•"/>
      <w:lvlJc w:val="left"/>
      <w:pPr>
        <w:ind w:left="7318" w:hanging="360"/>
      </w:pPr>
      <w:rPr>
        <w:rFonts w:hint="default"/>
        <w:lang w:val="en-US" w:eastAsia="en-US" w:bidi="ar-SA"/>
      </w:rPr>
    </w:lvl>
    <w:lvl w:ilvl="8" w:tplc="25A81418">
      <w:numFmt w:val="bullet"/>
      <w:lvlText w:val="•"/>
      <w:lvlJc w:val="left"/>
      <w:pPr>
        <w:ind w:left="8181" w:hanging="360"/>
      </w:pPr>
      <w:rPr>
        <w:rFonts w:hint="default"/>
        <w:lang w:val="en-US" w:eastAsia="en-US" w:bidi="ar-SA"/>
      </w:rPr>
    </w:lvl>
  </w:abstractNum>
  <w:abstractNum w:abstractNumId="6" w15:restartNumberingAfterBreak="0">
    <w:nsid w:val="42783678"/>
    <w:multiLevelType w:val="hybridMultilevel"/>
    <w:tmpl w:val="CD1C588A"/>
    <w:lvl w:ilvl="0" w:tplc="18090001">
      <w:start w:val="1"/>
      <w:numFmt w:val="bullet"/>
      <w:lvlText w:val=""/>
      <w:lvlJc w:val="left"/>
      <w:pPr>
        <w:ind w:left="1434" w:hanging="360"/>
      </w:pPr>
      <w:rPr>
        <w:rFonts w:ascii="Symbol" w:hAnsi="Symbol" w:hint="default"/>
      </w:rPr>
    </w:lvl>
    <w:lvl w:ilvl="1" w:tplc="18090003" w:tentative="1">
      <w:start w:val="1"/>
      <w:numFmt w:val="bullet"/>
      <w:lvlText w:val="o"/>
      <w:lvlJc w:val="left"/>
      <w:pPr>
        <w:ind w:left="2154" w:hanging="360"/>
      </w:pPr>
      <w:rPr>
        <w:rFonts w:ascii="Courier New" w:hAnsi="Courier New" w:cs="Courier New" w:hint="default"/>
      </w:rPr>
    </w:lvl>
    <w:lvl w:ilvl="2" w:tplc="18090005" w:tentative="1">
      <w:start w:val="1"/>
      <w:numFmt w:val="bullet"/>
      <w:lvlText w:val=""/>
      <w:lvlJc w:val="left"/>
      <w:pPr>
        <w:ind w:left="2874" w:hanging="360"/>
      </w:pPr>
      <w:rPr>
        <w:rFonts w:ascii="Wingdings" w:hAnsi="Wingdings" w:hint="default"/>
      </w:rPr>
    </w:lvl>
    <w:lvl w:ilvl="3" w:tplc="18090001" w:tentative="1">
      <w:start w:val="1"/>
      <w:numFmt w:val="bullet"/>
      <w:lvlText w:val=""/>
      <w:lvlJc w:val="left"/>
      <w:pPr>
        <w:ind w:left="3594" w:hanging="360"/>
      </w:pPr>
      <w:rPr>
        <w:rFonts w:ascii="Symbol" w:hAnsi="Symbol" w:hint="default"/>
      </w:rPr>
    </w:lvl>
    <w:lvl w:ilvl="4" w:tplc="18090003" w:tentative="1">
      <w:start w:val="1"/>
      <w:numFmt w:val="bullet"/>
      <w:lvlText w:val="o"/>
      <w:lvlJc w:val="left"/>
      <w:pPr>
        <w:ind w:left="4314" w:hanging="360"/>
      </w:pPr>
      <w:rPr>
        <w:rFonts w:ascii="Courier New" w:hAnsi="Courier New" w:cs="Courier New" w:hint="default"/>
      </w:rPr>
    </w:lvl>
    <w:lvl w:ilvl="5" w:tplc="18090005" w:tentative="1">
      <w:start w:val="1"/>
      <w:numFmt w:val="bullet"/>
      <w:lvlText w:val=""/>
      <w:lvlJc w:val="left"/>
      <w:pPr>
        <w:ind w:left="5034" w:hanging="360"/>
      </w:pPr>
      <w:rPr>
        <w:rFonts w:ascii="Wingdings" w:hAnsi="Wingdings" w:hint="default"/>
      </w:rPr>
    </w:lvl>
    <w:lvl w:ilvl="6" w:tplc="18090001" w:tentative="1">
      <w:start w:val="1"/>
      <w:numFmt w:val="bullet"/>
      <w:lvlText w:val=""/>
      <w:lvlJc w:val="left"/>
      <w:pPr>
        <w:ind w:left="5754" w:hanging="360"/>
      </w:pPr>
      <w:rPr>
        <w:rFonts w:ascii="Symbol" w:hAnsi="Symbol" w:hint="default"/>
      </w:rPr>
    </w:lvl>
    <w:lvl w:ilvl="7" w:tplc="18090003" w:tentative="1">
      <w:start w:val="1"/>
      <w:numFmt w:val="bullet"/>
      <w:lvlText w:val="o"/>
      <w:lvlJc w:val="left"/>
      <w:pPr>
        <w:ind w:left="6474" w:hanging="360"/>
      </w:pPr>
      <w:rPr>
        <w:rFonts w:ascii="Courier New" w:hAnsi="Courier New" w:cs="Courier New" w:hint="default"/>
      </w:rPr>
    </w:lvl>
    <w:lvl w:ilvl="8" w:tplc="18090005" w:tentative="1">
      <w:start w:val="1"/>
      <w:numFmt w:val="bullet"/>
      <w:lvlText w:val=""/>
      <w:lvlJc w:val="left"/>
      <w:pPr>
        <w:ind w:left="7194" w:hanging="360"/>
      </w:pPr>
      <w:rPr>
        <w:rFonts w:ascii="Wingdings" w:hAnsi="Wingdings" w:hint="default"/>
      </w:rPr>
    </w:lvl>
  </w:abstractNum>
  <w:abstractNum w:abstractNumId="7" w15:restartNumberingAfterBreak="0">
    <w:nsid w:val="48E24909"/>
    <w:multiLevelType w:val="multilevel"/>
    <w:tmpl w:val="60DA2896"/>
    <w:lvl w:ilvl="0">
      <w:start w:val="1"/>
      <w:numFmt w:val="decimal"/>
      <w:lvlText w:val="%1"/>
      <w:lvlJc w:val="left"/>
      <w:pPr>
        <w:ind w:left="360" w:hanging="360"/>
      </w:pPr>
      <w:rPr>
        <w:rFonts w:hint="default"/>
      </w:rPr>
    </w:lvl>
    <w:lvl w:ilvl="1">
      <w:start w:val="1"/>
      <w:numFmt w:val="decimal"/>
      <w:lvlText w:val="%1.%2"/>
      <w:lvlJc w:val="left"/>
      <w:pPr>
        <w:ind w:left="1370" w:hanging="360"/>
      </w:pPr>
      <w:rPr>
        <w:rFonts w:hint="default"/>
      </w:rPr>
    </w:lvl>
    <w:lvl w:ilvl="2">
      <w:start w:val="1"/>
      <w:numFmt w:val="decimal"/>
      <w:lvlText w:val="%1.%2.%3"/>
      <w:lvlJc w:val="left"/>
      <w:pPr>
        <w:ind w:left="2740" w:hanging="720"/>
      </w:pPr>
      <w:rPr>
        <w:rFonts w:hint="default"/>
      </w:rPr>
    </w:lvl>
    <w:lvl w:ilvl="3">
      <w:start w:val="1"/>
      <w:numFmt w:val="decimal"/>
      <w:lvlText w:val="%1.%2.%3.%4"/>
      <w:lvlJc w:val="left"/>
      <w:pPr>
        <w:ind w:left="3750" w:hanging="720"/>
      </w:pPr>
      <w:rPr>
        <w:rFonts w:hint="default"/>
      </w:rPr>
    </w:lvl>
    <w:lvl w:ilvl="4">
      <w:start w:val="1"/>
      <w:numFmt w:val="decimal"/>
      <w:lvlText w:val="%1.%2.%3.%4.%5"/>
      <w:lvlJc w:val="left"/>
      <w:pPr>
        <w:ind w:left="5120" w:hanging="1080"/>
      </w:pPr>
      <w:rPr>
        <w:rFonts w:hint="default"/>
      </w:rPr>
    </w:lvl>
    <w:lvl w:ilvl="5">
      <w:start w:val="1"/>
      <w:numFmt w:val="decimal"/>
      <w:lvlText w:val="%1.%2.%3.%4.%5.%6"/>
      <w:lvlJc w:val="left"/>
      <w:pPr>
        <w:ind w:left="6130" w:hanging="1080"/>
      </w:pPr>
      <w:rPr>
        <w:rFonts w:hint="default"/>
      </w:rPr>
    </w:lvl>
    <w:lvl w:ilvl="6">
      <w:start w:val="1"/>
      <w:numFmt w:val="decimal"/>
      <w:lvlText w:val="%1.%2.%3.%4.%5.%6.%7"/>
      <w:lvlJc w:val="left"/>
      <w:pPr>
        <w:ind w:left="7500" w:hanging="1440"/>
      </w:pPr>
      <w:rPr>
        <w:rFonts w:hint="default"/>
      </w:rPr>
    </w:lvl>
    <w:lvl w:ilvl="7">
      <w:start w:val="1"/>
      <w:numFmt w:val="decimal"/>
      <w:lvlText w:val="%1.%2.%3.%4.%5.%6.%7.%8"/>
      <w:lvlJc w:val="left"/>
      <w:pPr>
        <w:ind w:left="8510" w:hanging="1440"/>
      </w:pPr>
      <w:rPr>
        <w:rFonts w:hint="default"/>
      </w:rPr>
    </w:lvl>
    <w:lvl w:ilvl="8">
      <w:start w:val="1"/>
      <w:numFmt w:val="decimal"/>
      <w:lvlText w:val="%1.%2.%3.%4.%5.%6.%7.%8.%9"/>
      <w:lvlJc w:val="left"/>
      <w:pPr>
        <w:ind w:left="9880" w:hanging="1800"/>
      </w:pPr>
      <w:rPr>
        <w:rFonts w:hint="default"/>
      </w:rPr>
    </w:lvl>
  </w:abstractNum>
  <w:abstractNum w:abstractNumId="8" w15:restartNumberingAfterBreak="0">
    <w:nsid w:val="4BBC29EA"/>
    <w:multiLevelType w:val="hybridMultilevel"/>
    <w:tmpl w:val="53149B94"/>
    <w:lvl w:ilvl="0" w:tplc="263047FE">
      <w:numFmt w:val="bullet"/>
      <w:lvlText w:val="•"/>
      <w:lvlJc w:val="left"/>
      <w:pPr>
        <w:ind w:left="540" w:hanging="183"/>
      </w:pPr>
      <w:rPr>
        <w:rFonts w:ascii="Calibri" w:eastAsia="Calibri" w:hAnsi="Calibri" w:cs="Calibri" w:hint="default"/>
        <w:w w:val="100"/>
        <w:sz w:val="22"/>
        <w:szCs w:val="22"/>
        <w:lang w:val="en-US" w:eastAsia="en-US" w:bidi="ar-SA"/>
      </w:rPr>
    </w:lvl>
    <w:lvl w:ilvl="1" w:tplc="43B02136">
      <w:numFmt w:val="bullet"/>
      <w:lvlText w:val="•"/>
      <w:lvlJc w:val="left"/>
      <w:pPr>
        <w:ind w:left="1476" w:hanging="183"/>
      </w:pPr>
      <w:rPr>
        <w:rFonts w:hint="default"/>
        <w:lang w:val="en-US" w:eastAsia="en-US" w:bidi="ar-SA"/>
      </w:rPr>
    </w:lvl>
    <w:lvl w:ilvl="2" w:tplc="7CEAA2A8">
      <w:numFmt w:val="bullet"/>
      <w:lvlText w:val="•"/>
      <w:lvlJc w:val="left"/>
      <w:pPr>
        <w:ind w:left="2413" w:hanging="183"/>
      </w:pPr>
      <w:rPr>
        <w:rFonts w:hint="default"/>
        <w:lang w:val="en-US" w:eastAsia="en-US" w:bidi="ar-SA"/>
      </w:rPr>
    </w:lvl>
    <w:lvl w:ilvl="3" w:tplc="712E699C">
      <w:numFmt w:val="bullet"/>
      <w:lvlText w:val="•"/>
      <w:lvlJc w:val="left"/>
      <w:pPr>
        <w:ind w:left="3349" w:hanging="183"/>
      </w:pPr>
      <w:rPr>
        <w:rFonts w:hint="default"/>
        <w:lang w:val="en-US" w:eastAsia="en-US" w:bidi="ar-SA"/>
      </w:rPr>
    </w:lvl>
    <w:lvl w:ilvl="4" w:tplc="EFB21E46">
      <w:numFmt w:val="bullet"/>
      <w:lvlText w:val="•"/>
      <w:lvlJc w:val="left"/>
      <w:pPr>
        <w:ind w:left="4286" w:hanging="183"/>
      </w:pPr>
      <w:rPr>
        <w:rFonts w:hint="default"/>
        <w:lang w:val="en-US" w:eastAsia="en-US" w:bidi="ar-SA"/>
      </w:rPr>
    </w:lvl>
    <w:lvl w:ilvl="5" w:tplc="A6BA979A">
      <w:numFmt w:val="bullet"/>
      <w:lvlText w:val="•"/>
      <w:lvlJc w:val="left"/>
      <w:pPr>
        <w:ind w:left="5223" w:hanging="183"/>
      </w:pPr>
      <w:rPr>
        <w:rFonts w:hint="default"/>
        <w:lang w:val="en-US" w:eastAsia="en-US" w:bidi="ar-SA"/>
      </w:rPr>
    </w:lvl>
    <w:lvl w:ilvl="6" w:tplc="5DB433C0">
      <w:numFmt w:val="bullet"/>
      <w:lvlText w:val="•"/>
      <w:lvlJc w:val="left"/>
      <w:pPr>
        <w:ind w:left="6159" w:hanging="183"/>
      </w:pPr>
      <w:rPr>
        <w:rFonts w:hint="default"/>
        <w:lang w:val="en-US" w:eastAsia="en-US" w:bidi="ar-SA"/>
      </w:rPr>
    </w:lvl>
    <w:lvl w:ilvl="7" w:tplc="B1C8B5E0">
      <w:numFmt w:val="bullet"/>
      <w:lvlText w:val="•"/>
      <w:lvlJc w:val="left"/>
      <w:pPr>
        <w:ind w:left="7096" w:hanging="183"/>
      </w:pPr>
      <w:rPr>
        <w:rFonts w:hint="default"/>
        <w:lang w:val="en-US" w:eastAsia="en-US" w:bidi="ar-SA"/>
      </w:rPr>
    </w:lvl>
    <w:lvl w:ilvl="8" w:tplc="E87C7E76">
      <w:numFmt w:val="bullet"/>
      <w:lvlText w:val="•"/>
      <w:lvlJc w:val="left"/>
      <w:pPr>
        <w:ind w:left="8033" w:hanging="183"/>
      </w:pPr>
      <w:rPr>
        <w:rFonts w:hint="default"/>
        <w:lang w:val="en-US" w:eastAsia="en-US" w:bidi="ar-SA"/>
      </w:rPr>
    </w:lvl>
  </w:abstractNum>
  <w:abstractNum w:abstractNumId="9" w15:restartNumberingAfterBreak="0">
    <w:nsid w:val="53CF7C24"/>
    <w:multiLevelType w:val="multilevel"/>
    <w:tmpl w:val="16CAAE28"/>
    <w:lvl w:ilvl="0">
      <w:start w:val="1"/>
      <w:numFmt w:val="decimal"/>
      <w:lvlText w:val="%1."/>
      <w:lvlJc w:val="left"/>
      <w:pPr>
        <w:ind w:left="1010" w:hanging="358"/>
      </w:pPr>
      <w:rPr>
        <w:rFonts w:ascii="Calibri" w:eastAsia="Calibri" w:hAnsi="Calibri" w:cs="Calibri" w:hint="default"/>
        <w:b/>
        <w:bCs/>
        <w:color w:val="333333"/>
        <w:w w:val="100"/>
        <w:sz w:val="22"/>
        <w:szCs w:val="22"/>
        <w:lang w:val="en-US" w:eastAsia="en-US" w:bidi="ar-SA"/>
      </w:rPr>
    </w:lvl>
    <w:lvl w:ilvl="1">
      <w:start w:val="1"/>
      <w:numFmt w:val="decimal"/>
      <w:lvlText w:val="%1.%2."/>
      <w:lvlJc w:val="left"/>
      <w:pPr>
        <w:ind w:left="1522" w:hanging="512"/>
      </w:pPr>
      <w:rPr>
        <w:rFonts w:ascii="Calibri" w:eastAsia="Calibri" w:hAnsi="Calibri" w:cs="Calibri" w:hint="default"/>
        <w:b/>
        <w:bCs/>
        <w:color w:val="333333"/>
        <w:spacing w:val="-2"/>
        <w:w w:val="100"/>
        <w:sz w:val="22"/>
        <w:szCs w:val="22"/>
        <w:lang w:val="en-US" w:eastAsia="en-US" w:bidi="ar-SA"/>
      </w:rPr>
    </w:lvl>
    <w:lvl w:ilvl="2">
      <w:start w:val="1"/>
      <w:numFmt w:val="decimal"/>
      <w:lvlText w:val="%1.%2.%3."/>
      <w:lvlJc w:val="left"/>
      <w:pPr>
        <w:ind w:left="1862" w:hanging="852"/>
      </w:pPr>
      <w:rPr>
        <w:rFonts w:ascii="Calibri" w:eastAsia="Calibri" w:hAnsi="Calibri" w:cs="Calibri" w:hint="default"/>
        <w:b/>
        <w:bCs/>
        <w:color w:val="333333"/>
        <w:spacing w:val="-2"/>
        <w:w w:val="100"/>
        <w:sz w:val="22"/>
        <w:szCs w:val="22"/>
        <w:lang w:val="en-US" w:eastAsia="en-US" w:bidi="ar-SA"/>
      </w:rPr>
    </w:lvl>
    <w:lvl w:ilvl="3">
      <w:numFmt w:val="bullet"/>
      <w:lvlText w:val="•"/>
      <w:lvlJc w:val="left"/>
      <w:pPr>
        <w:ind w:left="2865" w:hanging="852"/>
      </w:pPr>
      <w:rPr>
        <w:rFonts w:hint="default"/>
        <w:lang w:val="en-US" w:eastAsia="en-US" w:bidi="ar-SA"/>
      </w:rPr>
    </w:lvl>
    <w:lvl w:ilvl="4">
      <w:numFmt w:val="bullet"/>
      <w:lvlText w:val="•"/>
      <w:lvlJc w:val="left"/>
      <w:pPr>
        <w:ind w:left="3871" w:hanging="852"/>
      </w:pPr>
      <w:rPr>
        <w:rFonts w:hint="default"/>
        <w:lang w:val="en-US" w:eastAsia="en-US" w:bidi="ar-SA"/>
      </w:rPr>
    </w:lvl>
    <w:lvl w:ilvl="5">
      <w:numFmt w:val="bullet"/>
      <w:lvlText w:val="•"/>
      <w:lvlJc w:val="left"/>
      <w:pPr>
        <w:ind w:left="4877" w:hanging="852"/>
      </w:pPr>
      <w:rPr>
        <w:rFonts w:hint="default"/>
        <w:lang w:val="en-US" w:eastAsia="en-US" w:bidi="ar-SA"/>
      </w:rPr>
    </w:lvl>
    <w:lvl w:ilvl="6">
      <w:numFmt w:val="bullet"/>
      <w:lvlText w:val="•"/>
      <w:lvlJc w:val="left"/>
      <w:pPr>
        <w:ind w:left="5883" w:hanging="852"/>
      </w:pPr>
      <w:rPr>
        <w:rFonts w:hint="default"/>
        <w:lang w:val="en-US" w:eastAsia="en-US" w:bidi="ar-SA"/>
      </w:rPr>
    </w:lvl>
    <w:lvl w:ilvl="7">
      <w:numFmt w:val="bullet"/>
      <w:lvlText w:val="•"/>
      <w:lvlJc w:val="left"/>
      <w:pPr>
        <w:ind w:left="6889" w:hanging="852"/>
      </w:pPr>
      <w:rPr>
        <w:rFonts w:hint="default"/>
        <w:lang w:val="en-US" w:eastAsia="en-US" w:bidi="ar-SA"/>
      </w:rPr>
    </w:lvl>
    <w:lvl w:ilvl="8">
      <w:numFmt w:val="bullet"/>
      <w:lvlText w:val="•"/>
      <w:lvlJc w:val="left"/>
      <w:pPr>
        <w:ind w:left="7894" w:hanging="852"/>
      </w:pPr>
      <w:rPr>
        <w:rFonts w:hint="default"/>
        <w:lang w:val="en-US" w:eastAsia="en-US" w:bidi="ar-SA"/>
      </w:rPr>
    </w:lvl>
  </w:abstractNum>
  <w:abstractNum w:abstractNumId="10" w15:restartNumberingAfterBreak="0">
    <w:nsid w:val="5BF76E77"/>
    <w:multiLevelType w:val="multilevel"/>
    <w:tmpl w:val="16CAAE28"/>
    <w:lvl w:ilvl="0">
      <w:start w:val="1"/>
      <w:numFmt w:val="decimal"/>
      <w:lvlText w:val="%1."/>
      <w:lvlJc w:val="left"/>
      <w:pPr>
        <w:ind w:left="1010" w:hanging="358"/>
      </w:pPr>
      <w:rPr>
        <w:rFonts w:ascii="Calibri" w:eastAsia="Calibri" w:hAnsi="Calibri" w:cs="Calibri" w:hint="default"/>
        <w:b/>
        <w:bCs/>
        <w:color w:val="333333"/>
        <w:w w:val="100"/>
        <w:sz w:val="22"/>
        <w:szCs w:val="22"/>
        <w:lang w:val="en-US" w:eastAsia="en-US" w:bidi="ar-SA"/>
      </w:rPr>
    </w:lvl>
    <w:lvl w:ilvl="1">
      <w:start w:val="1"/>
      <w:numFmt w:val="decimal"/>
      <w:lvlText w:val="%1.%2."/>
      <w:lvlJc w:val="left"/>
      <w:pPr>
        <w:ind w:left="1522" w:hanging="512"/>
      </w:pPr>
      <w:rPr>
        <w:rFonts w:ascii="Calibri" w:eastAsia="Calibri" w:hAnsi="Calibri" w:cs="Calibri" w:hint="default"/>
        <w:b/>
        <w:bCs/>
        <w:color w:val="333333"/>
        <w:spacing w:val="-2"/>
        <w:w w:val="100"/>
        <w:sz w:val="22"/>
        <w:szCs w:val="22"/>
        <w:lang w:val="en-US" w:eastAsia="en-US" w:bidi="ar-SA"/>
      </w:rPr>
    </w:lvl>
    <w:lvl w:ilvl="2">
      <w:start w:val="1"/>
      <w:numFmt w:val="decimal"/>
      <w:lvlText w:val="%1.%2.%3."/>
      <w:lvlJc w:val="left"/>
      <w:pPr>
        <w:ind w:left="1862" w:hanging="852"/>
      </w:pPr>
      <w:rPr>
        <w:rFonts w:ascii="Calibri" w:eastAsia="Calibri" w:hAnsi="Calibri" w:cs="Calibri" w:hint="default"/>
        <w:b/>
        <w:bCs/>
        <w:color w:val="333333"/>
        <w:spacing w:val="-2"/>
        <w:w w:val="100"/>
        <w:sz w:val="22"/>
        <w:szCs w:val="22"/>
        <w:lang w:val="en-US" w:eastAsia="en-US" w:bidi="ar-SA"/>
      </w:rPr>
    </w:lvl>
    <w:lvl w:ilvl="3">
      <w:numFmt w:val="bullet"/>
      <w:lvlText w:val="•"/>
      <w:lvlJc w:val="left"/>
      <w:pPr>
        <w:ind w:left="2865" w:hanging="852"/>
      </w:pPr>
      <w:rPr>
        <w:rFonts w:hint="default"/>
        <w:lang w:val="en-US" w:eastAsia="en-US" w:bidi="ar-SA"/>
      </w:rPr>
    </w:lvl>
    <w:lvl w:ilvl="4">
      <w:numFmt w:val="bullet"/>
      <w:lvlText w:val="•"/>
      <w:lvlJc w:val="left"/>
      <w:pPr>
        <w:ind w:left="3871" w:hanging="852"/>
      </w:pPr>
      <w:rPr>
        <w:rFonts w:hint="default"/>
        <w:lang w:val="en-US" w:eastAsia="en-US" w:bidi="ar-SA"/>
      </w:rPr>
    </w:lvl>
    <w:lvl w:ilvl="5">
      <w:numFmt w:val="bullet"/>
      <w:lvlText w:val="•"/>
      <w:lvlJc w:val="left"/>
      <w:pPr>
        <w:ind w:left="4877" w:hanging="852"/>
      </w:pPr>
      <w:rPr>
        <w:rFonts w:hint="default"/>
        <w:lang w:val="en-US" w:eastAsia="en-US" w:bidi="ar-SA"/>
      </w:rPr>
    </w:lvl>
    <w:lvl w:ilvl="6">
      <w:numFmt w:val="bullet"/>
      <w:lvlText w:val="•"/>
      <w:lvlJc w:val="left"/>
      <w:pPr>
        <w:ind w:left="5883" w:hanging="852"/>
      </w:pPr>
      <w:rPr>
        <w:rFonts w:hint="default"/>
        <w:lang w:val="en-US" w:eastAsia="en-US" w:bidi="ar-SA"/>
      </w:rPr>
    </w:lvl>
    <w:lvl w:ilvl="7">
      <w:numFmt w:val="bullet"/>
      <w:lvlText w:val="•"/>
      <w:lvlJc w:val="left"/>
      <w:pPr>
        <w:ind w:left="6889" w:hanging="852"/>
      </w:pPr>
      <w:rPr>
        <w:rFonts w:hint="default"/>
        <w:lang w:val="en-US" w:eastAsia="en-US" w:bidi="ar-SA"/>
      </w:rPr>
    </w:lvl>
    <w:lvl w:ilvl="8">
      <w:numFmt w:val="bullet"/>
      <w:lvlText w:val="•"/>
      <w:lvlJc w:val="left"/>
      <w:pPr>
        <w:ind w:left="7894" w:hanging="852"/>
      </w:pPr>
      <w:rPr>
        <w:rFonts w:hint="default"/>
        <w:lang w:val="en-US" w:eastAsia="en-US" w:bidi="ar-SA"/>
      </w:rPr>
    </w:lvl>
  </w:abstractNum>
  <w:abstractNum w:abstractNumId="11" w15:restartNumberingAfterBreak="0">
    <w:nsid w:val="689E3828"/>
    <w:multiLevelType w:val="hybridMultilevel"/>
    <w:tmpl w:val="2BA81486"/>
    <w:lvl w:ilvl="0" w:tplc="A6D6D56A">
      <w:start w:val="1"/>
      <w:numFmt w:val="lowerLetter"/>
      <w:lvlText w:val="(%1)"/>
      <w:lvlJc w:val="left"/>
      <w:pPr>
        <w:ind w:left="943" w:hanging="185"/>
      </w:pPr>
      <w:rPr>
        <w:rFonts w:ascii="Calibri" w:eastAsia="Calibri" w:hAnsi="Calibri" w:cs="Calibri" w:hint="default"/>
        <w:w w:val="99"/>
        <w:sz w:val="14"/>
        <w:szCs w:val="14"/>
        <w:lang w:val="en-US" w:eastAsia="en-US" w:bidi="ar-SA"/>
      </w:rPr>
    </w:lvl>
    <w:lvl w:ilvl="1" w:tplc="D70EE3EA">
      <w:numFmt w:val="bullet"/>
      <w:lvlText w:val="•"/>
      <w:lvlJc w:val="left"/>
      <w:pPr>
        <w:ind w:left="1836" w:hanging="185"/>
      </w:pPr>
      <w:rPr>
        <w:rFonts w:hint="default"/>
        <w:lang w:val="en-US" w:eastAsia="en-US" w:bidi="ar-SA"/>
      </w:rPr>
    </w:lvl>
    <w:lvl w:ilvl="2" w:tplc="272C33E6">
      <w:numFmt w:val="bullet"/>
      <w:lvlText w:val="•"/>
      <w:lvlJc w:val="left"/>
      <w:pPr>
        <w:ind w:left="2733" w:hanging="185"/>
      </w:pPr>
      <w:rPr>
        <w:rFonts w:hint="default"/>
        <w:lang w:val="en-US" w:eastAsia="en-US" w:bidi="ar-SA"/>
      </w:rPr>
    </w:lvl>
    <w:lvl w:ilvl="3" w:tplc="7640FF50">
      <w:numFmt w:val="bullet"/>
      <w:lvlText w:val="•"/>
      <w:lvlJc w:val="left"/>
      <w:pPr>
        <w:ind w:left="3629" w:hanging="185"/>
      </w:pPr>
      <w:rPr>
        <w:rFonts w:hint="default"/>
        <w:lang w:val="en-US" w:eastAsia="en-US" w:bidi="ar-SA"/>
      </w:rPr>
    </w:lvl>
    <w:lvl w:ilvl="4" w:tplc="2DCE8A4A">
      <w:numFmt w:val="bullet"/>
      <w:lvlText w:val="•"/>
      <w:lvlJc w:val="left"/>
      <w:pPr>
        <w:ind w:left="4526" w:hanging="185"/>
      </w:pPr>
      <w:rPr>
        <w:rFonts w:hint="default"/>
        <w:lang w:val="en-US" w:eastAsia="en-US" w:bidi="ar-SA"/>
      </w:rPr>
    </w:lvl>
    <w:lvl w:ilvl="5" w:tplc="D93EA8E4">
      <w:numFmt w:val="bullet"/>
      <w:lvlText w:val="•"/>
      <w:lvlJc w:val="left"/>
      <w:pPr>
        <w:ind w:left="5423" w:hanging="185"/>
      </w:pPr>
      <w:rPr>
        <w:rFonts w:hint="default"/>
        <w:lang w:val="en-US" w:eastAsia="en-US" w:bidi="ar-SA"/>
      </w:rPr>
    </w:lvl>
    <w:lvl w:ilvl="6" w:tplc="E3DAC6C0">
      <w:numFmt w:val="bullet"/>
      <w:lvlText w:val="•"/>
      <w:lvlJc w:val="left"/>
      <w:pPr>
        <w:ind w:left="6319" w:hanging="185"/>
      </w:pPr>
      <w:rPr>
        <w:rFonts w:hint="default"/>
        <w:lang w:val="en-US" w:eastAsia="en-US" w:bidi="ar-SA"/>
      </w:rPr>
    </w:lvl>
    <w:lvl w:ilvl="7" w:tplc="3BC452CE">
      <w:numFmt w:val="bullet"/>
      <w:lvlText w:val="•"/>
      <w:lvlJc w:val="left"/>
      <w:pPr>
        <w:ind w:left="7216" w:hanging="185"/>
      </w:pPr>
      <w:rPr>
        <w:rFonts w:hint="default"/>
        <w:lang w:val="en-US" w:eastAsia="en-US" w:bidi="ar-SA"/>
      </w:rPr>
    </w:lvl>
    <w:lvl w:ilvl="8" w:tplc="4198D15C">
      <w:numFmt w:val="bullet"/>
      <w:lvlText w:val="•"/>
      <w:lvlJc w:val="left"/>
      <w:pPr>
        <w:ind w:left="8113" w:hanging="185"/>
      </w:pPr>
      <w:rPr>
        <w:rFonts w:hint="default"/>
        <w:lang w:val="en-US" w:eastAsia="en-US" w:bidi="ar-SA"/>
      </w:rPr>
    </w:lvl>
  </w:abstractNum>
  <w:abstractNum w:abstractNumId="12" w15:restartNumberingAfterBreak="0">
    <w:nsid w:val="6CBD6D66"/>
    <w:multiLevelType w:val="hybridMultilevel"/>
    <w:tmpl w:val="7D361FC4"/>
    <w:lvl w:ilvl="0" w:tplc="18090001">
      <w:start w:val="1"/>
      <w:numFmt w:val="bullet"/>
      <w:lvlText w:val=""/>
      <w:lvlJc w:val="left"/>
      <w:pPr>
        <w:ind w:left="1260" w:hanging="360"/>
      </w:pPr>
      <w:rPr>
        <w:rFonts w:ascii="Symbol" w:hAnsi="Symbol" w:hint="default"/>
      </w:rPr>
    </w:lvl>
    <w:lvl w:ilvl="1" w:tplc="18090003" w:tentative="1">
      <w:start w:val="1"/>
      <w:numFmt w:val="bullet"/>
      <w:lvlText w:val="o"/>
      <w:lvlJc w:val="left"/>
      <w:pPr>
        <w:ind w:left="1980" w:hanging="360"/>
      </w:pPr>
      <w:rPr>
        <w:rFonts w:ascii="Courier New" w:hAnsi="Courier New" w:cs="Courier New" w:hint="default"/>
      </w:rPr>
    </w:lvl>
    <w:lvl w:ilvl="2" w:tplc="18090005" w:tentative="1">
      <w:start w:val="1"/>
      <w:numFmt w:val="bullet"/>
      <w:lvlText w:val=""/>
      <w:lvlJc w:val="left"/>
      <w:pPr>
        <w:ind w:left="2700" w:hanging="360"/>
      </w:pPr>
      <w:rPr>
        <w:rFonts w:ascii="Wingdings" w:hAnsi="Wingdings" w:hint="default"/>
      </w:rPr>
    </w:lvl>
    <w:lvl w:ilvl="3" w:tplc="18090001" w:tentative="1">
      <w:start w:val="1"/>
      <w:numFmt w:val="bullet"/>
      <w:lvlText w:val=""/>
      <w:lvlJc w:val="left"/>
      <w:pPr>
        <w:ind w:left="3420" w:hanging="360"/>
      </w:pPr>
      <w:rPr>
        <w:rFonts w:ascii="Symbol" w:hAnsi="Symbol" w:hint="default"/>
      </w:rPr>
    </w:lvl>
    <w:lvl w:ilvl="4" w:tplc="18090003" w:tentative="1">
      <w:start w:val="1"/>
      <w:numFmt w:val="bullet"/>
      <w:lvlText w:val="o"/>
      <w:lvlJc w:val="left"/>
      <w:pPr>
        <w:ind w:left="4140" w:hanging="360"/>
      </w:pPr>
      <w:rPr>
        <w:rFonts w:ascii="Courier New" w:hAnsi="Courier New" w:cs="Courier New" w:hint="default"/>
      </w:rPr>
    </w:lvl>
    <w:lvl w:ilvl="5" w:tplc="18090005" w:tentative="1">
      <w:start w:val="1"/>
      <w:numFmt w:val="bullet"/>
      <w:lvlText w:val=""/>
      <w:lvlJc w:val="left"/>
      <w:pPr>
        <w:ind w:left="4860" w:hanging="360"/>
      </w:pPr>
      <w:rPr>
        <w:rFonts w:ascii="Wingdings" w:hAnsi="Wingdings" w:hint="default"/>
      </w:rPr>
    </w:lvl>
    <w:lvl w:ilvl="6" w:tplc="18090001" w:tentative="1">
      <w:start w:val="1"/>
      <w:numFmt w:val="bullet"/>
      <w:lvlText w:val=""/>
      <w:lvlJc w:val="left"/>
      <w:pPr>
        <w:ind w:left="5580" w:hanging="360"/>
      </w:pPr>
      <w:rPr>
        <w:rFonts w:ascii="Symbol" w:hAnsi="Symbol" w:hint="default"/>
      </w:rPr>
    </w:lvl>
    <w:lvl w:ilvl="7" w:tplc="18090003" w:tentative="1">
      <w:start w:val="1"/>
      <w:numFmt w:val="bullet"/>
      <w:lvlText w:val="o"/>
      <w:lvlJc w:val="left"/>
      <w:pPr>
        <w:ind w:left="6300" w:hanging="360"/>
      </w:pPr>
      <w:rPr>
        <w:rFonts w:ascii="Courier New" w:hAnsi="Courier New" w:cs="Courier New" w:hint="default"/>
      </w:rPr>
    </w:lvl>
    <w:lvl w:ilvl="8" w:tplc="18090005" w:tentative="1">
      <w:start w:val="1"/>
      <w:numFmt w:val="bullet"/>
      <w:lvlText w:val=""/>
      <w:lvlJc w:val="left"/>
      <w:pPr>
        <w:ind w:left="7020" w:hanging="360"/>
      </w:pPr>
      <w:rPr>
        <w:rFonts w:ascii="Wingdings" w:hAnsi="Wingdings" w:hint="default"/>
      </w:rPr>
    </w:lvl>
  </w:abstractNum>
  <w:abstractNum w:abstractNumId="13" w15:restartNumberingAfterBreak="0">
    <w:nsid w:val="6F9A3E16"/>
    <w:multiLevelType w:val="hybridMultilevel"/>
    <w:tmpl w:val="2C2C05F8"/>
    <w:lvl w:ilvl="0" w:tplc="18090001">
      <w:start w:val="1"/>
      <w:numFmt w:val="bullet"/>
      <w:lvlText w:val=""/>
      <w:lvlJc w:val="left"/>
      <w:pPr>
        <w:ind w:left="1730" w:hanging="360"/>
      </w:pPr>
      <w:rPr>
        <w:rFonts w:ascii="Symbol" w:hAnsi="Symbol" w:hint="default"/>
      </w:rPr>
    </w:lvl>
    <w:lvl w:ilvl="1" w:tplc="18090003">
      <w:start w:val="1"/>
      <w:numFmt w:val="bullet"/>
      <w:lvlText w:val="o"/>
      <w:lvlJc w:val="left"/>
      <w:pPr>
        <w:ind w:left="2450" w:hanging="360"/>
      </w:pPr>
      <w:rPr>
        <w:rFonts w:ascii="Courier New" w:hAnsi="Courier New" w:cs="Courier New" w:hint="default"/>
      </w:rPr>
    </w:lvl>
    <w:lvl w:ilvl="2" w:tplc="18090005" w:tentative="1">
      <w:start w:val="1"/>
      <w:numFmt w:val="bullet"/>
      <w:lvlText w:val=""/>
      <w:lvlJc w:val="left"/>
      <w:pPr>
        <w:ind w:left="3170" w:hanging="360"/>
      </w:pPr>
      <w:rPr>
        <w:rFonts w:ascii="Wingdings" w:hAnsi="Wingdings" w:hint="default"/>
      </w:rPr>
    </w:lvl>
    <w:lvl w:ilvl="3" w:tplc="18090001" w:tentative="1">
      <w:start w:val="1"/>
      <w:numFmt w:val="bullet"/>
      <w:lvlText w:val=""/>
      <w:lvlJc w:val="left"/>
      <w:pPr>
        <w:ind w:left="3890" w:hanging="360"/>
      </w:pPr>
      <w:rPr>
        <w:rFonts w:ascii="Symbol" w:hAnsi="Symbol" w:hint="default"/>
      </w:rPr>
    </w:lvl>
    <w:lvl w:ilvl="4" w:tplc="18090003" w:tentative="1">
      <w:start w:val="1"/>
      <w:numFmt w:val="bullet"/>
      <w:lvlText w:val="o"/>
      <w:lvlJc w:val="left"/>
      <w:pPr>
        <w:ind w:left="4610" w:hanging="360"/>
      </w:pPr>
      <w:rPr>
        <w:rFonts w:ascii="Courier New" w:hAnsi="Courier New" w:cs="Courier New" w:hint="default"/>
      </w:rPr>
    </w:lvl>
    <w:lvl w:ilvl="5" w:tplc="18090005" w:tentative="1">
      <w:start w:val="1"/>
      <w:numFmt w:val="bullet"/>
      <w:lvlText w:val=""/>
      <w:lvlJc w:val="left"/>
      <w:pPr>
        <w:ind w:left="5330" w:hanging="360"/>
      </w:pPr>
      <w:rPr>
        <w:rFonts w:ascii="Wingdings" w:hAnsi="Wingdings" w:hint="default"/>
      </w:rPr>
    </w:lvl>
    <w:lvl w:ilvl="6" w:tplc="18090001" w:tentative="1">
      <w:start w:val="1"/>
      <w:numFmt w:val="bullet"/>
      <w:lvlText w:val=""/>
      <w:lvlJc w:val="left"/>
      <w:pPr>
        <w:ind w:left="6050" w:hanging="360"/>
      </w:pPr>
      <w:rPr>
        <w:rFonts w:ascii="Symbol" w:hAnsi="Symbol" w:hint="default"/>
      </w:rPr>
    </w:lvl>
    <w:lvl w:ilvl="7" w:tplc="18090003" w:tentative="1">
      <w:start w:val="1"/>
      <w:numFmt w:val="bullet"/>
      <w:lvlText w:val="o"/>
      <w:lvlJc w:val="left"/>
      <w:pPr>
        <w:ind w:left="6770" w:hanging="360"/>
      </w:pPr>
      <w:rPr>
        <w:rFonts w:ascii="Courier New" w:hAnsi="Courier New" w:cs="Courier New" w:hint="default"/>
      </w:rPr>
    </w:lvl>
    <w:lvl w:ilvl="8" w:tplc="18090005" w:tentative="1">
      <w:start w:val="1"/>
      <w:numFmt w:val="bullet"/>
      <w:lvlText w:val=""/>
      <w:lvlJc w:val="left"/>
      <w:pPr>
        <w:ind w:left="7490" w:hanging="360"/>
      </w:pPr>
      <w:rPr>
        <w:rFonts w:ascii="Wingdings" w:hAnsi="Wingdings" w:hint="default"/>
      </w:rPr>
    </w:lvl>
  </w:abstractNum>
  <w:num w:numId="1" w16cid:durableId="2059737133">
    <w:abstractNumId w:val="5"/>
  </w:num>
  <w:num w:numId="2" w16cid:durableId="757407977">
    <w:abstractNumId w:val="11"/>
  </w:num>
  <w:num w:numId="3" w16cid:durableId="140050553">
    <w:abstractNumId w:val="4"/>
  </w:num>
  <w:num w:numId="4" w16cid:durableId="1044478721">
    <w:abstractNumId w:val="1"/>
  </w:num>
  <w:num w:numId="5" w16cid:durableId="1326545193">
    <w:abstractNumId w:val="3"/>
  </w:num>
  <w:num w:numId="6" w16cid:durableId="361518084">
    <w:abstractNumId w:val="8"/>
  </w:num>
  <w:num w:numId="7" w16cid:durableId="9643352">
    <w:abstractNumId w:val="10"/>
  </w:num>
  <w:num w:numId="8" w16cid:durableId="2040664382">
    <w:abstractNumId w:val="2"/>
  </w:num>
  <w:num w:numId="9" w16cid:durableId="747192400">
    <w:abstractNumId w:val="7"/>
  </w:num>
  <w:num w:numId="10" w16cid:durableId="1175269805">
    <w:abstractNumId w:val="9"/>
  </w:num>
  <w:num w:numId="11" w16cid:durableId="976959187">
    <w:abstractNumId w:val="12"/>
  </w:num>
  <w:num w:numId="12" w16cid:durableId="1478499207">
    <w:abstractNumId w:val="6"/>
  </w:num>
  <w:num w:numId="13" w16cid:durableId="136728490">
    <w:abstractNumId w:val="13"/>
  </w:num>
  <w:num w:numId="14" w16cid:durableId="161146868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583A"/>
    <w:rsid w:val="000011C7"/>
    <w:rsid w:val="000014CB"/>
    <w:rsid w:val="00001F51"/>
    <w:rsid w:val="00005143"/>
    <w:rsid w:val="000054BB"/>
    <w:rsid w:val="00005B1F"/>
    <w:rsid w:val="00006170"/>
    <w:rsid w:val="000073DF"/>
    <w:rsid w:val="00010292"/>
    <w:rsid w:val="0001405B"/>
    <w:rsid w:val="00014A18"/>
    <w:rsid w:val="00015723"/>
    <w:rsid w:val="000159C5"/>
    <w:rsid w:val="00020981"/>
    <w:rsid w:val="00020B59"/>
    <w:rsid w:val="0002225D"/>
    <w:rsid w:val="000238A4"/>
    <w:rsid w:val="00027357"/>
    <w:rsid w:val="00027B7A"/>
    <w:rsid w:val="00031FDF"/>
    <w:rsid w:val="000333F5"/>
    <w:rsid w:val="00035747"/>
    <w:rsid w:val="000365F4"/>
    <w:rsid w:val="000369F1"/>
    <w:rsid w:val="00037AA8"/>
    <w:rsid w:val="00037B1B"/>
    <w:rsid w:val="00037BF6"/>
    <w:rsid w:val="00040440"/>
    <w:rsid w:val="00040B6F"/>
    <w:rsid w:val="0004148E"/>
    <w:rsid w:val="00041CD8"/>
    <w:rsid w:val="000448A3"/>
    <w:rsid w:val="00050191"/>
    <w:rsid w:val="00051022"/>
    <w:rsid w:val="00054D85"/>
    <w:rsid w:val="00062FF8"/>
    <w:rsid w:val="00063A2F"/>
    <w:rsid w:val="000657D6"/>
    <w:rsid w:val="000665B6"/>
    <w:rsid w:val="0006677B"/>
    <w:rsid w:val="00072D90"/>
    <w:rsid w:val="000732C3"/>
    <w:rsid w:val="000761FA"/>
    <w:rsid w:val="00076DBC"/>
    <w:rsid w:val="00076DC6"/>
    <w:rsid w:val="00083424"/>
    <w:rsid w:val="00086082"/>
    <w:rsid w:val="00087474"/>
    <w:rsid w:val="000910E1"/>
    <w:rsid w:val="000915D7"/>
    <w:rsid w:val="0009215B"/>
    <w:rsid w:val="00092AA8"/>
    <w:rsid w:val="0009685B"/>
    <w:rsid w:val="000A026B"/>
    <w:rsid w:val="000A0616"/>
    <w:rsid w:val="000A0F34"/>
    <w:rsid w:val="000A30DC"/>
    <w:rsid w:val="000A33D8"/>
    <w:rsid w:val="000A4E77"/>
    <w:rsid w:val="000A57B3"/>
    <w:rsid w:val="000A58FF"/>
    <w:rsid w:val="000A5943"/>
    <w:rsid w:val="000A7E77"/>
    <w:rsid w:val="000B0571"/>
    <w:rsid w:val="000B11E7"/>
    <w:rsid w:val="000B1D37"/>
    <w:rsid w:val="000B1D87"/>
    <w:rsid w:val="000B454E"/>
    <w:rsid w:val="000B55FA"/>
    <w:rsid w:val="000B5A80"/>
    <w:rsid w:val="000B6718"/>
    <w:rsid w:val="000B6E4A"/>
    <w:rsid w:val="000B7917"/>
    <w:rsid w:val="000C0222"/>
    <w:rsid w:val="000C04DE"/>
    <w:rsid w:val="000C1B54"/>
    <w:rsid w:val="000C1ED1"/>
    <w:rsid w:val="000C2372"/>
    <w:rsid w:val="000C42F6"/>
    <w:rsid w:val="000C4AB1"/>
    <w:rsid w:val="000C680D"/>
    <w:rsid w:val="000C6A3E"/>
    <w:rsid w:val="000D0352"/>
    <w:rsid w:val="000D0FA3"/>
    <w:rsid w:val="000D29B8"/>
    <w:rsid w:val="000D47F1"/>
    <w:rsid w:val="000D79A5"/>
    <w:rsid w:val="000E11F8"/>
    <w:rsid w:val="000E17BB"/>
    <w:rsid w:val="000E3411"/>
    <w:rsid w:val="000E4672"/>
    <w:rsid w:val="000E5781"/>
    <w:rsid w:val="000F1655"/>
    <w:rsid w:val="000F1C56"/>
    <w:rsid w:val="000F1EC9"/>
    <w:rsid w:val="000F2111"/>
    <w:rsid w:val="000F3F2F"/>
    <w:rsid w:val="000F5A4F"/>
    <w:rsid w:val="000F6851"/>
    <w:rsid w:val="000F7C08"/>
    <w:rsid w:val="00100ABC"/>
    <w:rsid w:val="0010287D"/>
    <w:rsid w:val="00103B89"/>
    <w:rsid w:val="00104420"/>
    <w:rsid w:val="00105954"/>
    <w:rsid w:val="001101A3"/>
    <w:rsid w:val="00110B45"/>
    <w:rsid w:val="00110F07"/>
    <w:rsid w:val="00112472"/>
    <w:rsid w:val="001124BA"/>
    <w:rsid w:val="00113F5F"/>
    <w:rsid w:val="00115D34"/>
    <w:rsid w:val="0011623F"/>
    <w:rsid w:val="00120011"/>
    <w:rsid w:val="00120E16"/>
    <w:rsid w:val="00121427"/>
    <w:rsid w:val="00121C98"/>
    <w:rsid w:val="001238B8"/>
    <w:rsid w:val="00124EEB"/>
    <w:rsid w:val="001253B6"/>
    <w:rsid w:val="00126DB4"/>
    <w:rsid w:val="00126F57"/>
    <w:rsid w:val="001316BA"/>
    <w:rsid w:val="00132F3C"/>
    <w:rsid w:val="0013488E"/>
    <w:rsid w:val="00134C23"/>
    <w:rsid w:val="0013564E"/>
    <w:rsid w:val="00136AF6"/>
    <w:rsid w:val="00136FC2"/>
    <w:rsid w:val="00140669"/>
    <w:rsid w:val="001408DF"/>
    <w:rsid w:val="00140AD0"/>
    <w:rsid w:val="00142E36"/>
    <w:rsid w:val="00144384"/>
    <w:rsid w:val="001450ED"/>
    <w:rsid w:val="0014540D"/>
    <w:rsid w:val="001469EB"/>
    <w:rsid w:val="001503C3"/>
    <w:rsid w:val="001513D6"/>
    <w:rsid w:val="00151F65"/>
    <w:rsid w:val="001558BC"/>
    <w:rsid w:val="00155D7F"/>
    <w:rsid w:val="00155F8B"/>
    <w:rsid w:val="001569DE"/>
    <w:rsid w:val="00156BF4"/>
    <w:rsid w:val="00156C03"/>
    <w:rsid w:val="0015723C"/>
    <w:rsid w:val="00160C51"/>
    <w:rsid w:val="00160E99"/>
    <w:rsid w:val="00160F42"/>
    <w:rsid w:val="00161E87"/>
    <w:rsid w:val="00161EC2"/>
    <w:rsid w:val="0016208D"/>
    <w:rsid w:val="00163B07"/>
    <w:rsid w:val="001648BA"/>
    <w:rsid w:val="00164B08"/>
    <w:rsid w:val="00165820"/>
    <w:rsid w:val="001658AD"/>
    <w:rsid w:val="00167C87"/>
    <w:rsid w:val="00170183"/>
    <w:rsid w:val="0017026E"/>
    <w:rsid w:val="0017099B"/>
    <w:rsid w:val="00170AA4"/>
    <w:rsid w:val="00170B3B"/>
    <w:rsid w:val="0017221B"/>
    <w:rsid w:val="00174503"/>
    <w:rsid w:val="00174A24"/>
    <w:rsid w:val="00175B88"/>
    <w:rsid w:val="00176562"/>
    <w:rsid w:val="00177EBF"/>
    <w:rsid w:val="00180C14"/>
    <w:rsid w:val="00181E71"/>
    <w:rsid w:val="00181ED0"/>
    <w:rsid w:val="00181FC4"/>
    <w:rsid w:val="00183544"/>
    <w:rsid w:val="00183735"/>
    <w:rsid w:val="00183C58"/>
    <w:rsid w:val="00184A06"/>
    <w:rsid w:val="001861E5"/>
    <w:rsid w:val="00187B7E"/>
    <w:rsid w:val="00190138"/>
    <w:rsid w:val="00190E0B"/>
    <w:rsid w:val="001911FF"/>
    <w:rsid w:val="0019124E"/>
    <w:rsid w:val="001919AE"/>
    <w:rsid w:val="00191EFF"/>
    <w:rsid w:val="0019373F"/>
    <w:rsid w:val="001939B8"/>
    <w:rsid w:val="00193A63"/>
    <w:rsid w:val="001943DF"/>
    <w:rsid w:val="001948BC"/>
    <w:rsid w:val="00195599"/>
    <w:rsid w:val="001962E4"/>
    <w:rsid w:val="001972E3"/>
    <w:rsid w:val="00197464"/>
    <w:rsid w:val="001A00F4"/>
    <w:rsid w:val="001A10FC"/>
    <w:rsid w:val="001A125E"/>
    <w:rsid w:val="001A20E3"/>
    <w:rsid w:val="001A33E8"/>
    <w:rsid w:val="001A3948"/>
    <w:rsid w:val="001A5B39"/>
    <w:rsid w:val="001B0DAE"/>
    <w:rsid w:val="001B368F"/>
    <w:rsid w:val="001B40A1"/>
    <w:rsid w:val="001B4FB0"/>
    <w:rsid w:val="001B6DB2"/>
    <w:rsid w:val="001B79D5"/>
    <w:rsid w:val="001B7B9D"/>
    <w:rsid w:val="001C02B4"/>
    <w:rsid w:val="001C08BB"/>
    <w:rsid w:val="001C1C71"/>
    <w:rsid w:val="001C1D6F"/>
    <w:rsid w:val="001C348E"/>
    <w:rsid w:val="001C58FB"/>
    <w:rsid w:val="001C5D60"/>
    <w:rsid w:val="001C7F67"/>
    <w:rsid w:val="001D0E4B"/>
    <w:rsid w:val="001D52B5"/>
    <w:rsid w:val="001D7C4C"/>
    <w:rsid w:val="001E0788"/>
    <w:rsid w:val="001E2AEC"/>
    <w:rsid w:val="001E3695"/>
    <w:rsid w:val="001E3B44"/>
    <w:rsid w:val="001E5EDB"/>
    <w:rsid w:val="001F5799"/>
    <w:rsid w:val="001F651A"/>
    <w:rsid w:val="001F769E"/>
    <w:rsid w:val="001F7F98"/>
    <w:rsid w:val="00205FC8"/>
    <w:rsid w:val="0020671C"/>
    <w:rsid w:val="00206742"/>
    <w:rsid w:val="002067C3"/>
    <w:rsid w:val="00206BAE"/>
    <w:rsid w:val="002108DF"/>
    <w:rsid w:val="00210CFD"/>
    <w:rsid w:val="00213B81"/>
    <w:rsid w:val="00213F46"/>
    <w:rsid w:val="00215B14"/>
    <w:rsid w:val="00221D5E"/>
    <w:rsid w:val="002222D9"/>
    <w:rsid w:val="00223DF1"/>
    <w:rsid w:val="00224956"/>
    <w:rsid w:val="00225B7C"/>
    <w:rsid w:val="002265B9"/>
    <w:rsid w:val="00231D96"/>
    <w:rsid w:val="00236A6A"/>
    <w:rsid w:val="00236F25"/>
    <w:rsid w:val="00242BE1"/>
    <w:rsid w:val="00244547"/>
    <w:rsid w:val="00245A58"/>
    <w:rsid w:val="002466A5"/>
    <w:rsid w:val="00246902"/>
    <w:rsid w:val="00247B25"/>
    <w:rsid w:val="0025079B"/>
    <w:rsid w:val="00250DF3"/>
    <w:rsid w:val="0025291D"/>
    <w:rsid w:val="00254ADF"/>
    <w:rsid w:val="00256704"/>
    <w:rsid w:val="00256A29"/>
    <w:rsid w:val="00257093"/>
    <w:rsid w:val="00257CA4"/>
    <w:rsid w:val="002601D9"/>
    <w:rsid w:val="002612A4"/>
    <w:rsid w:val="00262AAA"/>
    <w:rsid w:val="00264A7B"/>
    <w:rsid w:val="00264E25"/>
    <w:rsid w:val="00264F42"/>
    <w:rsid w:val="00265911"/>
    <w:rsid w:val="00265D6B"/>
    <w:rsid w:val="00266BF9"/>
    <w:rsid w:val="00270BB6"/>
    <w:rsid w:val="0027132A"/>
    <w:rsid w:val="00271C5A"/>
    <w:rsid w:val="0027291C"/>
    <w:rsid w:val="00273AEC"/>
    <w:rsid w:val="00274BFD"/>
    <w:rsid w:val="00274E94"/>
    <w:rsid w:val="00275751"/>
    <w:rsid w:val="00276075"/>
    <w:rsid w:val="00276D27"/>
    <w:rsid w:val="00277AE5"/>
    <w:rsid w:val="00280319"/>
    <w:rsid w:val="00281FD1"/>
    <w:rsid w:val="00282F89"/>
    <w:rsid w:val="00283A62"/>
    <w:rsid w:val="00284FF4"/>
    <w:rsid w:val="002905FF"/>
    <w:rsid w:val="00291B71"/>
    <w:rsid w:val="002923D5"/>
    <w:rsid w:val="00292B93"/>
    <w:rsid w:val="00292DFB"/>
    <w:rsid w:val="00295CC8"/>
    <w:rsid w:val="00295E6B"/>
    <w:rsid w:val="002962F1"/>
    <w:rsid w:val="002968FF"/>
    <w:rsid w:val="002969E6"/>
    <w:rsid w:val="00297077"/>
    <w:rsid w:val="002A028A"/>
    <w:rsid w:val="002A1AA7"/>
    <w:rsid w:val="002A583A"/>
    <w:rsid w:val="002A6BAF"/>
    <w:rsid w:val="002A7DB3"/>
    <w:rsid w:val="002A7DD2"/>
    <w:rsid w:val="002B1A8E"/>
    <w:rsid w:val="002B3341"/>
    <w:rsid w:val="002B3590"/>
    <w:rsid w:val="002B3BA9"/>
    <w:rsid w:val="002B3BFD"/>
    <w:rsid w:val="002B41D7"/>
    <w:rsid w:val="002B58C5"/>
    <w:rsid w:val="002C20F8"/>
    <w:rsid w:val="002C3441"/>
    <w:rsid w:val="002C42C8"/>
    <w:rsid w:val="002C658E"/>
    <w:rsid w:val="002D2502"/>
    <w:rsid w:val="002D6B99"/>
    <w:rsid w:val="002E288F"/>
    <w:rsid w:val="002E3851"/>
    <w:rsid w:val="002E3BC2"/>
    <w:rsid w:val="002E43FE"/>
    <w:rsid w:val="002E5AC6"/>
    <w:rsid w:val="002E732D"/>
    <w:rsid w:val="002F0671"/>
    <w:rsid w:val="002F0C88"/>
    <w:rsid w:val="002F2F55"/>
    <w:rsid w:val="002F3DB5"/>
    <w:rsid w:val="002F6512"/>
    <w:rsid w:val="002F66D5"/>
    <w:rsid w:val="002F66E1"/>
    <w:rsid w:val="002F7637"/>
    <w:rsid w:val="003018B4"/>
    <w:rsid w:val="0030496F"/>
    <w:rsid w:val="00307ADA"/>
    <w:rsid w:val="00307B78"/>
    <w:rsid w:val="00311F75"/>
    <w:rsid w:val="0031312C"/>
    <w:rsid w:val="00313D45"/>
    <w:rsid w:val="00317C88"/>
    <w:rsid w:val="0032136E"/>
    <w:rsid w:val="003225F6"/>
    <w:rsid w:val="0032271C"/>
    <w:rsid w:val="0032359E"/>
    <w:rsid w:val="00324346"/>
    <w:rsid w:val="00324758"/>
    <w:rsid w:val="00327678"/>
    <w:rsid w:val="003315B7"/>
    <w:rsid w:val="00332766"/>
    <w:rsid w:val="00334D7B"/>
    <w:rsid w:val="00336EB8"/>
    <w:rsid w:val="00341CDB"/>
    <w:rsid w:val="00344D74"/>
    <w:rsid w:val="00344FD0"/>
    <w:rsid w:val="00345D33"/>
    <w:rsid w:val="0034667F"/>
    <w:rsid w:val="003470B9"/>
    <w:rsid w:val="003504C2"/>
    <w:rsid w:val="00350977"/>
    <w:rsid w:val="003530B9"/>
    <w:rsid w:val="00356573"/>
    <w:rsid w:val="00357989"/>
    <w:rsid w:val="00357E0F"/>
    <w:rsid w:val="00361322"/>
    <w:rsid w:val="0036367B"/>
    <w:rsid w:val="00365C82"/>
    <w:rsid w:val="003661BB"/>
    <w:rsid w:val="0036657A"/>
    <w:rsid w:val="003675EE"/>
    <w:rsid w:val="00371A4B"/>
    <w:rsid w:val="00372610"/>
    <w:rsid w:val="00372EDF"/>
    <w:rsid w:val="0037389C"/>
    <w:rsid w:val="003740B8"/>
    <w:rsid w:val="003741F7"/>
    <w:rsid w:val="0037535F"/>
    <w:rsid w:val="00376728"/>
    <w:rsid w:val="00377CF4"/>
    <w:rsid w:val="0038034A"/>
    <w:rsid w:val="00381105"/>
    <w:rsid w:val="00381E9B"/>
    <w:rsid w:val="00385336"/>
    <w:rsid w:val="003879AD"/>
    <w:rsid w:val="003931B0"/>
    <w:rsid w:val="00393B09"/>
    <w:rsid w:val="00394149"/>
    <w:rsid w:val="003941A6"/>
    <w:rsid w:val="00394BC0"/>
    <w:rsid w:val="00395909"/>
    <w:rsid w:val="00395D2B"/>
    <w:rsid w:val="003A2681"/>
    <w:rsid w:val="003A3E1F"/>
    <w:rsid w:val="003A4C08"/>
    <w:rsid w:val="003A4E3B"/>
    <w:rsid w:val="003A511C"/>
    <w:rsid w:val="003A64C9"/>
    <w:rsid w:val="003A6524"/>
    <w:rsid w:val="003A66C8"/>
    <w:rsid w:val="003B0139"/>
    <w:rsid w:val="003B1E4A"/>
    <w:rsid w:val="003B23EF"/>
    <w:rsid w:val="003B2BE9"/>
    <w:rsid w:val="003B3D21"/>
    <w:rsid w:val="003B3FB9"/>
    <w:rsid w:val="003C21CB"/>
    <w:rsid w:val="003C3617"/>
    <w:rsid w:val="003C3C7F"/>
    <w:rsid w:val="003C67F5"/>
    <w:rsid w:val="003C73A5"/>
    <w:rsid w:val="003D06FB"/>
    <w:rsid w:val="003D0B26"/>
    <w:rsid w:val="003D1111"/>
    <w:rsid w:val="003D46C0"/>
    <w:rsid w:val="003D54AB"/>
    <w:rsid w:val="003D5C61"/>
    <w:rsid w:val="003D5F20"/>
    <w:rsid w:val="003D70F8"/>
    <w:rsid w:val="003E105A"/>
    <w:rsid w:val="003E37C2"/>
    <w:rsid w:val="003E3D6B"/>
    <w:rsid w:val="003E41D0"/>
    <w:rsid w:val="003E65F4"/>
    <w:rsid w:val="003E7E20"/>
    <w:rsid w:val="003F03B4"/>
    <w:rsid w:val="003F045F"/>
    <w:rsid w:val="003F14E2"/>
    <w:rsid w:val="003F2291"/>
    <w:rsid w:val="003F23B8"/>
    <w:rsid w:val="003F34C6"/>
    <w:rsid w:val="003F4AB9"/>
    <w:rsid w:val="00402238"/>
    <w:rsid w:val="00402435"/>
    <w:rsid w:val="0040368C"/>
    <w:rsid w:val="004052DE"/>
    <w:rsid w:val="00410F95"/>
    <w:rsid w:val="00411342"/>
    <w:rsid w:val="00411A7D"/>
    <w:rsid w:val="004138FC"/>
    <w:rsid w:val="00414BBF"/>
    <w:rsid w:val="0041611F"/>
    <w:rsid w:val="00416350"/>
    <w:rsid w:val="00416C61"/>
    <w:rsid w:val="00417CC6"/>
    <w:rsid w:val="00420EE5"/>
    <w:rsid w:val="004229B6"/>
    <w:rsid w:val="00423C03"/>
    <w:rsid w:val="00427EAF"/>
    <w:rsid w:val="00430467"/>
    <w:rsid w:val="00431162"/>
    <w:rsid w:val="00431EE8"/>
    <w:rsid w:val="00433E83"/>
    <w:rsid w:val="00436719"/>
    <w:rsid w:val="00440ED3"/>
    <w:rsid w:val="00441974"/>
    <w:rsid w:val="00442D8D"/>
    <w:rsid w:val="00443003"/>
    <w:rsid w:val="0044301D"/>
    <w:rsid w:val="0044415C"/>
    <w:rsid w:val="00445C52"/>
    <w:rsid w:val="00445D9F"/>
    <w:rsid w:val="004473B5"/>
    <w:rsid w:val="004477F4"/>
    <w:rsid w:val="00447AB4"/>
    <w:rsid w:val="0045044C"/>
    <w:rsid w:val="004509A2"/>
    <w:rsid w:val="004524EF"/>
    <w:rsid w:val="00453700"/>
    <w:rsid w:val="004539E7"/>
    <w:rsid w:val="00454ADF"/>
    <w:rsid w:val="00454F6C"/>
    <w:rsid w:val="0045599B"/>
    <w:rsid w:val="00455CED"/>
    <w:rsid w:val="0045612E"/>
    <w:rsid w:val="0046097B"/>
    <w:rsid w:val="00461C38"/>
    <w:rsid w:val="00462030"/>
    <w:rsid w:val="004626AB"/>
    <w:rsid w:val="00465086"/>
    <w:rsid w:val="004656D5"/>
    <w:rsid w:val="0046638E"/>
    <w:rsid w:val="004664FB"/>
    <w:rsid w:val="00467C4E"/>
    <w:rsid w:val="00470EDD"/>
    <w:rsid w:val="00471416"/>
    <w:rsid w:val="004717BA"/>
    <w:rsid w:val="00471935"/>
    <w:rsid w:val="00472E35"/>
    <w:rsid w:val="00474946"/>
    <w:rsid w:val="00475D4A"/>
    <w:rsid w:val="00476CBF"/>
    <w:rsid w:val="0047753A"/>
    <w:rsid w:val="00477B87"/>
    <w:rsid w:val="00481138"/>
    <w:rsid w:val="0048122D"/>
    <w:rsid w:val="004826AE"/>
    <w:rsid w:val="0048495E"/>
    <w:rsid w:val="0048738B"/>
    <w:rsid w:val="004905D4"/>
    <w:rsid w:val="00490FA1"/>
    <w:rsid w:val="00496DDD"/>
    <w:rsid w:val="00497600"/>
    <w:rsid w:val="00497854"/>
    <w:rsid w:val="004A0172"/>
    <w:rsid w:val="004A081A"/>
    <w:rsid w:val="004A1E44"/>
    <w:rsid w:val="004A4103"/>
    <w:rsid w:val="004A5DB8"/>
    <w:rsid w:val="004A70AB"/>
    <w:rsid w:val="004B0F83"/>
    <w:rsid w:val="004B1AAC"/>
    <w:rsid w:val="004B3598"/>
    <w:rsid w:val="004B3AF4"/>
    <w:rsid w:val="004B3CFE"/>
    <w:rsid w:val="004B571F"/>
    <w:rsid w:val="004C2996"/>
    <w:rsid w:val="004C36CB"/>
    <w:rsid w:val="004C66B9"/>
    <w:rsid w:val="004D039E"/>
    <w:rsid w:val="004D2442"/>
    <w:rsid w:val="004D2715"/>
    <w:rsid w:val="004D2B67"/>
    <w:rsid w:val="004D3A36"/>
    <w:rsid w:val="004D4D1B"/>
    <w:rsid w:val="004D530B"/>
    <w:rsid w:val="004D6D95"/>
    <w:rsid w:val="004E1100"/>
    <w:rsid w:val="004E39AC"/>
    <w:rsid w:val="004E5D48"/>
    <w:rsid w:val="004E5D71"/>
    <w:rsid w:val="004E60BB"/>
    <w:rsid w:val="004F13C1"/>
    <w:rsid w:val="004F1FD5"/>
    <w:rsid w:val="004F373B"/>
    <w:rsid w:val="004F648F"/>
    <w:rsid w:val="004F7639"/>
    <w:rsid w:val="005007A4"/>
    <w:rsid w:val="00503709"/>
    <w:rsid w:val="00503815"/>
    <w:rsid w:val="00510726"/>
    <w:rsid w:val="00511AB5"/>
    <w:rsid w:val="00511D3D"/>
    <w:rsid w:val="00511E0C"/>
    <w:rsid w:val="00512AFA"/>
    <w:rsid w:val="00512CBF"/>
    <w:rsid w:val="00512D91"/>
    <w:rsid w:val="00513503"/>
    <w:rsid w:val="005138D8"/>
    <w:rsid w:val="00520024"/>
    <w:rsid w:val="00520EC3"/>
    <w:rsid w:val="00521620"/>
    <w:rsid w:val="005252A2"/>
    <w:rsid w:val="00527726"/>
    <w:rsid w:val="00530500"/>
    <w:rsid w:val="00530D3C"/>
    <w:rsid w:val="00532367"/>
    <w:rsid w:val="00532990"/>
    <w:rsid w:val="00532F65"/>
    <w:rsid w:val="00536750"/>
    <w:rsid w:val="0054042F"/>
    <w:rsid w:val="00540801"/>
    <w:rsid w:val="00544831"/>
    <w:rsid w:val="005451EC"/>
    <w:rsid w:val="00546E9E"/>
    <w:rsid w:val="005473D6"/>
    <w:rsid w:val="005503FF"/>
    <w:rsid w:val="00551E31"/>
    <w:rsid w:val="0055358D"/>
    <w:rsid w:val="005538C5"/>
    <w:rsid w:val="00557A9B"/>
    <w:rsid w:val="00564498"/>
    <w:rsid w:val="00564F79"/>
    <w:rsid w:val="00565A31"/>
    <w:rsid w:val="005674AA"/>
    <w:rsid w:val="00570325"/>
    <w:rsid w:val="00571892"/>
    <w:rsid w:val="00572B0E"/>
    <w:rsid w:val="00572EE1"/>
    <w:rsid w:val="005746E8"/>
    <w:rsid w:val="00575BE2"/>
    <w:rsid w:val="00576B0F"/>
    <w:rsid w:val="005771FA"/>
    <w:rsid w:val="00577891"/>
    <w:rsid w:val="005802B2"/>
    <w:rsid w:val="00581002"/>
    <w:rsid w:val="00582961"/>
    <w:rsid w:val="00583DFA"/>
    <w:rsid w:val="00584025"/>
    <w:rsid w:val="0058518A"/>
    <w:rsid w:val="00587C1B"/>
    <w:rsid w:val="00590E2D"/>
    <w:rsid w:val="005927A7"/>
    <w:rsid w:val="00593306"/>
    <w:rsid w:val="00593504"/>
    <w:rsid w:val="00593B83"/>
    <w:rsid w:val="00595A35"/>
    <w:rsid w:val="00596065"/>
    <w:rsid w:val="005A0C64"/>
    <w:rsid w:val="005A1CD8"/>
    <w:rsid w:val="005A2168"/>
    <w:rsid w:val="005A3703"/>
    <w:rsid w:val="005A3A84"/>
    <w:rsid w:val="005A516C"/>
    <w:rsid w:val="005A5887"/>
    <w:rsid w:val="005A5917"/>
    <w:rsid w:val="005A5BF5"/>
    <w:rsid w:val="005A689C"/>
    <w:rsid w:val="005A726B"/>
    <w:rsid w:val="005A78BF"/>
    <w:rsid w:val="005B3525"/>
    <w:rsid w:val="005B4235"/>
    <w:rsid w:val="005B4CBC"/>
    <w:rsid w:val="005B5C1C"/>
    <w:rsid w:val="005C0013"/>
    <w:rsid w:val="005C1A1C"/>
    <w:rsid w:val="005C2598"/>
    <w:rsid w:val="005C28F9"/>
    <w:rsid w:val="005C4A2C"/>
    <w:rsid w:val="005C5939"/>
    <w:rsid w:val="005C7817"/>
    <w:rsid w:val="005D4C65"/>
    <w:rsid w:val="005D5542"/>
    <w:rsid w:val="005D60A1"/>
    <w:rsid w:val="005D7944"/>
    <w:rsid w:val="005E047C"/>
    <w:rsid w:val="005E1821"/>
    <w:rsid w:val="005E1F89"/>
    <w:rsid w:val="005E3304"/>
    <w:rsid w:val="005E5BB9"/>
    <w:rsid w:val="005E6873"/>
    <w:rsid w:val="005E7BFA"/>
    <w:rsid w:val="005F1EDF"/>
    <w:rsid w:val="005F4E44"/>
    <w:rsid w:val="005F5676"/>
    <w:rsid w:val="005F6FAE"/>
    <w:rsid w:val="00601614"/>
    <w:rsid w:val="006021D8"/>
    <w:rsid w:val="0060224B"/>
    <w:rsid w:val="00602C34"/>
    <w:rsid w:val="00605265"/>
    <w:rsid w:val="0060666F"/>
    <w:rsid w:val="006079BE"/>
    <w:rsid w:val="00612246"/>
    <w:rsid w:val="00612885"/>
    <w:rsid w:val="00613328"/>
    <w:rsid w:val="006161A4"/>
    <w:rsid w:val="00616565"/>
    <w:rsid w:val="006170FF"/>
    <w:rsid w:val="00623490"/>
    <w:rsid w:val="0062438E"/>
    <w:rsid w:val="00626BB7"/>
    <w:rsid w:val="006275F4"/>
    <w:rsid w:val="00632EDC"/>
    <w:rsid w:val="006339F9"/>
    <w:rsid w:val="00636955"/>
    <w:rsid w:val="00637634"/>
    <w:rsid w:val="00641389"/>
    <w:rsid w:val="00643131"/>
    <w:rsid w:val="00643495"/>
    <w:rsid w:val="006438F2"/>
    <w:rsid w:val="00643C37"/>
    <w:rsid w:val="00646F8D"/>
    <w:rsid w:val="00647A45"/>
    <w:rsid w:val="00647E3A"/>
    <w:rsid w:val="006518B9"/>
    <w:rsid w:val="006529F1"/>
    <w:rsid w:val="00653FDE"/>
    <w:rsid w:val="0065565C"/>
    <w:rsid w:val="00657754"/>
    <w:rsid w:val="006618D3"/>
    <w:rsid w:val="0066308F"/>
    <w:rsid w:val="006632E3"/>
    <w:rsid w:val="00666EA9"/>
    <w:rsid w:val="006704E6"/>
    <w:rsid w:val="006710BF"/>
    <w:rsid w:val="00672E27"/>
    <w:rsid w:val="00673970"/>
    <w:rsid w:val="006749C9"/>
    <w:rsid w:val="0067650B"/>
    <w:rsid w:val="00676675"/>
    <w:rsid w:val="00676CDF"/>
    <w:rsid w:val="006776BC"/>
    <w:rsid w:val="00677A15"/>
    <w:rsid w:val="00677D6F"/>
    <w:rsid w:val="006803CE"/>
    <w:rsid w:val="00681719"/>
    <w:rsid w:val="00681B0C"/>
    <w:rsid w:val="00681FF1"/>
    <w:rsid w:val="0068226E"/>
    <w:rsid w:val="00682AD6"/>
    <w:rsid w:val="00684B88"/>
    <w:rsid w:val="006856D7"/>
    <w:rsid w:val="0068733D"/>
    <w:rsid w:val="00687B6B"/>
    <w:rsid w:val="00691167"/>
    <w:rsid w:val="0069147F"/>
    <w:rsid w:val="00693C68"/>
    <w:rsid w:val="00694DE8"/>
    <w:rsid w:val="00695B28"/>
    <w:rsid w:val="00696EC7"/>
    <w:rsid w:val="00697A1A"/>
    <w:rsid w:val="00697D73"/>
    <w:rsid w:val="00697ECF"/>
    <w:rsid w:val="006A1569"/>
    <w:rsid w:val="006A1EE0"/>
    <w:rsid w:val="006A31C3"/>
    <w:rsid w:val="006B0F04"/>
    <w:rsid w:val="006B2910"/>
    <w:rsid w:val="006B3A3A"/>
    <w:rsid w:val="006B3DE4"/>
    <w:rsid w:val="006B417C"/>
    <w:rsid w:val="006B6997"/>
    <w:rsid w:val="006C0020"/>
    <w:rsid w:val="006C0064"/>
    <w:rsid w:val="006C0126"/>
    <w:rsid w:val="006C140F"/>
    <w:rsid w:val="006C2219"/>
    <w:rsid w:val="006C42A2"/>
    <w:rsid w:val="006C6BDF"/>
    <w:rsid w:val="006C6EF7"/>
    <w:rsid w:val="006D0593"/>
    <w:rsid w:val="006D6DAC"/>
    <w:rsid w:val="006D6F8D"/>
    <w:rsid w:val="006E1B8A"/>
    <w:rsid w:val="006E2779"/>
    <w:rsid w:val="006E312E"/>
    <w:rsid w:val="006E3AA7"/>
    <w:rsid w:val="006E58E6"/>
    <w:rsid w:val="006E7619"/>
    <w:rsid w:val="006E7C0D"/>
    <w:rsid w:val="006E7C61"/>
    <w:rsid w:val="006F0A4E"/>
    <w:rsid w:val="006F0FDA"/>
    <w:rsid w:val="006F12F4"/>
    <w:rsid w:val="006F44EF"/>
    <w:rsid w:val="006F4ABD"/>
    <w:rsid w:val="006F71BC"/>
    <w:rsid w:val="007008A0"/>
    <w:rsid w:val="00701F06"/>
    <w:rsid w:val="0070282C"/>
    <w:rsid w:val="00704228"/>
    <w:rsid w:val="00704C02"/>
    <w:rsid w:val="00705525"/>
    <w:rsid w:val="0070613E"/>
    <w:rsid w:val="00706B79"/>
    <w:rsid w:val="00712019"/>
    <w:rsid w:val="00712D66"/>
    <w:rsid w:val="0071334D"/>
    <w:rsid w:val="00715C1A"/>
    <w:rsid w:val="007166DC"/>
    <w:rsid w:val="00716C5A"/>
    <w:rsid w:val="00717003"/>
    <w:rsid w:val="007200AB"/>
    <w:rsid w:val="00723030"/>
    <w:rsid w:val="00724AAB"/>
    <w:rsid w:val="00724D83"/>
    <w:rsid w:val="00724ECC"/>
    <w:rsid w:val="00726BBF"/>
    <w:rsid w:val="00727C1E"/>
    <w:rsid w:val="00730794"/>
    <w:rsid w:val="00731674"/>
    <w:rsid w:val="00731F94"/>
    <w:rsid w:val="0073225A"/>
    <w:rsid w:val="0073325C"/>
    <w:rsid w:val="007364B9"/>
    <w:rsid w:val="00737DB4"/>
    <w:rsid w:val="00741108"/>
    <w:rsid w:val="00741966"/>
    <w:rsid w:val="00741F26"/>
    <w:rsid w:val="00743479"/>
    <w:rsid w:val="0074356A"/>
    <w:rsid w:val="00744AA5"/>
    <w:rsid w:val="007456AD"/>
    <w:rsid w:val="007457E8"/>
    <w:rsid w:val="00747D2F"/>
    <w:rsid w:val="007504C5"/>
    <w:rsid w:val="00750CB3"/>
    <w:rsid w:val="007517AD"/>
    <w:rsid w:val="0075278B"/>
    <w:rsid w:val="00753416"/>
    <w:rsid w:val="00754C31"/>
    <w:rsid w:val="007555DE"/>
    <w:rsid w:val="00755E06"/>
    <w:rsid w:val="007575CE"/>
    <w:rsid w:val="007622E7"/>
    <w:rsid w:val="00763D98"/>
    <w:rsid w:val="00766892"/>
    <w:rsid w:val="00766AD0"/>
    <w:rsid w:val="00770898"/>
    <w:rsid w:val="00770A51"/>
    <w:rsid w:val="00770BFC"/>
    <w:rsid w:val="00771ABF"/>
    <w:rsid w:val="00773643"/>
    <w:rsid w:val="00773F23"/>
    <w:rsid w:val="00774585"/>
    <w:rsid w:val="0077564C"/>
    <w:rsid w:val="00777352"/>
    <w:rsid w:val="00782CB9"/>
    <w:rsid w:val="0078615A"/>
    <w:rsid w:val="00786E24"/>
    <w:rsid w:val="00790090"/>
    <w:rsid w:val="007902A9"/>
    <w:rsid w:val="007904C9"/>
    <w:rsid w:val="00791007"/>
    <w:rsid w:val="00792367"/>
    <w:rsid w:val="00795284"/>
    <w:rsid w:val="00796FE9"/>
    <w:rsid w:val="007A0AA4"/>
    <w:rsid w:val="007A0D80"/>
    <w:rsid w:val="007A1BE6"/>
    <w:rsid w:val="007A1FA4"/>
    <w:rsid w:val="007A3647"/>
    <w:rsid w:val="007A3ED8"/>
    <w:rsid w:val="007A4676"/>
    <w:rsid w:val="007A56FB"/>
    <w:rsid w:val="007A7841"/>
    <w:rsid w:val="007B0B2F"/>
    <w:rsid w:val="007B2373"/>
    <w:rsid w:val="007B250A"/>
    <w:rsid w:val="007B2877"/>
    <w:rsid w:val="007B3252"/>
    <w:rsid w:val="007B50D9"/>
    <w:rsid w:val="007C0C0C"/>
    <w:rsid w:val="007C0E53"/>
    <w:rsid w:val="007C1D91"/>
    <w:rsid w:val="007C2734"/>
    <w:rsid w:val="007C3CA8"/>
    <w:rsid w:val="007C59D6"/>
    <w:rsid w:val="007C7E86"/>
    <w:rsid w:val="007D1132"/>
    <w:rsid w:val="007D1D9E"/>
    <w:rsid w:val="007D1DB1"/>
    <w:rsid w:val="007D366B"/>
    <w:rsid w:val="007D3882"/>
    <w:rsid w:val="007D632C"/>
    <w:rsid w:val="007E038F"/>
    <w:rsid w:val="007E101B"/>
    <w:rsid w:val="007E4CC6"/>
    <w:rsid w:val="007E54AA"/>
    <w:rsid w:val="007E59FE"/>
    <w:rsid w:val="007E7510"/>
    <w:rsid w:val="007E789E"/>
    <w:rsid w:val="007E7FE6"/>
    <w:rsid w:val="007F014C"/>
    <w:rsid w:val="007F407E"/>
    <w:rsid w:val="007F5B67"/>
    <w:rsid w:val="007F6039"/>
    <w:rsid w:val="007F6CB3"/>
    <w:rsid w:val="007F77D5"/>
    <w:rsid w:val="00801B8B"/>
    <w:rsid w:val="00804C1B"/>
    <w:rsid w:val="00804D0B"/>
    <w:rsid w:val="00805841"/>
    <w:rsid w:val="008066BD"/>
    <w:rsid w:val="00810087"/>
    <w:rsid w:val="00810674"/>
    <w:rsid w:val="008109F7"/>
    <w:rsid w:val="00810F74"/>
    <w:rsid w:val="0081199C"/>
    <w:rsid w:val="008120D7"/>
    <w:rsid w:val="008124D0"/>
    <w:rsid w:val="008200E4"/>
    <w:rsid w:val="00820282"/>
    <w:rsid w:val="00821DAD"/>
    <w:rsid w:val="00823F36"/>
    <w:rsid w:val="008247B0"/>
    <w:rsid w:val="00827B4F"/>
    <w:rsid w:val="00832172"/>
    <w:rsid w:val="008361E8"/>
    <w:rsid w:val="0084052F"/>
    <w:rsid w:val="0084519B"/>
    <w:rsid w:val="008462E2"/>
    <w:rsid w:val="008501E0"/>
    <w:rsid w:val="008505B3"/>
    <w:rsid w:val="008517C3"/>
    <w:rsid w:val="0085338D"/>
    <w:rsid w:val="00855245"/>
    <w:rsid w:val="008613EE"/>
    <w:rsid w:val="00865BBA"/>
    <w:rsid w:val="00867D9E"/>
    <w:rsid w:val="00871192"/>
    <w:rsid w:val="0087214F"/>
    <w:rsid w:val="00872772"/>
    <w:rsid w:val="00872BD8"/>
    <w:rsid w:val="00873480"/>
    <w:rsid w:val="00874265"/>
    <w:rsid w:val="00875771"/>
    <w:rsid w:val="00876C71"/>
    <w:rsid w:val="0088084D"/>
    <w:rsid w:val="00881800"/>
    <w:rsid w:val="0088188D"/>
    <w:rsid w:val="00883255"/>
    <w:rsid w:val="0088369B"/>
    <w:rsid w:val="00885933"/>
    <w:rsid w:val="00885B6D"/>
    <w:rsid w:val="0088617C"/>
    <w:rsid w:val="00886950"/>
    <w:rsid w:val="00887B87"/>
    <w:rsid w:val="0089109B"/>
    <w:rsid w:val="00891442"/>
    <w:rsid w:val="0089229D"/>
    <w:rsid w:val="00892F49"/>
    <w:rsid w:val="00892FF0"/>
    <w:rsid w:val="00893293"/>
    <w:rsid w:val="00893815"/>
    <w:rsid w:val="00893E36"/>
    <w:rsid w:val="00893F4D"/>
    <w:rsid w:val="0089496B"/>
    <w:rsid w:val="00896AA0"/>
    <w:rsid w:val="008A208B"/>
    <w:rsid w:val="008A2F4C"/>
    <w:rsid w:val="008A5842"/>
    <w:rsid w:val="008A58E0"/>
    <w:rsid w:val="008A5EB4"/>
    <w:rsid w:val="008A6288"/>
    <w:rsid w:val="008A767D"/>
    <w:rsid w:val="008B1DB3"/>
    <w:rsid w:val="008B31E9"/>
    <w:rsid w:val="008B3C0A"/>
    <w:rsid w:val="008B7FAE"/>
    <w:rsid w:val="008C032B"/>
    <w:rsid w:val="008C175C"/>
    <w:rsid w:val="008C6223"/>
    <w:rsid w:val="008C6A74"/>
    <w:rsid w:val="008C6C68"/>
    <w:rsid w:val="008D0B92"/>
    <w:rsid w:val="008D19E1"/>
    <w:rsid w:val="008D2127"/>
    <w:rsid w:val="008D2CAC"/>
    <w:rsid w:val="008D3F85"/>
    <w:rsid w:val="008D4D1A"/>
    <w:rsid w:val="008D6AE2"/>
    <w:rsid w:val="008D6FEA"/>
    <w:rsid w:val="008D7B10"/>
    <w:rsid w:val="008D7FB8"/>
    <w:rsid w:val="008E4E74"/>
    <w:rsid w:val="008E5D7E"/>
    <w:rsid w:val="008E5F64"/>
    <w:rsid w:val="008F0284"/>
    <w:rsid w:val="008F15D3"/>
    <w:rsid w:val="008F53B6"/>
    <w:rsid w:val="008F541E"/>
    <w:rsid w:val="008F67B9"/>
    <w:rsid w:val="008F6A05"/>
    <w:rsid w:val="008F74C1"/>
    <w:rsid w:val="008F7928"/>
    <w:rsid w:val="00900672"/>
    <w:rsid w:val="00900E44"/>
    <w:rsid w:val="00905072"/>
    <w:rsid w:val="00905F0B"/>
    <w:rsid w:val="00907129"/>
    <w:rsid w:val="009077BE"/>
    <w:rsid w:val="00907E3B"/>
    <w:rsid w:val="00907FB1"/>
    <w:rsid w:val="00912E0D"/>
    <w:rsid w:val="00913F2C"/>
    <w:rsid w:val="00914284"/>
    <w:rsid w:val="00915615"/>
    <w:rsid w:val="0091615E"/>
    <w:rsid w:val="00917792"/>
    <w:rsid w:val="0092072E"/>
    <w:rsid w:val="0092086D"/>
    <w:rsid w:val="00920CFB"/>
    <w:rsid w:val="00921084"/>
    <w:rsid w:val="00921343"/>
    <w:rsid w:val="009223FC"/>
    <w:rsid w:val="00922AED"/>
    <w:rsid w:val="00924DFD"/>
    <w:rsid w:val="00924EE0"/>
    <w:rsid w:val="00925732"/>
    <w:rsid w:val="009305DA"/>
    <w:rsid w:val="009349CE"/>
    <w:rsid w:val="00937E9A"/>
    <w:rsid w:val="00940ADB"/>
    <w:rsid w:val="00941665"/>
    <w:rsid w:val="00946845"/>
    <w:rsid w:val="009471F5"/>
    <w:rsid w:val="00950845"/>
    <w:rsid w:val="00951251"/>
    <w:rsid w:val="00951880"/>
    <w:rsid w:val="00952D83"/>
    <w:rsid w:val="00954057"/>
    <w:rsid w:val="00954959"/>
    <w:rsid w:val="009551D3"/>
    <w:rsid w:val="009564CD"/>
    <w:rsid w:val="00957109"/>
    <w:rsid w:val="0095795E"/>
    <w:rsid w:val="00962007"/>
    <w:rsid w:val="00965396"/>
    <w:rsid w:val="00966ACC"/>
    <w:rsid w:val="00967CAA"/>
    <w:rsid w:val="009705DF"/>
    <w:rsid w:val="00970A13"/>
    <w:rsid w:val="00971425"/>
    <w:rsid w:val="00971FD2"/>
    <w:rsid w:val="00973EE9"/>
    <w:rsid w:val="00974748"/>
    <w:rsid w:val="009747DA"/>
    <w:rsid w:val="00976B6D"/>
    <w:rsid w:val="00981080"/>
    <w:rsid w:val="00984A75"/>
    <w:rsid w:val="00984DDF"/>
    <w:rsid w:val="00990038"/>
    <w:rsid w:val="00991543"/>
    <w:rsid w:val="009959C4"/>
    <w:rsid w:val="0099637A"/>
    <w:rsid w:val="00996B0F"/>
    <w:rsid w:val="009A047E"/>
    <w:rsid w:val="009A1AD2"/>
    <w:rsid w:val="009A209C"/>
    <w:rsid w:val="009B0033"/>
    <w:rsid w:val="009B0363"/>
    <w:rsid w:val="009B2750"/>
    <w:rsid w:val="009B2E31"/>
    <w:rsid w:val="009B3ABB"/>
    <w:rsid w:val="009B6574"/>
    <w:rsid w:val="009B710A"/>
    <w:rsid w:val="009B76CB"/>
    <w:rsid w:val="009C1D84"/>
    <w:rsid w:val="009C2703"/>
    <w:rsid w:val="009C543B"/>
    <w:rsid w:val="009D02A6"/>
    <w:rsid w:val="009D0796"/>
    <w:rsid w:val="009D24C4"/>
    <w:rsid w:val="009D3F74"/>
    <w:rsid w:val="009D409E"/>
    <w:rsid w:val="009D48B7"/>
    <w:rsid w:val="009D592B"/>
    <w:rsid w:val="009D7621"/>
    <w:rsid w:val="009E0784"/>
    <w:rsid w:val="009E1765"/>
    <w:rsid w:val="009E27E7"/>
    <w:rsid w:val="009E3AFE"/>
    <w:rsid w:val="009E3D26"/>
    <w:rsid w:val="009E3DA2"/>
    <w:rsid w:val="009E3DB4"/>
    <w:rsid w:val="009E3F52"/>
    <w:rsid w:val="009E4062"/>
    <w:rsid w:val="009E4800"/>
    <w:rsid w:val="009E557E"/>
    <w:rsid w:val="009E5C7C"/>
    <w:rsid w:val="009E5ED4"/>
    <w:rsid w:val="009E6D6D"/>
    <w:rsid w:val="009E70CE"/>
    <w:rsid w:val="009E74FC"/>
    <w:rsid w:val="009F0989"/>
    <w:rsid w:val="009F283E"/>
    <w:rsid w:val="009F2BB7"/>
    <w:rsid w:val="009F45B4"/>
    <w:rsid w:val="009F550E"/>
    <w:rsid w:val="009F57E8"/>
    <w:rsid w:val="009F69F9"/>
    <w:rsid w:val="00A0157F"/>
    <w:rsid w:val="00A02DB7"/>
    <w:rsid w:val="00A034DA"/>
    <w:rsid w:val="00A0385E"/>
    <w:rsid w:val="00A04012"/>
    <w:rsid w:val="00A04733"/>
    <w:rsid w:val="00A04B9C"/>
    <w:rsid w:val="00A07145"/>
    <w:rsid w:val="00A11C3D"/>
    <w:rsid w:val="00A1361F"/>
    <w:rsid w:val="00A14DD5"/>
    <w:rsid w:val="00A14E5D"/>
    <w:rsid w:val="00A17E5B"/>
    <w:rsid w:val="00A21D55"/>
    <w:rsid w:val="00A221F3"/>
    <w:rsid w:val="00A25DEF"/>
    <w:rsid w:val="00A26AE2"/>
    <w:rsid w:val="00A27C98"/>
    <w:rsid w:val="00A30ED6"/>
    <w:rsid w:val="00A33920"/>
    <w:rsid w:val="00A35959"/>
    <w:rsid w:val="00A3604A"/>
    <w:rsid w:val="00A36764"/>
    <w:rsid w:val="00A376D3"/>
    <w:rsid w:val="00A37EE6"/>
    <w:rsid w:val="00A412E6"/>
    <w:rsid w:val="00A41709"/>
    <w:rsid w:val="00A42507"/>
    <w:rsid w:val="00A4368A"/>
    <w:rsid w:val="00A44A32"/>
    <w:rsid w:val="00A462B7"/>
    <w:rsid w:val="00A4686A"/>
    <w:rsid w:val="00A47FCE"/>
    <w:rsid w:val="00A507E0"/>
    <w:rsid w:val="00A50C64"/>
    <w:rsid w:val="00A5253F"/>
    <w:rsid w:val="00A54041"/>
    <w:rsid w:val="00A541D6"/>
    <w:rsid w:val="00A54D84"/>
    <w:rsid w:val="00A55D95"/>
    <w:rsid w:val="00A56E0F"/>
    <w:rsid w:val="00A627D0"/>
    <w:rsid w:val="00A6285F"/>
    <w:rsid w:val="00A64FD5"/>
    <w:rsid w:val="00A67472"/>
    <w:rsid w:val="00A725FB"/>
    <w:rsid w:val="00A726FC"/>
    <w:rsid w:val="00A72D7C"/>
    <w:rsid w:val="00A72FC4"/>
    <w:rsid w:val="00A818AC"/>
    <w:rsid w:val="00A81AE3"/>
    <w:rsid w:val="00A81F7A"/>
    <w:rsid w:val="00A82046"/>
    <w:rsid w:val="00A82151"/>
    <w:rsid w:val="00A8277D"/>
    <w:rsid w:val="00A8403D"/>
    <w:rsid w:val="00A84804"/>
    <w:rsid w:val="00A84873"/>
    <w:rsid w:val="00A865AC"/>
    <w:rsid w:val="00A87A86"/>
    <w:rsid w:val="00A91565"/>
    <w:rsid w:val="00A94DAC"/>
    <w:rsid w:val="00A956B4"/>
    <w:rsid w:val="00AA224A"/>
    <w:rsid w:val="00AA543A"/>
    <w:rsid w:val="00AA59C0"/>
    <w:rsid w:val="00AA631D"/>
    <w:rsid w:val="00AA7636"/>
    <w:rsid w:val="00AB111E"/>
    <w:rsid w:val="00AB1E23"/>
    <w:rsid w:val="00AB3F54"/>
    <w:rsid w:val="00AB494D"/>
    <w:rsid w:val="00AB4A20"/>
    <w:rsid w:val="00AB5DC3"/>
    <w:rsid w:val="00AB606F"/>
    <w:rsid w:val="00AB62EB"/>
    <w:rsid w:val="00AB64A7"/>
    <w:rsid w:val="00AB766E"/>
    <w:rsid w:val="00AC0CE6"/>
    <w:rsid w:val="00AC2210"/>
    <w:rsid w:val="00AC2224"/>
    <w:rsid w:val="00AC2272"/>
    <w:rsid w:val="00AC5CAF"/>
    <w:rsid w:val="00AC64FF"/>
    <w:rsid w:val="00AC6846"/>
    <w:rsid w:val="00AD087B"/>
    <w:rsid w:val="00AD1B05"/>
    <w:rsid w:val="00AD1E79"/>
    <w:rsid w:val="00AD2559"/>
    <w:rsid w:val="00AD2656"/>
    <w:rsid w:val="00AD2827"/>
    <w:rsid w:val="00AD5FF3"/>
    <w:rsid w:val="00AD7E86"/>
    <w:rsid w:val="00AE04C0"/>
    <w:rsid w:val="00AE0C4F"/>
    <w:rsid w:val="00AE1503"/>
    <w:rsid w:val="00AE26BA"/>
    <w:rsid w:val="00AE3252"/>
    <w:rsid w:val="00AE5AC4"/>
    <w:rsid w:val="00AF540B"/>
    <w:rsid w:val="00AF5BEF"/>
    <w:rsid w:val="00AF7381"/>
    <w:rsid w:val="00B016AB"/>
    <w:rsid w:val="00B03199"/>
    <w:rsid w:val="00B032B5"/>
    <w:rsid w:val="00B039F7"/>
    <w:rsid w:val="00B0412C"/>
    <w:rsid w:val="00B0477F"/>
    <w:rsid w:val="00B06932"/>
    <w:rsid w:val="00B06C7C"/>
    <w:rsid w:val="00B1142F"/>
    <w:rsid w:val="00B129C4"/>
    <w:rsid w:val="00B13B97"/>
    <w:rsid w:val="00B1426E"/>
    <w:rsid w:val="00B14419"/>
    <w:rsid w:val="00B15AAD"/>
    <w:rsid w:val="00B1677B"/>
    <w:rsid w:val="00B1754B"/>
    <w:rsid w:val="00B17796"/>
    <w:rsid w:val="00B20486"/>
    <w:rsid w:val="00B20F65"/>
    <w:rsid w:val="00B21A4E"/>
    <w:rsid w:val="00B2381E"/>
    <w:rsid w:val="00B24989"/>
    <w:rsid w:val="00B25DCF"/>
    <w:rsid w:val="00B30831"/>
    <w:rsid w:val="00B30EBC"/>
    <w:rsid w:val="00B31288"/>
    <w:rsid w:val="00B3188A"/>
    <w:rsid w:val="00B320E1"/>
    <w:rsid w:val="00B32E2D"/>
    <w:rsid w:val="00B336F0"/>
    <w:rsid w:val="00B3409C"/>
    <w:rsid w:val="00B35497"/>
    <w:rsid w:val="00B3570A"/>
    <w:rsid w:val="00B35FF9"/>
    <w:rsid w:val="00B36981"/>
    <w:rsid w:val="00B40A1F"/>
    <w:rsid w:val="00B46841"/>
    <w:rsid w:val="00B52F73"/>
    <w:rsid w:val="00B53850"/>
    <w:rsid w:val="00B55E84"/>
    <w:rsid w:val="00B55F61"/>
    <w:rsid w:val="00B56142"/>
    <w:rsid w:val="00B5774A"/>
    <w:rsid w:val="00B60ACF"/>
    <w:rsid w:val="00B6296B"/>
    <w:rsid w:val="00B63B35"/>
    <w:rsid w:val="00B63D50"/>
    <w:rsid w:val="00B669F1"/>
    <w:rsid w:val="00B67AFC"/>
    <w:rsid w:val="00B70930"/>
    <w:rsid w:val="00B76008"/>
    <w:rsid w:val="00B76231"/>
    <w:rsid w:val="00B76D61"/>
    <w:rsid w:val="00B80440"/>
    <w:rsid w:val="00B80AAA"/>
    <w:rsid w:val="00B80C5D"/>
    <w:rsid w:val="00B81A73"/>
    <w:rsid w:val="00B81AAB"/>
    <w:rsid w:val="00B82819"/>
    <w:rsid w:val="00B86364"/>
    <w:rsid w:val="00B86572"/>
    <w:rsid w:val="00B86F05"/>
    <w:rsid w:val="00B8740C"/>
    <w:rsid w:val="00B902A7"/>
    <w:rsid w:val="00B90336"/>
    <w:rsid w:val="00B90CBE"/>
    <w:rsid w:val="00B910BE"/>
    <w:rsid w:val="00B913BB"/>
    <w:rsid w:val="00B929B7"/>
    <w:rsid w:val="00B9302D"/>
    <w:rsid w:val="00B93886"/>
    <w:rsid w:val="00B93939"/>
    <w:rsid w:val="00B94B04"/>
    <w:rsid w:val="00B95B51"/>
    <w:rsid w:val="00B962F2"/>
    <w:rsid w:val="00BA284C"/>
    <w:rsid w:val="00BA31D0"/>
    <w:rsid w:val="00BA625B"/>
    <w:rsid w:val="00BA6A35"/>
    <w:rsid w:val="00BA6FFA"/>
    <w:rsid w:val="00BB0608"/>
    <w:rsid w:val="00BB0903"/>
    <w:rsid w:val="00BB0EED"/>
    <w:rsid w:val="00BB27DD"/>
    <w:rsid w:val="00BB2F0C"/>
    <w:rsid w:val="00BB40FC"/>
    <w:rsid w:val="00BB45CE"/>
    <w:rsid w:val="00BB4EF4"/>
    <w:rsid w:val="00BB62F1"/>
    <w:rsid w:val="00BB673F"/>
    <w:rsid w:val="00BB792F"/>
    <w:rsid w:val="00BC06CD"/>
    <w:rsid w:val="00BC1A7F"/>
    <w:rsid w:val="00BC1BA8"/>
    <w:rsid w:val="00BC20A8"/>
    <w:rsid w:val="00BC33D5"/>
    <w:rsid w:val="00BC3F82"/>
    <w:rsid w:val="00BC5C75"/>
    <w:rsid w:val="00BC7A3C"/>
    <w:rsid w:val="00BC7C5C"/>
    <w:rsid w:val="00BD0A25"/>
    <w:rsid w:val="00BD1C3A"/>
    <w:rsid w:val="00BD52D5"/>
    <w:rsid w:val="00BD69E0"/>
    <w:rsid w:val="00BD7314"/>
    <w:rsid w:val="00BD7ECB"/>
    <w:rsid w:val="00BE353F"/>
    <w:rsid w:val="00BE3AB8"/>
    <w:rsid w:val="00BE4A1F"/>
    <w:rsid w:val="00BE5323"/>
    <w:rsid w:val="00BE6BEE"/>
    <w:rsid w:val="00BE727C"/>
    <w:rsid w:val="00BF1E89"/>
    <w:rsid w:val="00BF4B4A"/>
    <w:rsid w:val="00BF4DDA"/>
    <w:rsid w:val="00BF4F1F"/>
    <w:rsid w:val="00BF7E88"/>
    <w:rsid w:val="00C0183F"/>
    <w:rsid w:val="00C0718D"/>
    <w:rsid w:val="00C07566"/>
    <w:rsid w:val="00C12945"/>
    <w:rsid w:val="00C1415F"/>
    <w:rsid w:val="00C14C7D"/>
    <w:rsid w:val="00C15433"/>
    <w:rsid w:val="00C155C0"/>
    <w:rsid w:val="00C170A2"/>
    <w:rsid w:val="00C17BEE"/>
    <w:rsid w:val="00C201F6"/>
    <w:rsid w:val="00C2231B"/>
    <w:rsid w:val="00C24D42"/>
    <w:rsid w:val="00C24F4C"/>
    <w:rsid w:val="00C27690"/>
    <w:rsid w:val="00C30DF8"/>
    <w:rsid w:val="00C32505"/>
    <w:rsid w:val="00C35CF3"/>
    <w:rsid w:val="00C361D4"/>
    <w:rsid w:val="00C37EE7"/>
    <w:rsid w:val="00C400AF"/>
    <w:rsid w:val="00C4131D"/>
    <w:rsid w:val="00C41B95"/>
    <w:rsid w:val="00C4339C"/>
    <w:rsid w:val="00C509E6"/>
    <w:rsid w:val="00C51666"/>
    <w:rsid w:val="00C52D23"/>
    <w:rsid w:val="00C542EA"/>
    <w:rsid w:val="00C54300"/>
    <w:rsid w:val="00C544C7"/>
    <w:rsid w:val="00C557DC"/>
    <w:rsid w:val="00C55853"/>
    <w:rsid w:val="00C55D7E"/>
    <w:rsid w:val="00C56522"/>
    <w:rsid w:val="00C60342"/>
    <w:rsid w:val="00C613C5"/>
    <w:rsid w:val="00C62B24"/>
    <w:rsid w:val="00C64552"/>
    <w:rsid w:val="00C6699E"/>
    <w:rsid w:val="00C70A38"/>
    <w:rsid w:val="00C73754"/>
    <w:rsid w:val="00C73783"/>
    <w:rsid w:val="00C737F8"/>
    <w:rsid w:val="00C76AB2"/>
    <w:rsid w:val="00C81CA2"/>
    <w:rsid w:val="00C82535"/>
    <w:rsid w:val="00C87068"/>
    <w:rsid w:val="00C87B18"/>
    <w:rsid w:val="00C94E51"/>
    <w:rsid w:val="00CA2954"/>
    <w:rsid w:val="00CA4094"/>
    <w:rsid w:val="00CA4178"/>
    <w:rsid w:val="00CA4394"/>
    <w:rsid w:val="00CA46EB"/>
    <w:rsid w:val="00CA4D70"/>
    <w:rsid w:val="00CA4EA0"/>
    <w:rsid w:val="00CA5D8F"/>
    <w:rsid w:val="00CA657B"/>
    <w:rsid w:val="00CA6CB4"/>
    <w:rsid w:val="00CA7F2B"/>
    <w:rsid w:val="00CB1527"/>
    <w:rsid w:val="00CB162E"/>
    <w:rsid w:val="00CB16DB"/>
    <w:rsid w:val="00CB2C3E"/>
    <w:rsid w:val="00CB5B85"/>
    <w:rsid w:val="00CB60FC"/>
    <w:rsid w:val="00CB6148"/>
    <w:rsid w:val="00CB7B98"/>
    <w:rsid w:val="00CB7FEA"/>
    <w:rsid w:val="00CC0726"/>
    <w:rsid w:val="00CC5067"/>
    <w:rsid w:val="00CC5209"/>
    <w:rsid w:val="00CC6AFA"/>
    <w:rsid w:val="00CC7829"/>
    <w:rsid w:val="00CC7F20"/>
    <w:rsid w:val="00CD180E"/>
    <w:rsid w:val="00CD274F"/>
    <w:rsid w:val="00CD2A0C"/>
    <w:rsid w:val="00CD35BD"/>
    <w:rsid w:val="00CD68D9"/>
    <w:rsid w:val="00CD6C5E"/>
    <w:rsid w:val="00CD7D8B"/>
    <w:rsid w:val="00CD7E2C"/>
    <w:rsid w:val="00CE087A"/>
    <w:rsid w:val="00CE1E97"/>
    <w:rsid w:val="00CE2CC6"/>
    <w:rsid w:val="00CE363A"/>
    <w:rsid w:val="00CE3C7E"/>
    <w:rsid w:val="00CE698E"/>
    <w:rsid w:val="00CF2E53"/>
    <w:rsid w:val="00CF5E00"/>
    <w:rsid w:val="00CF5E8B"/>
    <w:rsid w:val="00CF7609"/>
    <w:rsid w:val="00CF7B1B"/>
    <w:rsid w:val="00D00450"/>
    <w:rsid w:val="00D00978"/>
    <w:rsid w:val="00D01D02"/>
    <w:rsid w:val="00D04F9E"/>
    <w:rsid w:val="00D07E03"/>
    <w:rsid w:val="00D20148"/>
    <w:rsid w:val="00D21CCC"/>
    <w:rsid w:val="00D2206B"/>
    <w:rsid w:val="00D22B4B"/>
    <w:rsid w:val="00D2556D"/>
    <w:rsid w:val="00D25B15"/>
    <w:rsid w:val="00D273B3"/>
    <w:rsid w:val="00D27B04"/>
    <w:rsid w:val="00D32123"/>
    <w:rsid w:val="00D3296B"/>
    <w:rsid w:val="00D32AFE"/>
    <w:rsid w:val="00D32E07"/>
    <w:rsid w:val="00D35050"/>
    <w:rsid w:val="00D35B81"/>
    <w:rsid w:val="00D36127"/>
    <w:rsid w:val="00D40AE7"/>
    <w:rsid w:val="00D41DB5"/>
    <w:rsid w:val="00D424A8"/>
    <w:rsid w:val="00D42F5B"/>
    <w:rsid w:val="00D438E9"/>
    <w:rsid w:val="00D43964"/>
    <w:rsid w:val="00D44A4C"/>
    <w:rsid w:val="00D4577B"/>
    <w:rsid w:val="00D46CD4"/>
    <w:rsid w:val="00D472D3"/>
    <w:rsid w:val="00D472EE"/>
    <w:rsid w:val="00D474BB"/>
    <w:rsid w:val="00D475D4"/>
    <w:rsid w:val="00D47E08"/>
    <w:rsid w:val="00D50D94"/>
    <w:rsid w:val="00D5166C"/>
    <w:rsid w:val="00D52332"/>
    <w:rsid w:val="00D53639"/>
    <w:rsid w:val="00D53A6F"/>
    <w:rsid w:val="00D54E16"/>
    <w:rsid w:val="00D57EFE"/>
    <w:rsid w:val="00D612BF"/>
    <w:rsid w:val="00D65020"/>
    <w:rsid w:val="00D65135"/>
    <w:rsid w:val="00D65170"/>
    <w:rsid w:val="00D663EC"/>
    <w:rsid w:val="00D66BDE"/>
    <w:rsid w:val="00D66F21"/>
    <w:rsid w:val="00D678D9"/>
    <w:rsid w:val="00D705DE"/>
    <w:rsid w:val="00D73316"/>
    <w:rsid w:val="00D763D6"/>
    <w:rsid w:val="00D76FD9"/>
    <w:rsid w:val="00D77639"/>
    <w:rsid w:val="00D804B1"/>
    <w:rsid w:val="00D8323C"/>
    <w:rsid w:val="00D834FF"/>
    <w:rsid w:val="00D837E5"/>
    <w:rsid w:val="00D87D8C"/>
    <w:rsid w:val="00D915DC"/>
    <w:rsid w:val="00D938D5"/>
    <w:rsid w:val="00D93BE1"/>
    <w:rsid w:val="00D949F4"/>
    <w:rsid w:val="00D97D60"/>
    <w:rsid w:val="00DA0023"/>
    <w:rsid w:val="00DA0BB3"/>
    <w:rsid w:val="00DA126A"/>
    <w:rsid w:val="00DA2B56"/>
    <w:rsid w:val="00DA45B4"/>
    <w:rsid w:val="00DA4957"/>
    <w:rsid w:val="00DA5835"/>
    <w:rsid w:val="00DA6C02"/>
    <w:rsid w:val="00DA774F"/>
    <w:rsid w:val="00DB1AEC"/>
    <w:rsid w:val="00DB27BA"/>
    <w:rsid w:val="00DB583B"/>
    <w:rsid w:val="00DB5FF0"/>
    <w:rsid w:val="00DB6B89"/>
    <w:rsid w:val="00DB70F2"/>
    <w:rsid w:val="00DC03DE"/>
    <w:rsid w:val="00DC2608"/>
    <w:rsid w:val="00DC3FC4"/>
    <w:rsid w:val="00DC488F"/>
    <w:rsid w:val="00DD080D"/>
    <w:rsid w:val="00DD0B9E"/>
    <w:rsid w:val="00DD3A7B"/>
    <w:rsid w:val="00DD3C31"/>
    <w:rsid w:val="00DD5171"/>
    <w:rsid w:val="00DD5FC7"/>
    <w:rsid w:val="00DD68FF"/>
    <w:rsid w:val="00DD76B2"/>
    <w:rsid w:val="00DE0EDD"/>
    <w:rsid w:val="00DE155A"/>
    <w:rsid w:val="00DE31D2"/>
    <w:rsid w:val="00DE39C0"/>
    <w:rsid w:val="00DE5DE5"/>
    <w:rsid w:val="00DE6741"/>
    <w:rsid w:val="00DF3553"/>
    <w:rsid w:val="00DF3683"/>
    <w:rsid w:val="00DF3A21"/>
    <w:rsid w:val="00DF4CAD"/>
    <w:rsid w:val="00DF74D1"/>
    <w:rsid w:val="00E00C9F"/>
    <w:rsid w:val="00E017E2"/>
    <w:rsid w:val="00E0219A"/>
    <w:rsid w:val="00E0351C"/>
    <w:rsid w:val="00E03A61"/>
    <w:rsid w:val="00E0672D"/>
    <w:rsid w:val="00E14E97"/>
    <w:rsid w:val="00E173D7"/>
    <w:rsid w:val="00E2257F"/>
    <w:rsid w:val="00E25133"/>
    <w:rsid w:val="00E2583B"/>
    <w:rsid w:val="00E25A5E"/>
    <w:rsid w:val="00E34181"/>
    <w:rsid w:val="00E349C3"/>
    <w:rsid w:val="00E34EDC"/>
    <w:rsid w:val="00E41BC0"/>
    <w:rsid w:val="00E4510B"/>
    <w:rsid w:val="00E454B3"/>
    <w:rsid w:val="00E462AB"/>
    <w:rsid w:val="00E46996"/>
    <w:rsid w:val="00E5044D"/>
    <w:rsid w:val="00E52B2D"/>
    <w:rsid w:val="00E52CE3"/>
    <w:rsid w:val="00E52E1F"/>
    <w:rsid w:val="00E55D01"/>
    <w:rsid w:val="00E56A00"/>
    <w:rsid w:val="00E605C6"/>
    <w:rsid w:val="00E6253E"/>
    <w:rsid w:val="00E626FD"/>
    <w:rsid w:val="00E62770"/>
    <w:rsid w:val="00E62EB4"/>
    <w:rsid w:val="00E64840"/>
    <w:rsid w:val="00E66367"/>
    <w:rsid w:val="00E677CF"/>
    <w:rsid w:val="00E710C9"/>
    <w:rsid w:val="00E7354F"/>
    <w:rsid w:val="00E73E10"/>
    <w:rsid w:val="00E77AA4"/>
    <w:rsid w:val="00E77FDD"/>
    <w:rsid w:val="00E81B59"/>
    <w:rsid w:val="00E85571"/>
    <w:rsid w:val="00E85963"/>
    <w:rsid w:val="00E8650D"/>
    <w:rsid w:val="00E867FB"/>
    <w:rsid w:val="00E86D8B"/>
    <w:rsid w:val="00E87649"/>
    <w:rsid w:val="00E90540"/>
    <w:rsid w:val="00E91329"/>
    <w:rsid w:val="00E92ED6"/>
    <w:rsid w:val="00E96FE2"/>
    <w:rsid w:val="00E970E1"/>
    <w:rsid w:val="00EA056E"/>
    <w:rsid w:val="00EA08BF"/>
    <w:rsid w:val="00EA1B99"/>
    <w:rsid w:val="00EA2A44"/>
    <w:rsid w:val="00EA3CD2"/>
    <w:rsid w:val="00EA4B8A"/>
    <w:rsid w:val="00EA7374"/>
    <w:rsid w:val="00EB0ED2"/>
    <w:rsid w:val="00EB1109"/>
    <w:rsid w:val="00EB27BE"/>
    <w:rsid w:val="00EB4FCE"/>
    <w:rsid w:val="00EB7AD6"/>
    <w:rsid w:val="00EC03D0"/>
    <w:rsid w:val="00EC10DB"/>
    <w:rsid w:val="00EC23A9"/>
    <w:rsid w:val="00EC4793"/>
    <w:rsid w:val="00EC527D"/>
    <w:rsid w:val="00EC57A7"/>
    <w:rsid w:val="00EC68F0"/>
    <w:rsid w:val="00EC77FA"/>
    <w:rsid w:val="00ED0714"/>
    <w:rsid w:val="00ED0905"/>
    <w:rsid w:val="00ED1B35"/>
    <w:rsid w:val="00ED280E"/>
    <w:rsid w:val="00ED49A8"/>
    <w:rsid w:val="00ED6207"/>
    <w:rsid w:val="00ED6B86"/>
    <w:rsid w:val="00ED73E8"/>
    <w:rsid w:val="00ED74C5"/>
    <w:rsid w:val="00EE2D5F"/>
    <w:rsid w:val="00EE2D9F"/>
    <w:rsid w:val="00EE380E"/>
    <w:rsid w:val="00EE4077"/>
    <w:rsid w:val="00EE43E2"/>
    <w:rsid w:val="00EE5527"/>
    <w:rsid w:val="00EF039A"/>
    <w:rsid w:val="00EF1135"/>
    <w:rsid w:val="00EF4FAB"/>
    <w:rsid w:val="00EF68BE"/>
    <w:rsid w:val="00F0087D"/>
    <w:rsid w:val="00F01844"/>
    <w:rsid w:val="00F026E9"/>
    <w:rsid w:val="00F02ADF"/>
    <w:rsid w:val="00F02AEA"/>
    <w:rsid w:val="00F03D7E"/>
    <w:rsid w:val="00F04333"/>
    <w:rsid w:val="00F06DB9"/>
    <w:rsid w:val="00F06FD4"/>
    <w:rsid w:val="00F1018A"/>
    <w:rsid w:val="00F104E7"/>
    <w:rsid w:val="00F14619"/>
    <w:rsid w:val="00F147FB"/>
    <w:rsid w:val="00F14C08"/>
    <w:rsid w:val="00F15B9D"/>
    <w:rsid w:val="00F16825"/>
    <w:rsid w:val="00F201C5"/>
    <w:rsid w:val="00F20EED"/>
    <w:rsid w:val="00F21239"/>
    <w:rsid w:val="00F22670"/>
    <w:rsid w:val="00F226DA"/>
    <w:rsid w:val="00F2581D"/>
    <w:rsid w:val="00F27E38"/>
    <w:rsid w:val="00F27F77"/>
    <w:rsid w:val="00F313F6"/>
    <w:rsid w:val="00F318AE"/>
    <w:rsid w:val="00F32542"/>
    <w:rsid w:val="00F335FF"/>
    <w:rsid w:val="00F340F4"/>
    <w:rsid w:val="00F355F1"/>
    <w:rsid w:val="00F4293B"/>
    <w:rsid w:val="00F43898"/>
    <w:rsid w:val="00F45490"/>
    <w:rsid w:val="00F45921"/>
    <w:rsid w:val="00F459AE"/>
    <w:rsid w:val="00F46343"/>
    <w:rsid w:val="00F479A5"/>
    <w:rsid w:val="00F5186F"/>
    <w:rsid w:val="00F52F4E"/>
    <w:rsid w:val="00F5369D"/>
    <w:rsid w:val="00F54B3D"/>
    <w:rsid w:val="00F56CF6"/>
    <w:rsid w:val="00F56D86"/>
    <w:rsid w:val="00F61E09"/>
    <w:rsid w:val="00F62149"/>
    <w:rsid w:val="00F621E4"/>
    <w:rsid w:val="00F63A85"/>
    <w:rsid w:val="00F63DB6"/>
    <w:rsid w:val="00F64056"/>
    <w:rsid w:val="00F71261"/>
    <w:rsid w:val="00F714E4"/>
    <w:rsid w:val="00F71ABB"/>
    <w:rsid w:val="00F741B0"/>
    <w:rsid w:val="00F74953"/>
    <w:rsid w:val="00F8220C"/>
    <w:rsid w:val="00F8472F"/>
    <w:rsid w:val="00F9118E"/>
    <w:rsid w:val="00F91938"/>
    <w:rsid w:val="00F91E4C"/>
    <w:rsid w:val="00F92E4F"/>
    <w:rsid w:val="00F936DF"/>
    <w:rsid w:val="00F948D4"/>
    <w:rsid w:val="00F95482"/>
    <w:rsid w:val="00F97596"/>
    <w:rsid w:val="00FA0119"/>
    <w:rsid w:val="00FA02C9"/>
    <w:rsid w:val="00FA1F76"/>
    <w:rsid w:val="00FA232A"/>
    <w:rsid w:val="00FA282F"/>
    <w:rsid w:val="00FA31C9"/>
    <w:rsid w:val="00FA36C7"/>
    <w:rsid w:val="00FA57C3"/>
    <w:rsid w:val="00FB03ED"/>
    <w:rsid w:val="00FB1BF6"/>
    <w:rsid w:val="00FB3B9B"/>
    <w:rsid w:val="00FB4611"/>
    <w:rsid w:val="00FB4CC5"/>
    <w:rsid w:val="00FB5107"/>
    <w:rsid w:val="00FB59CD"/>
    <w:rsid w:val="00FB65AE"/>
    <w:rsid w:val="00FB7BC9"/>
    <w:rsid w:val="00FC370E"/>
    <w:rsid w:val="00FC39F5"/>
    <w:rsid w:val="00FC76CA"/>
    <w:rsid w:val="00FC7B80"/>
    <w:rsid w:val="00FD1295"/>
    <w:rsid w:val="00FD235D"/>
    <w:rsid w:val="00FD2B63"/>
    <w:rsid w:val="00FD35C7"/>
    <w:rsid w:val="00FD46BB"/>
    <w:rsid w:val="00FD4EF0"/>
    <w:rsid w:val="00FD59B2"/>
    <w:rsid w:val="00FD69E0"/>
    <w:rsid w:val="00FE0FEE"/>
    <w:rsid w:val="00FE4C01"/>
    <w:rsid w:val="00FE6B3C"/>
    <w:rsid w:val="00FE6E0D"/>
    <w:rsid w:val="00FF1841"/>
    <w:rsid w:val="00FF361A"/>
    <w:rsid w:val="00FF41C7"/>
    <w:rsid w:val="00FF5ADB"/>
    <w:rsid w:val="00FF62F5"/>
    <w:rsid w:val="00FF71B0"/>
    <w:rsid w:val="00FF7C7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F55625"/>
  <w15:docId w15:val="{F6AFC81E-CF0D-4450-81AE-487F849FFD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Calibri" w:eastAsia="Calibri" w:hAnsi="Calibri" w:cs="Calibri"/>
      <w:lang w:val="en-IE"/>
    </w:rPr>
  </w:style>
  <w:style w:type="paragraph" w:styleId="Heading1">
    <w:name w:val="heading 1"/>
    <w:basedOn w:val="Normal"/>
    <w:uiPriority w:val="9"/>
    <w:qFormat/>
    <w:rsid w:val="00181E71"/>
    <w:pPr>
      <w:spacing w:after="240"/>
      <w:ind w:left="1519" w:hanging="510"/>
      <w:outlineLvl w:val="0"/>
    </w:pPr>
    <w:rPr>
      <w:b/>
      <w:bCs/>
      <w:color w:val="000000" w:themeColor="text1"/>
    </w:rPr>
  </w:style>
  <w:style w:type="paragraph" w:styleId="Heading2">
    <w:name w:val="heading 2"/>
    <w:basedOn w:val="Normal"/>
    <w:link w:val="Heading2Char"/>
    <w:uiPriority w:val="9"/>
    <w:unhideWhenUsed/>
    <w:qFormat/>
    <w:rsid w:val="003E37C2"/>
    <w:pPr>
      <w:keepNext/>
      <w:keepLines/>
      <w:spacing w:after="240"/>
      <w:ind w:left="1009"/>
      <w:outlineLvl w:val="1"/>
    </w:pPr>
    <w:rPr>
      <w:rFonts w:eastAsiaTheme="majorEastAsia" w:cstheme="majorBidi"/>
      <w:b/>
      <w:szCs w:val="26"/>
    </w:rPr>
  </w:style>
  <w:style w:type="paragraph" w:styleId="Heading3">
    <w:name w:val="heading 3"/>
    <w:basedOn w:val="Normal"/>
    <w:link w:val="Heading3Char"/>
    <w:uiPriority w:val="9"/>
    <w:unhideWhenUsed/>
    <w:qFormat/>
    <w:rsid w:val="003E37C2"/>
    <w:pPr>
      <w:keepNext/>
      <w:keepLines/>
      <w:spacing w:after="240"/>
      <w:ind w:left="1009"/>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rsid w:val="00823F36"/>
    <w:pPr>
      <w:spacing w:before="240"/>
      <w:ind w:left="540" w:hanging="434"/>
    </w:pPr>
  </w:style>
  <w:style w:type="paragraph" w:styleId="TOC2">
    <w:name w:val="toc 2"/>
    <w:basedOn w:val="Normal"/>
    <w:uiPriority w:val="39"/>
    <w:qFormat/>
    <w:pPr>
      <w:spacing w:before="60"/>
      <w:ind w:left="972" w:hanging="433"/>
    </w:pPr>
  </w:style>
  <w:style w:type="paragraph" w:styleId="TOC3">
    <w:name w:val="toc 3"/>
    <w:basedOn w:val="Heading3"/>
    <w:next w:val="Heading3"/>
    <w:uiPriority w:val="39"/>
    <w:qFormat/>
    <w:rsid w:val="00823F36"/>
    <w:pPr>
      <w:spacing w:before="60" w:after="0"/>
      <w:ind w:left="964"/>
    </w:pPr>
    <w:rPr>
      <w:b w:val="0"/>
    </w:rPr>
  </w:style>
  <w:style w:type="paragraph" w:styleId="TOC4">
    <w:name w:val="toc 4"/>
    <w:basedOn w:val="Normal"/>
    <w:uiPriority w:val="1"/>
    <w:qFormat/>
    <w:pPr>
      <w:spacing w:before="41"/>
      <w:ind w:left="1860" w:hanging="879"/>
    </w:pPr>
  </w:style>
  <w:style w:type="paragraph" w:styleId="BodyText">
    <w:name w:val="Body Text"/>
    <w:basedOn w:val="Normal"/>
    <w:link w:val="BodyTextChar"/>
    <w:uiPriority w:val="1"/>
    <w:qFormat/>
    <w:rsid w:val="003E37C2"/>
    <w:pPr>
      <w:spacing w:after="240"/>
    </w:pPr>
  </w:style>
  <w:style w:type="paragraph" w:styleId="ListParagraph">
    <w:name w:val="List Paragraph"/>
    <w:basedOn w:val="Normal"/>
    <w:uiPriority w:val="34"/>
    <w:qFormat/>
    <w:pPr>
      <w:ind w:left="972" w:hanging="433"/>
    </w:pPr>
  </w:style>
  <w:style w:type="paragraph" w:customStyle="1" w:styleId="TableParagraph">
    <w:name w:val="Table Paragraph"/>
    <w:basedOn w:val="Normal"/>
    <w:uiPriority w:val="1"/>
    <w:qFormat/>
    <w:pPr>
      <w:jc w:val="center"/>
    </w:pPr>
  </w:style>
  <w:style w:type="character" w:customStyle="1" w:styleId="BodyTextChar">
    <w:name w:val="Body Text Char"/>
    <w:basedOn w:val="DefaultParagraphFont"/>
    <w:link w:val="BodyText"/>
    <w:uiPriority w:val="1"/>
    <w:rsid w:val="003E37C2"/>
    <w:rPr>
      <w:rFonts w:ascii="Calibri" w:eastAsia="Calibri" w:hAnsi="Calibri" w:cs="Calibri"/>
    </w:rPr>
  </w:style>
  <w:style w:type="paragraph" w:styleId="TOCHeading">
    <w:name w:val="TOC Heading"/>
    <w:basedOn w:val="Heading1"/>
    <w:next w:val="Normal"/>
    <w:uiPriority w:val="39"/>
    <w:unhideWhenUsed/>
    <w:qFormat/>
    <w:rsid w:val="00750CB3"/>
    <w:pPr>
      <w:keepNext/>
      <w:keepLines/>
      <w:widowControl/>
      <w:autoSpaceDE/>
      <w:autoSpaceDN/>
      <w:spacing w:before="240" w:line="259" w:lineRule="auto"/>
      <w:ind w:left="0" w:firstLine="0"/>
      <w:outlineLvl w:val="9"/>
    </w:pPr>
    <w:rPr>
      <w:rFonts w:asciiTheme="majorHAnsi" w:eastAsiaTheme="majorEastAsia" w:hAnsiTheme="majorHAnsi" w:cstheme="majorBidi"/>
      <w:b w:val="0"/>
      <w:bCs w:val="0"/>
      <w:color w:val="365F91" w:themeColor="accent1" w:themeShade="BF"/>
      <w:sz w:val="32"/>
      <w:szCs w:val="32"/>
    </w:rPr>
  </w:style>
  <w:style w:type="character" w:styleId="Hyperlink">
    <w:name w:val="Hyperlink"/>
    <w:basedOn w:val="DefaultParagraphFont"/>
    <w:uiPriority w:val="99"/>
    <w:unhideWhenUsed/>
    <w:rsid w:val="00750CB3"/>
    <w:rPr>
      <w:color w:val="0000FF" w:themeColor="hyperlink"/>
      <w:u w:val="single"/>
    </w:rPr>
  </w:style>
  <w:style w:type="paragraph" w:styleId="Header">
    <w:name w:val="header"/>
    <w:basedOn w:val="Normal"/>
    <w:link w:val="HeaderChar"/>
    <w:uiPriority w:val="99"/>
    <w:unhideWhenUsed/>
    <w:rsid w:val="005E1F89"/>
    <w:pPr>
      <w:tabs>
        <w:tab w:val="center" w:pos="4513"/>
        <w:tab w:val="right" w:pos="9026"/>
      </w:tabs>
    </w:pPr>
  </w:style>
  <w:style w:type="character" w:customStyle="1" w:styleId="HeaderChar">
    <w:name w:val="Header Char"/>
    <w:basedOn w:val="DefaultParagraphFont"/>
    <w:link w:val="Header"/>
    <w:uiPriority w:val="99"/>
    <w:rsid w:val="005E1F89"/>
    <w:rPr>
      <w:rFonts w:ascii="Calibri" w:eastAsia="Calibri" w:hAnsi="Calibri" w:cs="Calibri"/>
    </w:rPr>
  </w:style>
  <w:style w:type="paragraph" w:styleId="Footer">
    <w:name w:val="footer"/>
    <w:basedOn w:val="Normal"/>
    <w:link w:val="FooterChar"/>
    <w:uiPriority w:val="99"/>
    <w:unhideWhenUsed/>
    <w:rsid w:val="005E1F89"/>
    <w:pPr>
      <w:tabs>
        <w:tab w:val="center" w:pos="4513"/>
        <w:tab w:val="right" w:pos="9026"/>
      </w:tabs>
    </w:pPr>
  </w:style>
  <w:style w:type="character" w:customStyle="1" w:styleId="FooterChar">
    <w:name w:val="Footer Char"/>
    <w:basedOn w:val="DefaultParagraphFont"/>
    <w:link w:val="Footer"/>
    <w:uiPriority w:val="99"/>
    <w:rsid w:val="005E1F89"/>
    <w:rPr>
      <w:rFonts w:ascii="Calibri" w:eastAsia="Calibri" w:hAnsi="Calibri" w:cs="Calibri"/>
    </w:rPr>
  </w:style>
  <w:style w:type="character" w:customStyle="1" w:styleId="Heading2Char">
    <w:name w:val="Heading 2 Char"/>
    <w:basedOn w:val="DefaultParagraphFont"/>
    <w:link w:val="Heading2"/>
    <w:uiPriority w:val="9"/>
    <w:rsid w:val="003E37C2"/>
    <w:rPr>
      <w:rFonts w:ascii="Calibri" w:eastAsiaTheme="majorEastAsia" w:hAnsi="Calibri" w:cstheme="majorBidi"/>
      <w:b/>
      <w:szCs w:val="26"/>
    </w:rPr>
  </w:style>
  <w:style w:type="character" w:customStyle="1" w:styleId="Heading3Char">
    <w:name w:val="Heading 3 Char"/>
    <w:basedOn w:val="DefaultParagraphFont"/>
    <w:link w:val="Heading3"/>
    <w:uiPriority w:val="9"/>
    <w:rsid w:val="003E37C2"/>
    <w:rPr>
      <w:rFonts w:ascii="Calibri" w:eastAsiaTheme="majorEastAsia" w:hAnsi="Calibri" w:cstheme="majorBidi"/>
      <w:b/>
      <w:szCs w:val="24"/>
    </w:rPr>
  </w:style>
  <w:style w:type="paragraph" w:styleId="Bibliography">
    <w:name w:val="Bibliography"/>
    <w:basedOn w:val="Normal"/>
    <w:next w:val="Normal"/>
    <w:uiPriority w:val="37"/>
    <w:unhideWhenUsed/>
    <w:rsid w:val="000D79A5"/>
    <w:pPr>
      <w:spacing w:after="240"/>
    </w:pPr>
  </w:style>
  <w:style w:type="character" w:styleId="UnresolvedMention">
    <w:name w:val="Unresolved Mention"/>
    <w:basedOn w:val="DefaultParagraphFont"/>
    <w:uiPriority w:val="99"/>
    <w:semiHidden/>
    <w:unhideWhenUsed/>
    <w:rsid w:val="00B910BE"/>
    <w:rPr>
      <w:color w:val="605E5C"/>
      <w:shd w:val="clear" w:color="auto" w:fill="E1DFDD"/>
    </w:rPr>
  </w:style>
  <w:style w:type="character" w:customStyle="1" w:styleId="mord">
    <w:name w:val="mord"/>
    <w:basedOn w:val="DefaultParagraphFont"/>
    <w:rsid w:val="008D0B92"/>
  </w:style>
  <w:style w:type="character" w:styleId="PlaceholderText">
    <w:name w:val="Placeholder Text"/>
    <w:basedOn w:val="DefaultParagraphFont"/>
    <w:uiPriority w:val="99"/>
    <w:semiHidden/>
    <w:rsid w:val="00A04733"/>
    <w:rPr>
      <w:color w:val="666666"/>
    </w:rPr>
  </w:style>
  <w:style w:type="paragraph" w:styleId="NormalWeb">
    <w:name w:val="Normal (Web)"/>
    <w:basedOn w:val="Normal"/>
    <w:uiPriority w:val="99"/>
    <w:semiHidden/>
    <w:unhideWhenUsed/>
    <w:rsid w:val="00EA1B99"/>
    <w:pPr>
      <w:widowControl/>
      <w:autoSpaceDE/>
      <w:autoSpaceDN/>
      <w:spacing w:before="100" w:beforeAutospacing="1" w:after="100" w:afterAutospacing="1"/>
    </w:pPr>
    <w:rPr>
      <w:rFonts w:ascii="Times New Roman" w:eastAsia="Times New Roman" w:hAnsi="Times New Roman" w:cs="Times New Roman"/>
      <w:sz w:val="24"/>
      <w:szCs w:val="24"/>
      <w:lang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453963">
      <w:bodyDiv w:val="1"/>
      <w:marLeft w:val="0"/>
      <w:marRight w:val="0"/>
      <w:marTop w:val="0"/>
      <w:marBottom w:val="0"/>
      <w:divBdr>
        <w:top w:val="none" w:sz="0" w:space="0" w:color="auto"/>
        <w:left w:val="none" w:sz="0" w:space="0" w:color="auto"/>
        <w:bottom w:val="none" w:sz="0" w:space="0" w:color="auto"/>
        <w:right w:val="none" w:sz="0" w:space="0" w:color="auto"/>
      </w:divBdr>
    </w:div>
    <w:div w:id="89083554">
      <w:bodyDiv w:val="1"/>
      <w:marLeft w:val="0"/>
      <w:marRight w:val="0"/>
      <w:marTop w:val="0"/>
      <w:marBottom w:val="0"/>
      <w:divBdr>
        <w:top w:val="none" w:sz="0" w:space="0" w:color="auto"/>
        <w:left w:val="none" w:sz="0" w:space="0" w:color="auto"/>
        <w:bottom w:val="none" w:sz="0" w:space="0" w:color="auto"/>
        <w:right w:val="none" w:sz="0" w:space="0" w:color="auto"/>
      </w:divBdr>
    </w:div>
    <w:div w:id="119347310">
      <w:bodyDiv w:val="1"/>
      <w:marLeft w:val="0"/>
      <w:marRight w:val="0"/>
      <w:marTop w:val="0"/>
      <w:marBottom w:val="0"/>
      <w:divBdr>
        <w:top w:val="none" w:sz="0" w:space="0" w:color="auto"/>
        <w:left w:val="none" w:sz="0" w:space="0" w:color="auto"/>
        <w:bottom w:val="none" w:sz="0" w:space="0" w:color="auto"/>
        <w:right w:val="none" w:sz="0" w:space="0" w:color="auto"/>
      </w:divBdr>
    </w:div>
    <w:div w:id="135995638">
      <w:bodyDiv w:val="1"/>
      <w:marLeft w:val="0"/>
      <w:marRight w:val="0"/>
      <w:marTop w:val="0"/>
      <w:marBottom w:val="0"/>
      <w:divBdr>
        <w:top w:val="none" w:sz="0" w:space="0" w:color="auto"/>
        <w:left w:val="none" w:sz="0" w:space="0" w:color="auto"/>
        <w:bottom w:val="none" w:sz="0" w:space="0" w:color="auto"/>
        <w:right w:val="none" w:sz="0" w:space="0" w:color="auto"/>
      </w:divBdr>
    </w:div>
    <w:div w:id="156266735">
      <w:bodyDiv w:val="1"/>
      <w:marLeft w:val="0"/>
      <w:marRight w:val="0"/>
      <w:marTop w:val="0"/>
      <w:marBottom w:val="0"/>
      <w:divBdr>
        <w:top w:val="none" w:sz="0" w:space="0" w:color="auto"/>
        <w:left w:val="none" w:sz="0" w:space="0" w:color="auto"/>
        <w:bottom w:val="none" w:sz="0" w:space="0" w:color="auto"/>
        <w:right w:val="none" w:sz="0" w:space="0" w:color="auto"/>
      </w:divBdr>
    </w:div>
    <w:div w:id="322508688">
      <w:bodyDiv w:val="1"/>
      <w:marLeft w:val="0"/>
      <w:marRight w:val="0"/>
      <w:marTop w:val="0"/>
      <w:marBottom w:val="0"/>
      <w:divBdr>
        <w:top w:val="none" w:sz="0" w:space="0" w:color="auto"/>
        <w:left w:val="none" w:sz="0" w:space="0" w:color="auto"/>
        <w:bottom w:val="none" w:sz="0" w:space="0" w:color="auto"/>
        <w:right w:val="none" w:sz="0" w:space="0" w:color="auto"/>
      </w:divBdr>
    </w:div>
    <w:div w:id="445199340">
      <w:bodyDiv w:val="1"/>
      <w:marLeft w:val="0"/>
      <w:marRight w:val="0"/>
      <w:marTop w:val="0"/>
      <w:marBottom w:val="0"/>
      <w:divBdr>
        <w:top w:val="none" w:sz="0" w:space="0" w:color="auto"/>
        <w:left w:val="none" w:sz="0" w:space="0" w:color="auto"/>
        <w:bottom w:val="none" w:sz="0" w:space="0" w:color="auto"/>
        <w:right w:val="none" w:sz="0" w:space="0" w:color="auto"/>
      </w:divBdr>
    </w:div>
    <w:div w:id="599796574">
      <w:bodyDiv w:val="1"/>
      <w:marLeft w:val="0"/>
      <w:marRight w:val="0"/>
      <w:marTop w:val="0"/>
      <w:marBottom w:val="0"/>
      <w:divBdr>
        <w:top w:val="none" w:sz="0" w:space="0" w:color="auto"/>
        <w:left w:val="none" w:sz="0" w:space="0" w:color="auto"/>
        <w:bottom w:val="none" w:sz="0" w:space="0" w:color="auto"/>
        <w:right w:val="none" w:sz="0" w:space="0" w:color="auto"/>
      </w:divBdr>
    </w:div>
    <w:div w:id="650527412">
      <w:bodyDiv w:val="1"/>
      <w:marLeft w:val="0"/>
      <w:marRight w:val="0"/>
      <w:marTop w:val="0"/>
      <w:marBottom w:val="0"/>
      <w:divBdr>
        <w:top w:val="none" w:sz="0" w:space="0" w:color="auto"/>
        <w:left w:val="none" w:sz="0" w:space="0" w:color="auto"/>
        <w:bottom w:val="none" w:sz="0" w:space="0" w:color="auto"/>
        <w:right w:val="none" w:sz="0" w:space="0" w:color="auto"/>
      </w:divBdr>
      <w:divsChild>
        <w:div w:id="1856336743">
          <w:marLeft w:val="300"/>
          <w:marRight w:val="0"/>
          <w:marTop w:val="0"/>
          <w:marBottom w:val="300"/>
          <w:divBdr>
            <w:top w:val="none" w:sz="0" w:space="0" w:color="auto"/>
            <w:left w:val="none" w:sz="0" w:space="0" w:color="auto"/>
            <w:bottom w:val="none" w:sz="0" w:space="0" w:color="auto"/>
            <w:right w:val="none" w:sz="0" w:space="0" w:color="auto"/>
          </w:divBdr>
        </w:div>
      </w:divsChild>
    </w:div>
    <w:div w:id="678889210">
      <w:bodyDiv w:val="1"/>
      <w:marLeft w:val="0"/>
      <w:marRight w:val="0"/>
      <w:marTop w:val="0"/>
      <w:marBottom w:val="0"/>
      <w:divBdr>
        <w:top w:val="none" w:sz="0" w:space="0" w:color="auto"/>
        <w:left w:val="none" w:sz="0" w:space="0" w:color="auto"/>
        <w:bottom w:val="none" w:sz="0" w:space="0" w:color="auto"/>
        <w:right w:val="none" w:sz="0" w:space="0" w:color="auto"/>
      </w:divBdr>
    </w:div>
    <w:div w:id="1091513233">
      <w:bodyDiv w:val="1"/>
      <w:marLeft w:val="0"/>
      <w:marRight w:val="0"/>
      <w:marTop w:val="0"/>
      <w:marBottom w:val="0"/>
      <w:divBdr>
        <w:top w:val="none" w:sz="0" w:space="0" w:color="auto"/>
        <w:left w:val="none" w:sz="0" w:space="0" w:color="auto"/>
        <w:bottom w:val="none" w:sz="0" w:space="0" w:color="auto"/>
        <w:right w:val="none" w:sz="0" w:space="0" w:color="auto"/>
      </w:divBdr>
    </w:div>
    <w:div w:id="1140079748">
      <w:bodyDiv w:val="1"/>
      <w:marLeft w:val="0"/>
      <w:marRight w:val="0"/>
      <w:marTop w:val="0"/>
      <w:marBottom w:val="0"/>
      <w:divBdr>
        <w:top w:val="none" w:sz="0" w:space="0" w:color="auto"/>
        <w:left w:val="none" w:sz="0" w:space="0" w:color="auto"/>
        <w:bottom w:val="none" w:sz="0" w:space="0" w:color="auto"/>
        <w:right w:val="none" w:sz="0" w:space="0" w:color="auto"/>
      </w:divBdr>
    </w:div>
    <w:div w:id="1253585963">
      <w:bodyDiv w:val="1"/>
      <w:marLeft w:val="0"/>
      <w:marRight w:val="0"/>
      <w:marTop w:val="0"/>
      <w:marBottom w:val="0"/>
      <w:divBdr>
        <w:top w:val="none" w:sz="0" w:space="0" w:color="auto"/>
        <w:left w:val="none" w:sz="0" w:space="0" w:color="auto"/>
        <w:bottom w:val="none" w:sz="0" w:space="0" w:color="auto"/>
        <w:right w:val="none" w:sz="0" w:space="0" w:color="auto"/>
      </w:divBdr>
    </w:div>
    <w:div w:id="1341006432">
      <w:bodyDiv w:val="1"/>
      <w:marLeft w:val="0"/>
      <w:marRight w:val="0"/>
      <w:marTop w:val="0"/>
      <w:marBottom w:val="0"/>
      <w:divBdr>
        <w:top w:val="none" w:sz="0" w:space="0" w:color="auto"/>
        <w:left w:val="none" w:sz="0" w:space="0" w:color="auto"/>
        <w:bottom w:val="none" w:sz="0" w:space="0" w:color="auto"/>
        <w:right w:val="none" w:sz="0" w:space="0" w:color="auto"/>
      </w:divBdr>
    </w:div>
    <w:div w:id="1343775130">
      <w:bodyDiv w:val="1"/>
      <w:marLeft w:val="0"/>
      <w:marRight w:val="0"/>
      <w:marTop w:val="0"/>
      <w:marBottom w:val="0"/>
      <w:divBdr>
        <w:top w:val="none" w:sz="0" w:space="0" w:color="auto"/>
        <w:left w:val="none" w:sz="0" w:space="0" w:color="auto"/>
        <w:bottom w:val="none" w:sz="0" w:space="0" w:color="auto"/>
        <w:right w:val="none" w:sz="0" w:space="0" w:color="auto"/>
      </w:divBdr>
    </w:div>
    <w:div w:id="1346206879">
      <w:bodyDiv w:val="1"/>
      <w:marLeft w:val="0"/>
      <w:marRight w:val="0"/>
      <w:marTop w:val="0"/>
      <w:marBottom w:val="0"/>
      <w:divBdr>
        <w:top w:val="none" w:sz="0" w:space="0" w:color="auto"/>
        <w:left w:val="none" w:sz="0" w:space="0" w:color="auto"/>
        <w:bottom w:val="none" w:sz="0" w:space="0" w:color="auto"/>
        <w:right w:val="none" w:sz="0" w:space="0" w:color="auto"/>
      </w:divBdr>
      <w:divsChild>
        <w:div w:id="442307567">
          <w:marLeft w:val="300"/>
          <w:marRight w:val="0"/>
          <w:marTop w:val="0"/>
          <w:marBottom w:val="300"/>
          <w:divBdr>
            <w:top w:val="none" w:sz="0" w:space="0" w:color="auto"/>
            <w:left w:val="none" w:sz="0" w:space="0" w:color="auto"/>
            <w:bottom w:val="none" w:sz="0" w:space="0" w:color="auto"/>
            <w:right w:val="none" w:sz="0" w:space="0" w:color="auto"/>
          </w:divBdr>
        </w:div>
      </w:divsChild>
    </w:div>
    <w:div w:id="1366326713">
      <w:bodyDiv w:val="1"/>
      <w:marLeft w:val="0"/>
      <w:marRight w:val="0"/>
      <w:marTop w:val="0"/>
      <w:marBottom w:val="0"/>
      <w:divBdr>
        <w:top w:val="none" w:sz="0" w:space="0" w:color="auto"/>
        <w:left w:val="none" w:sz="0" w:space="0" w:color="auto"/>
        <w:bottom w:val="none" w:sz="0" w:space="0" w:color="auto"/>
        <w:right w:val="none" w:sz="0" w:space="0" w:color="auto"/>
      </w:divBdr>
    </w:div>
    <w:div w:id="1383366292">
      <w:bodyDiv w:val="1"/>
      <w:marLeft w:val="0"/>
      <w:marRight w:val="0"/>
      <w:marTop w:val="0"/>
      <w:marBottom w:val="0"/>
      <w:divBdr>
        <w:top w:val="none" w:sz="0" w:space="0" w:color="auto"/>
        <w:left w:val="none" w:sz="0" w:space="0" w:color="auto"/>
        <w:bottom w:val="none" w:sz="0" w:space="0" w:color="auto"/>
        <w:right w:val="none" w:sz="0" w:space="0" w:color="auto"/>
      </w:divBdr>
    </w:div>
    <w:div w:id="1456634703">
      <w:bodyDiv w:val="1"/>
      <w:marLeft w:val="0"/>
      <w:marRight w:val="0"/>
      <w:marTop w:val="0"/>
      <w:marBottom w:val="0"/>
      <w:divBdr>
        <w:top w:val="none" w:sz="0" w:space="0" w:color="auto"/>
        <w:left w:val="none" w:sz="0" w:space="0" w:color="auto"/>
        <w:bottom w:val="none" w:sz="0" w:space="0" w:color="auto"/>
        <w:right w:val="none" w:sz="0" w:space="0" w:color="auto"/>
      </w:divBdr>
    </w:div>
    <w:div w:id="1535774864">
      <w:bodyDiv w:val="1"/>
      <w:marLeft w:val="0"/>
      <w:marRight w:val="0"/>
      <w:marTop w:val="0"/>
      <w:marBottom w:val="0"/>
      <w:divBdr>
        <w:top w:val="none" w:sz="0" w:space="0" w:color="auto"/>
        <w:left w:val="none" w:sz="0" w:space="0" w:color="auto"/>
        <w:bottom w:val="none" w:sz="0" w:space="0" w:color="auto"/>
        <w:right w:val="none" w:sz="0" w:space="0" w:color="auto"/>
      </w:divBdr>
    </w:div>
    <w:div w:id="1565483749">
      <w:bodyDiv w:val="1"/>
      <w:marLeft w:val="0"/>
      <w:marRight w:val="0"/>
      <w:marTop w:val="0"/>
      <w:marBottom w:val="0"/>
      <w:divBdr>
        <w:top w:val="none" w:sz="0" w:space="0" w:color="auto"/>
        <w:left w:val="none" w:sz="0" w:space="0" w:color="auto"/>
        <w:bottom w:val="none" w:sz="0" w:space="0" w:color="auto"/>
        <w:right w:val="none" w:sz="0" w:space="0" w:color="auto"/>
      </w:divBdr>
    </w:div>
    <w:div w:id="1667172940">
      <w:bodyDiv w:val="1"/>
      <w:marLeft w:val="0"/>
      <w:marRight w:val="0"/>
      <w:marTop w:val="0"/>
      <w:marBottom w:val="0"/>
      <w:divBdr>
        <w:top w:val="none" w:sz="0" w:space="0" w:color="auto"/>
        <w:left w:val="none" w:sz="0" w:space="0" w:color="auto"/>
        <w:bottom w:val="none" w:sz="0" w:space="0" w:color="auto"/>
        <w:right w:val="none" w:sz="0" w:space="0" w:color="auto"/>
      </w:divBdr>
    </w:div>
    <w:div w:id="1897472250">
      <w:bodyDiv w:val="1"/>
      <w:marLeft w:val="0"/>
      <w:marRight w:val="0"/>
      <w:marTop w:val="0"/>
      <w:marBottom w:val="0"/>
      <w:divBdr>
        <w:top w:val="none" w:sz="0" w:space="0" w:color="auto"/>
        <w:left w:val="none" w:sz="0" w:space="0" w:color="auto"/>
        <w:bottom w:val="none" w:sz="0" w:space="0" w:color="auto"/>
        <w:right w:val="none" w:sz="0" w:space="0" w:color="auto"/>
      </w:divBdr>
      <w:divsChild>
        <w:div w:id="1377467380">
          <w:marLeft w:val="300"/>
          <w:marRight w:val="0"/>
          <w:marTop w:val="0"/>
          <w:marBottom w:val="300"/>
          <w:divBdr>
            <w:top w:val="none" w:sz="0" w:space="0" w:color="auto"/>
            <w:left w:val="none" w:sz="0" w:space="0" w:color="auto"/>
            <w:bottom w:val="none" w:sz="0" w:space="0" w:color="auto"/>
            <w:right w:val="none" w:sz="0" w:space="0" w:color="auto"/>
          </w:divBdr>
        </w:div>
      </w:divsChild>
    </w:div>
    <w:div w:id="1955017552">
      <w:bodyDiv w:val="1"/>
      <w:marLeft w:val="0"/>
      <w:marRight w:val="0"/>
      <w:marTop w:val="0"/>
      <w:marBottom w:val="0"/>
      <w:divBdr>
        <w:top w:val="none" w:sz="0" w:space="0" w:color="auto"/>
        <w:left w:val="none" w:sz="0" w:space="0" w:color="auto"/>
        <w:bottom w:val="none" w:sz="0" w:space="0" w:color="auto"/>
        <w:right w:val="none" w:sz="0" w:space="0" w:color="auto"/>
      </w:divBdr>
    </w:div>
    <w:div w:id="1955742840">
      <w:bodyDiv w:val="1"/>
      <w:marLeft w:val="0"/>
      <w:marRight w:val="0"/>
      <w:marTop w:val="0"/>
      <w:marBottom w:val="0"/>
      <w:divBdr>
        <w:top w:val="none" w:sz="0" w:space="0" w:color="auto"/>
        <w:left w:val="none" w:sz="0" w:space="0" w:color="auto"/>
        <w:bottom w:val="none" w:sz="0" w:space="0" w:color="auto"/>
        <w:right w:val="none" w:sz="0" w:space="0" w:color="auto"/>
      </w:divBdr>
    </w:div>
    <w:div w:id="2011716005">
      <w:bodyDiv w:val="1"/>
      <w:marLeft w:val="0"/>
      <w:marRight w:val="0"/>
      <w:marTop w:val="0"/>
      <w:marBottom w:val="0"/>
      <w:divBdr>
        <w:top w:val="none" w:sz="0" w:space="0" w:color="auto"/>
        <w:left w:val="none" w:sz="0" w:space="0" w:color="auto"/>
        <w:bottom w:val="none" w:sz="0" w:space="0" w:color="auto"/>
        <w:right w:val="none" w:sz="0" w:space="0" w:color="auto"/>
      </w:divBdr>
    </w:div>
    <w:div w:id="2119131760">
      <w:bodyDiv w:val="1"/>
      <w:marLeft w:val="0"/>
      <w:marRight w:val="0"/>
      <w:marTop w:val="0"/>
      <w:marBottom w:val="0"/>
      <w:divBdr>
        <w:top w:val="none" w:sz="0" w:space="0" w:color="auto"/>
        <w:left w:val="none" w:sz="0" w:space="0" w:color="auto"/>
        <w:bottom w:val="none" w:sz="0" w:space="0" w:color="auto"/>
        <w:right w:val="none" w:sz="0" w:space="0" w:color="auto"/>
      </w:divBdr>
    </w:div>
    <w:div w:id="21366772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39" Type="http://schemas.openxmlformats.org/officeDocument/2006/relationships/image" Target="media/image27.png"/><Relationship Id="rId21" Type="http://schemas.openxmlformats.org/officeDocument/2006/relationships/image" Target="media/image13.png"/><Relationship Id="rId34" Type="http://schemas.openxmlformats.org/officeDocument/2006/relationships/hyperlink" Target="https://github.com/JoseRicoCct/Capstone_MScData_Sept23_SB/tree/main/FLFrameworks/1.PySyft/NotebooksAPI" TargetMode="External"/><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0.png"/><Relationship Id="rId11" Type="http://schemas.openxmlformats.org/officeDocument/2006/relationships/image" Target="media/image3.jpg"/><Relationship Id="rId24" Type="http://schemas.openxmlformats.org/officeDocument/2006/relationships/image" Target="media/image16.png"/><Relationship Id="rId32" Type="http://schemas.openxmlformats.org/officeDocument/2006/relationships/hyperlink" Target="https://github.com/OpenMined/PySyft" TargetMode="External"/><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 Type="http://schemas.openxmlformats.org/officeDocument/2006/relationships/webSettings" Target="webSettings.xm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image" Target="media/image4.jpg"/><Relationship Id="rId17" Type="http://schemas.openxmlformats.org/officeDocument/2006/relationships/image" Target="media/image9.png"/><Relationship Id="rId25" Type="http://schemas.openxmlformats.org/officeDocument/2006/relationships/hyperlink" Target="http://www.youtube.com" TargetMode="External"/><Relationship Id="rId33" Type="http://schemas.openxmlformats.org/officeDocument/2006/relationships/hyperlink" Target="https://github.com/FederatedAI/FATE" TargetMode="External"/><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12.png"/><Relationship Id="rId41" Type="http://schemas.openxmlformats.org/officeDocument/2006/relationships/image" Target="media/image29.png"/><Relationship Id="rId54"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9.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theme" Target="theme/theme1.xml"/><Relationship Id="rId10" Type="http://schemas.openxmlformats.org/officeDocument/2006/relationships/image" Target="media/image2.jpg"/><Relationship Id="rId31" Type="http://schemas.openxmlformats.org/officeDocument/2006/relationships/image" Target="media/image22.png"/><Relationship Id="rId44" Type="http://schemas.openxmlformats.org/officeDocument/2006/relationships/image" Target="media/image32.png"/><Relationship Id="rId52" Type="http://schemas.openxmlformats.org/officeDocument/2006/relationships/image" Target="media/image4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113452-275A-4FAF-BC9C-4FCAD1087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32</TotalTime>
  <Pages>52</Pages>
  <Words>24339</Words>
  <Characters>138733</Characters>
  <Application>Microsoft Office Word</Application>
  <DocSecurity>0</DocSecurity>
  <Lines>1156</Lines>
  <Paragraphs>325</Paragraphs>
  <ScaleCrop>false</ScaleCrop>
  <HeadingPairs>
    <vt:vector size="2" baseType="variant">
      <vt:variant>
        <vt:lpstr>Title</vt:lpstr>
      </vt:variant>
      <vt:variant>
        <vt:i4>1</vt:i4>
      </vt:variant>
    </vt:vector>
  </HeadingPairs>
  <TitlesOfParts>
    <vt:vector size="1" baseType="lpstr">
      <vt:lpstr>Evaluating the Potential of Ensemble Learning for One Day-Ahead Forecasting of Power System Demand in Ireland</vt:lpstr>
    </vt:vector>
  </TitlesOfParts>
  <Company/>
  <LinksUpToDate>false</LinksUpToDate>
  <CharactersWithSpaces>162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aluating the Potential of Ensemble Learning for One Day-Ahead Forecasting of Power System Demand in Ireland</dc:title>
  <dc:creator>Jose Maria Rico Leal</dc:creator>
  <cp:lastModifiedBy>Jose Maria Rico Leal</cp:lastModifiedBy>
  <cp:revision>1531</cp:revision>
  <dcterms:created xsi:type="dcterms:W3CDTF">2024-07-13T21:48:00Z</dcterms:created>
  <dcterms:modified xsi:type="dcterms:W3CDTF">2024-08-16T2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11-17T00:00:00Z</vt:filetime>
  </property>
  <property fmtid="{D5CDD505-2E9C-101B-9397-08002B2CF9AE}" pid="3" name="Creator">
    <vt:lpwstr>Appligent AppendPDF Pro 6.3</vt:lpwstr>
  </property>
  <property fmtid="{D5CDD505-2E9C-101B-9397-08002B2CF9AE}" pid="4" name="LastSaved">
    <vt:filetime>2024-07-13T00:00:00Z</vt:filetime>
  </property>
  <property fmtid="{D5CDD505-2E9C-101B-9397-08002B2CF9AE}" pid="5" name="ZOTERO_PREF_1">
    <vt:lpwstr>&lt;data data-version="3" zotero-version="6.0.36"&gt;&lt;session id="lg3n4XlH"/&gt;&lt;style id="http://www.zotero.org/styles/harvard-cite-them-right-no-et-al" hasBibliography="1" bibliographyStyleHasBeenSet="1"/&gt;&lt;prefs&gt;&lt;pref name="fieldType" value="Field"/&gt;&lt;pref name="</vt:lpwstr>
  </property>
  <property fmtid="{D5CDD505-2E9C-101B-9397-08002B2CF9AE}" pid="6" name="ZOTERO_PREF_2">
    <vt:lpwstr>automaticJournalAbbreviations" value="true"/&gt;&lt;/prefs&gt;&lt;/data&gt;</vt:lpwstr>
  </property>
</Properties>
</file>